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0590F0" w14:textId="77777777" w:rsidR="00C53D28" w:rsidRPr="009A1CA2" w:rsidRDefault="004508F4" w:rsidP="009A1CA2">
      <w:pPr>
        <w:spacing w:after="0" w:line="360" w:lineRule="auto"/>
        <w:rPr>
          <w:b/>
        </w:rPr>
      </w:pPr>
      <w:bookmarkStart w:id="0" w:name="_GoBack"/>
      <w:bookmarkEnd w:id="0"/>
      <w:r w:rsidRPr="009A1CA2">
        <w:rPr>
          <w:b/>
        </w:rPr>
        <w:t xml:space="preserve">Identifying patients’ </w:t>
      </w:r>
      <w:r w:rsidR="00C53D28" w:rsidRPr="009A1CA2">
        <w:rPr>
          <w:b/>
        </w:rPr>
        <w:t xml:space="preserve">support needs </w:t>
      </w:r>
      <w:r w:rsidRPr="009A1CA2">
        <w:rPr>
          <w:b/>
        </w:rPr>
        <w:t>following critical illness:</w:t>
      </w:r>
      <w:r w:rsidR="00C53D28" w:rsidRPr="009A1CA2">
        <w:rPr>
          <w:b/>
        </w:rPr>
        <w:t xml:space="preserve"> a scoping review </w:t>
      </w:r>
      <w:r w:rsidRPr="009A1CA2">
        <w:rPr>
          <w:b/>
        </w:rPr>
        <w:t xml:space="preserve">of the qualitative literature </w:t>
      </w:r>
    </w:p>
    <w:p w14:paraId="239613EB" w14:textId="77777777" w:rsidR="00B9135C" w:rsidRPr="00EF4561" w:rsidRDefault="00B9135C" w:rsidP="009A1CA2">
      <w:pPr>
        <w:spacing w:after="0" w:line="360" w:lineRule="auto"/>
        <w:rPr>
          <w:vertAlign w:val="superscript"/>
        </w:rPr>
      </w:pPr>
      <w:r>
        <w:t>King J</w:t>
      </w:r>
      <w:r>
        <w:rPr>
          <w:vertAlign w:val="superscript"/>
        </w:rPr>
        <w:t>1</w:t>
      </w:r>
      <w:r>
        <w:t>, O’Neill B</w:t>
      </w:r>
      <w:r>
        <w:rPr>
          <w:vertAlign w:val="superscript"/>
        </w:rPr>
        <w:t>2</w:t>
      </w:r>
      <w:r>
        <w:t>, Ramsay P</w:t>
      </w:r>
      <w:r>
        <w:rPr>
          <w:vertAlign w:val="superscript"/>
        </w:rPr>
        <w:t>3</w:t>
      </w:r>
      <w:r>
        <w:t>, Linden MA</w:t>
      </w:r>
      <w:r>
        <w:rPr>
          <w:vertAlign w:val="superscript"/>
        </w:rPr>
        <w:t>4</w:t>
      </w:r>
      <w:r>
        <w:t>, Darweish Medniuk A</w:t>
      </w:r>
      <w:r>
        <w:rPr>
          <w:vertAlign w:val="superscript"/>
        </w:rPr>
        <w:t>5</w:t>
      </w:r>
      <w:r>
        <w:t>, Outtrim J</w:t>
      </w:r>
      <w:r>
        <w:rPr>
          <w:vertAlign w:val="superscript"/>
        </w:rPr>
        <w:t>6</w:t>
      </w:r>
      <w:r>
        <w:t>, Blackwood B</w:t>
      </w:r>
      <w:r>
        <w:rPr>
          <w:vertAlign w:val="superscript"/>
        </w:rPr>
        <w:t>7</w:t>
      </w:r>
    </w:p>
    <w:p w14:paraId="4F86D1D9" w14:textId="77777777" w:rsidR="00C53D28" w:rsidRDefault="00C53D28" w:rsidP="009A1CA2">
      <w:pPr>
        <w:spacing w:after="0" w:line="360" w:lineRule="auto"/>
      </w:pPr>
    </w:p>
    <w:p w14:paraId="022D4382" w14:textId="77777777" w:rsidR="00C53D28" w:rsidRPr="009A1CA2" w:rsidRDefault="006C4DD1" w:rsidP="009A1CA2">
      <w:pPr>
        <w:spacing w:after="0" w:line="360" w:lineRule="auto"/>
        <w:rPr>
          <w:b/>
        </w:rPr>
      </w:pPr>
      <w:r w:rsidRPr="009A1CA2">
        <w:rPr>
          <w:b/>
        </w:rPr>
        <w:t xml:space="preserve">Author Affiliations </w:t>
      </w:r>
    </w:p>
    <w:p w14:paraId="1D838541" w14:textId="77777777" w:rsidR="00B9135C" w:rsidRPr="00D247BB" w:rsidRDefault="00B9135C" w:rsidP="009A1CA2">
      <w:pPr>
        <w:spacing w:after="0" w:line="360" w:lineRule="auto"/>
        <w:rPr>
          <w:rFonts w:cs="Arial"/>
        </w:rPr>
      </w:pPr>
      <w:r w:rsidRPr="00D247BB">
        <w:rPr>
          <w:rFonts w:cs="Arial"/>
          <w:vertAlign w:val="superscript"/>
        </w:rPr>
        <w:t xml:space="preserve">1  </w:t>
      </w:r>
      <w:r w:rsidRPr="00D247BB">
        <w:rPr>
          <w:rFonts w:cs="Arial"/>
        </w:rPr>
        <w:t>School of Rehabilitation Sciences, Faculty of Health Sciences, University of Ottawa, Ottawa, Canada</w:t>
      </w:r>
      <w:r w:rsidR="009B3AE8">
        <w:rPr>
          <w:rFonts w:cs="Arial"/>
        </w:rPr>
        <w:t>.</w:t>
      </w:r>
      <w:r w:rsidRPr="00D247BB">
        <w:rPr>
          <w:rFonts w:cs="Arial"/>
        </w:rPr>
        <w:t xml:space="preserve">  </w:t>
      </w:r>
      <w:hyperlink r:id="rId8" w:history="1">
        <w:r w:rsidRPr="00D247BB">
          <w:rPr>
            <w:rStyle w:val="Hyperlink"/>
            <w:rFonts w:cs="Arial"/>
          </w:rPr>
          <w:t>jking@uottawa.ca</w:t>
        </w:r>
      </w:hyperlink>
      <w:r w:rsidRPr="00D247BB">
        <w:rPr>
          <w:rFonts w:cs="Arial"/>
        </w:rPr>
        <w:t xml:space="preserve"> </w:t>
      </w:r>
    </w:p>
    <w:p w14:paraId="599BDCD7" w14:textId="77777777" w:rsidR="00B9135C" w:rsidRPr="00D247BB" w:rsidRDefault="00B9135C" w:rsidP="009A1CA2">
      <w:pPr>
        <w:spacing w:after="0" w:line="360" w:lineRule="auto"/>
        <w:rPr>
          <w:rFonts w:cs="Arial"/>
        </w:rPr>
      </w:pPr>
      <w:r w:rsidRPr="00D247BB">
        <w:rPr>
          <w:rFonts w:cs="Arial"/>
          <w:vertAlign w:val="superscript"/>
        </w:rPr>
        <w:t xml:space="preserve">2  </w:t>
      </w:r>
      <w:r w:rsidRPr="00D247BB">
        <w:rPr>
          <w:rFonts w:eastAsia="Times New Roman" w:cs="Arial"/>
          <w:iCs/>
          <w:color w:val="000000"/>
        </w:rPr>
        <w:t xml:space="preserve">Centre for Health and Rehabilitation Technologies, INHR, Ulster University, Newtownabbey, </w:t>
      </w:r>
      <w:r w:rsidR="009B3AE8">
        <w:rPr>
          <w:rFonts w:eastAsia="Times New Roman" w:cs="Arial"/>
          <w:iCs/>
          <w:color w:val="000000"/>
        </w:rPr>
        <w:t xml:space="preserve">Northern Ireland, </w:t>
      </w:r>
      <w:r w:rsidRPr="00D247BB">
        <w:rPr>
          <w:rFonts w:eastAsia="Times New Roman" w:cs="Arial"/>
          <w:iCs/>
          <w:color w:val="000000"/>
        </w:rPr>
        <w:t xml:space="preserve">United Kingdom </w:t>
      </w:r>
      <w:hyperlink r:id="rId9" w:history="1">
        <w:r w:rsidRPr="00D247BB">
          <w:rPr>
            <w:rStyle w:val="Hyperlink"/>
            <w:rFonts w:cs="Arial"/>
            <w:lang w:val="en-US"/>
          </w:rPr>
          <w:t>b.oneill@ulster.ac.uk</w:t>
        </w:r>
      </w:hyperlink>
      <w:r w:rsidRPr="00D247BB">
        <w:rPr>
          <w:rFonts w:cs="Arial"/>
          <w:lang w:val="en-US"/>
        </w:rPr>
        <w:t xml:space="preserve">  </w:t>
      </w:r>
    </w:p>
    <w:p w14:paraId="4B7406DC" w14:textId="77777777" w:rsidR="00B9135C" w:rsidRPr="00D247BB" w:rsidRDefault="00B9135C" w:rsidP="009A1CA2">
      <w:pPr>
        <w:spacing w:after="0" w:line="360" w:lineRule="auto"/>
        <w:rPr>
          <w:rFonts w:cs="Arial"/>
        </w:rPr>
      </w:pPr>
      <w:r w:rsidRPr="00D247BB">
        <w:rPr>
          <w:rFonts w:cs="Arial"/>
          <w:vertAlign w:val="superscript"/>
        </w:rPr>
        <w:t xml:space="preserve">3 </w:t>
      </w:r>
      <w:r w:rsidRPr="00D247BB">
        <w:rPr>
          <w:rFonts w:cs="Arial"/>
        </w:rPr>
        <w:t>School of Health and Social Care, Edinburgh Napier University, Edinburgh, Scotland</w:t>
      </w:r>
      <w:r w:rsidR="009B3AE8">
        <w:rPr>
          <w:rFonts w:cs="Arial"/>
        </w:rPr>
        <w:t>, UK</w:t>
      </w:r>
      <w:r w:rsidRPr="00D247BB">
        <w:rPr>
          <w:rFonts w:cs="Arial"/>
        </w:rPr>
        <w:t xml:space="preserve">. </w:t>
      </w:r>
      <w:hyperlink r:id="rId10" w:history="1">
        <w:r w:rsidRPr="00D247BB">
          <w:rPr>
            <w:rStyle w:val="Hyperlink"/>
            <w:rFonts w:cs="Arial"/>
          </w:rPr>
          <w:t>p.ramsay@napier.ac.uk</w:t>
        </w:r>
      </w:hyperlink>
      <w:r w:rsidRPr="00D247BB">
        <w:rPr>
          <w:rFonts w:cs="Arial"/>
        </w:rPr>
        <w:t xml:space="preserve"> </w:t>
      </w:r>
    </w:p>
    <w:p w14:paraId="3D380F32" w14:textId="77777777" w:rsidR="00B9135C" w:rsidRPr="00D247BB" w:rsidRDefault="00B9135C" w:rsidP="009A1CA2">
      <w:pPr>
        <w:spacing w:after="0" w:line="360" w:lineRule="auto"/>
        <w:rPr>
          <w:rFonts w:cs="Arial"/>
        </w:rPr>
      </w:pPr>
      <w:r w:rsidRPr="00D247BB">
        <w:rPr>
          <w:rFonts w:cs="Arial"/>
          <w:vertAlign w:val="superscript"/>
        </w:rPr>
        <w:t>4</w:t>
      </w:r>
      <w:r w:rsidRPr="00D247BB">
        <w:rPr>
          <w:rFonts w:cs="Arial"/>
        </w:rPr>
        <w:t xml:space="preserve"> School of Nursing and Midwifery, Queen’s University Belfast, Belfast, Northern Ireland, UK. </w:t>
      </w:r>
      <w:hyperlink r:id="rId11" w:history="1">
        <w:r w:rsidRPr="00D247BB">
          <w:rPr>
            <w:rStyle w:val="Hyperlink"/>
            <w:rFonts w:cs="Arial"/>
          </w:rPr>
          <w:t>M.Linden@qub.ac.uk</w:t>
        </w:r>
      </w:hyperlink>
      <w:r w:rsidRPr="00D247BB">
        <w:rPr>
          <w:rFonts w:cs="Arial"/>
        </w:rPr>
        <w:t xml:space="preserve"> </w:t>
      </w:r>
    </w:p>
    <w:p w14:paraId="2AABD2DF" w14:textId="77777777" w:rsidR="00B9135C" w:rsidRPr="00D247BB" w:rsidRDefault="00B9135C" w:rsidP="009A1CA2">
      <w:pPr>
        <w:spacing w:after="0" w:line="360" w:lineRule="auto"/>
        <w:rPr>
          <w:rFonts w:eastAsia="Times New Roman" w:cs="Arial"/>
        </w:rPr>
      </w:pPr>
      <w:r w:rsidRPr="00D247BB">
        <w:rPr>
          <w:rFonts w:cs="Arial"/>
          <w:vertAlign w:val="superscript"/>
        </w:rPr>
        <w:t xml:space="preserve">5 </w:t>
      </w:r>
      <w:r w:rsidRPr="00D247BB">
        <w:rPr>
          <w:rFonts w:eastAsia="Times New Roman" w:cs="Arial"/>
          <w:iCs/>
          <w:color w:val="000000"/>
        </w:rPr>
        <w:t xml:space="preserve">Department of Anaesthesia, Southmeade Hospital. North Bristol NHS trust, Bristol, </w:t>
      </w:r>
      <w:r w:rsidR="009B3AE8">
        <w:rPr>
          <w:rFonts w:eastAsia="Times New Roman" w:cs="Arial"/>
          <w:iCs/>
          <w:color w:val="000000"/>
        </w:rPr>
        <w:t>England, UK.</w:t>
      </w:r>
      <w:r w:rsidRPr="00D247BB">
        <w:rPr>
          <w:rFonts w:eastAsia="Times New Roman" w:cs="Arial"/>
          <w:iCs/>
          <w:color w:val="000000"/>
        </w:rPr>
        <w:t xml:space="preserve"> </w:t>
      </w:r>
      <w:r w:rsidR="00B20B52" w:rsidRPr="00D247BB">
        <w:rPr>
          <w:rFonts w:eastAsia="Times New Roman" w:cs="Arial"/>
          <w:iCs/>
          <w:color w:val="000000"/>
        </w:rPr>
        <w:t xml:space="preserve"> </w:t>
      </w:r>
      <w:hyperlink r:id="rId12" w:history="1">
        <w:r w:rsidR="00B20B52" w:rsidRPr="00D247BB">
          <w:rPr>
            <w:rStyle w:val="Hyperlink"/>
            <w:rFonts w:eastAsia="Times New Roman" w:cs="Arial"/>
            <w:iCs/>
          </w:rPr>
          <w:t>alia.medniuk@nbt.nhs.uk</w:t>
        </w:r>
      </w:hyperlink>
      <w:r w:rsidR="00B20B52" w:rsidRPr="00D247BB">
        <w:rPr>
          <w:rFonts w:eastAsia="Times New Roman" w:cs="Arial"/>
          <w:iCs/>
          <w:color w:val="000000"/>
        </w:rPr>
        <w:t xml:space="preserve"> </w:t>
      </w:r>
    </w:p>
    <w:p w14:paraId="1CC58975" w14:textId="77777777" w:rsidR="00B9135C" w:rsidRPr="00D247BB" w:rsidRDefault="00B9135C" w:rsidP="009A1CA2">
      <w:pPr>
        <w:pStyle w:val="PlainText"/>
        <w:spacing w:line="360" w:lineRule="auto"/>
        <w:rPr>
          <w:rFonts w:asciiTheme="minorHAnsi" w:hAnsiTheme="minorHAnsi" w:cs="Arial"/>
          <w:szCs w:val="22"/>
        </w:rPr>
      </w:pPr>
      <w:r w:rsidRPr="00D247BB">
        <w:rPr>
          <w:rFonts w:asciiTheme="minorHAnsi" w:hAnsiTheme="minorHAnsi" w:cs="Arial"/>
          <w:szCs w:val="22"/>
          <w:vertAlign w:val="superscript"/>
        </w:rPr>
        <w:t>6</w:t>
      </w:r>
      <w:r w:rsidRPr="00D247BB">
        <w:rPr>
          <w:rFonts w:asciiTheme="minorHAnsi" w:hAnsiTheme="minorHAnsi" w:cs="Arial"/>
          <w:szCs w:val="22"/>
        </w:rPr>
        <w:t xml:space="preserve"> Division of Anaesthesia, Department of Medicine, University of Cambridge, Cambridge</w:t>
      </w:r>
      <w:r w:rsidR="009B3AE8">
        <w:rPr>
          <w:rFonts w:asciiTheme="minorHAnsi" w:hAnsiTheme="minorHAnsi" w:cs="Arial"/>
          <w:szCs w:val="22"/>
        </w:rPr>
        <w:t>,</w:t>
      </w:r>
      <w:r w:rsidRPr="00D247BB">
        <w:rPr>
          <w:rFonts w:asciiTheme="minorHAnsi" w:hAnsiTheme="minorHAnsi" w:cs="Arial"/>
          <w:szCs w:val="22"/>
        </w:rPr>
        <w:t xml:space="preserve"> </w:t>
      </w:r>
      <w:r w:rsidR="009B3AE8">
        <w:rPr>
          <w:rFonts w:asciiTheme="minorHAnsi" w:hAnsiTheme="minorHAnsi" w:cs="Arial"/>
          <w:szCs w:val="22"/>
        </w:rPr>
        <w:t>England,</w:t>
      </w:r>
      <w:r w:rsidRPr="00D247BB">
        <w:rPr>
          <w:rFonts w:asciiTheme="minorHAnsi" w:hAnsiTheme="minorHAnsi" w:cs="Arial"/>
          <w:szCs w:val="22"/>
        </w:rPr>
        <w:t xml:space="preserve"> UK</w:t>
      </w:r>
      <w:r w:rsidR="009B3AE8">
        <w:rPr>
          <w:rFonts w:asciiTheme="minorHAnsi" w:hAnsiTheme="minorHAnsi" w:cs="Arial"/>
          <w:szCs w:val="22"/>
        </w:rPr>
        <w:t>.</w:t>
      </w:r>
      <w:r w:rsidRPr="00D247BB">
        <w:rPr>
          <w:rFonts w:asciiTheme="minorHAnsi" w:hAnsiTheme="minorHAnsi" w:cs="Arial"/>
          <w:szCs w:val="22"/>
        </w:rPr>
        <w:t xml:space="preserve"> </w:t>
      </w:r>
      <w:hyperlink r:id="rId13" w:history="1">
        <w:r w:rsidRPr="00D247BB">
          <w:rPr>
            <w:rStyle w:val="Hyperlink"/>
            <w:rFonts w:asciiTheme="minorHAnsi" w:hAnsiTheme="minorHAnsi" w:cs="Arial"/>
            <w:szCs w:val="22"/>
          </w:rPr>
          <w:t>jgo22@cam.ac.uk</w:t>
        </w:r>
      </w:hyperlink>
      <w:r w:rsidRPr="00D247BB">
        <w:rPr>
          <w:rFonts w:asciiTheme="minorHAnsi" w:hAnsiTheme="minorHAnsi" w:cs="Arial"/>
          <w:szCs w:val="22"/>
        </w:rPr>
        <w:t xml:space="preserve">  </w:t>
      </w:r>
    </w:p>
    <w:p w14:paraId="61371C2D" w14:textId="77777777" w:rsidR="006C4DD1" w:rsidRPr="00D247BB" w:rsidRDefault="00B9135C" w:rsidP="009A1CA2">
      <w:pPr>
        <w:spacing w:after="0" w:line="360" w:lineRule="auto"/>
        <w:rPr>
          <w:rFonts w:cs="Arial"/>
        </w:rPr>
      </w:pPr>
      <w:r w:rsidRPr="00D247BB">
        <w:rPr>
          <w:rFonts w:cs="Arial"/>
          <w:vertAlign w:val="superscript"/>
        </w:rPr>
        <w:t>7</w:t>
      </w:r>
      <w:r w:rsidRPr="00D247BB">
        <w:rPr>
          <w:rFonts w:cs="Arial"/>
        </w:rPr>
        <w:t xml:space="preserve"> Wellcome- Wolfson Institute for Experimental Medicine, School of Medicine, Dentistry &amp; Biomedical Sciences, Queen’s University Belfast, Belfast, Northern Ireland, UK</w:t>
      </w:r>
      <w:r w:rsidR="009B3AE8">
        <w:rPr>
          <w:rFonts w:cs="Arial"/>
        </w:rPr>
        <w:t>.</w:t>
      </w:r>
      <w:r w:rsidRPr="00D247BB">
        <w:rPr>
          <w:rFonts w:cs="Arial"/>
        </w:rPr>
        <w:t xml:space="preserve">  </w:t>
      </w:r>
      <w:hyperlink r:id="rId14" w:history="1">
        <w:r w:rsidRPr="00D247BB">
          <w:rPr>
            <w:rStyle w:val="Hyperlink"/>
            <w:rFonts w:cs="Arial"/>
          </w:rPr>
          <w:t>b.blackwood@qub.ac.uk</w:t>
        </w:r>
      </w:hyperlink>
      <w:r w:rsidRPr="00D247BB">
        <w:rPr>
          <w:rFonts w:cs="Arial"/>
        </w:rPr>
        <w:t xml:space="preserve"> </w:t>
      </w:r>
    </w:p>
    <w:p w14:paraId="1A40DFEA" w14:textId="77777777" w:rsidR="009A1CA2" w:rsidRDefault="009A1CA2" w:rsidP="009A1CA2">
      <w:pPr>
        <w:spacing w:after="0" w:line="360" w:lineRule="auto"/>
        <w:rPr>
          <w:b/>
        </w:rPr>
      </w:pPr>
    </w:p>
    <w:p w14:paraId="45DAC742" w14:textId="77777777" w:rsidR="00C53D28" w:rsidRPr="009A1CA2" w:rsidRDefault="00C53D28" w:rsidP="009A1CA2">
      <w:pPr>
        <w:spacing w:after="0" w:line="360" w:lineRule="auto"/>
        <w:rPr>
          <w:b/>
        </w:rPr>
      </w:pPr>
      <w:r w:rsidRPr="009A1CA2">
        <w:rPr>
          <w:b/>
        </w:rPr>
        <w:t xml:space="preserve">Corresponding author </w:t>
      </w:r>
    </w:p>
    <w:p w14:paraId="751B121B" w14:textId="77777777" w:rsidR="00C53D28" w:rsidRPr="00E00DC6" w:rsidRDefault="00C53D28" w:rsidP="009A1CA2">
      <w:pPr>
        <w:spacing w:after="0" w:line="360" w:lineRule="auto"/>
        <w:rPr>
          <w:rFonts w:ascii="Calibri" w:eastAsia="Times New Roman" w:hAnsi="Calibri" w:cs="Times New Roman"/>
          <w:noProof/>
          <w:lang w:eastAsia="en-GB"/>
        </w:rPr>
      </w:pPr>
      <w:r w:rsidRPr="00E00DC6">
        <w:rPr>
          <w:rFonts w:ascii="Calibri" w:eastAsia="Times New Roman" w:hAnsi="Calibri" w:cs="Times New Roman"/>
          <w:noProof/>
          <w:lang w:eastAsia="en-GB"/>
        </w:rPr>
        <w:t>Professor Bronagh Blackwood</w:t>
      </w:r>
    </w:p>
    <w:p w14:paraId="2A927B90" w14:textId="77777777" w:rsidR="00C53D28" w:rsidRPr="003F1094" w:rsidRDefault="00C53D28" w:rsidP="009A1CA2">
      <w:pPr>
        <w:spacing w:after="0" w:line="360" w:lineRule="auto"/>
        <w:rPr>
          <w:rFonts w:ascii="Calibri" w:eastAsia="Times New Roman" w:hAnsi="Calibri" w:cs="Times New Roman"/>
          <w:noProof/>
          <w:lang w:eastAsia="en-GB"/>
        </w:rPr>
      </w:pPr>
      <w:r w:rsidRPr="003F1094">
        <w:rPr>
          <w:rFonts w:ascii="Calibri" w:eastAsia="Times New Roman" w:hAnsi="Calibri" w:cs="Times New Roman"/>
          <w:noProof/>
          <w:lang w:eastAsia="en-GB"/>
        </w:rPr>
        <w:t>Wellcome- Wolfson Institute for Experimental Medicine</w:t>
      </w:r>
    </w:p>
    <w:p w14:paraId="509B1090" w14:textId="77777777" w:rsidR="00C53D28" w:rsidRPr="003F1094" w:rsidRDefault="00C53D28" w:rsidP="009A1CA2">
      <w:pPr>
        <w:spacing w:after="0" w:line="360" w:lineRule="auto"/>
        <w:rPr>
          <w:rFonts w:ascii="Calibri" w:eastAsia="Times New Roman" w:hAnsi="Calibri" w:cs="Times New Roman"/>
          <w:noProof/>
          <w:lang w:eastAsia="en-GB"/>
        </w:rPr>
      </w:pPr>
      <w:r w:rsidRPr="003F1094">
        <w:rPr>
          <w:rFonts w:ascii="Calibri" w:eastAsia="Times New Roman" w:hAnsi="Calibri" w:cs="Times New Roman"/>
          <w:noProof/>
          <w:lang w:eastAsia="en-GB"/>
        </w:rPr>
        <w:t>School of Medicine, Dentistry &amp; Biomedical Sciences</w:t>
      </w:r>
    </w:p>
    <w:p w14:paraId="67D74890" w14:textId="77777777" w:rsidR="00C53D28" w:rsidRPr="003F1094" w:rsidRDefault="00C53D28" w:rsidP="009A1CA2">
      <w:pPr>
        <w:spacing w:after="0" w:line="360" w:lineRule="auto"/>
        <w:rPr>
          <w:rFonts w:ascii="Calibri" w:eastAsia="Times New Roman" w:hAnsi="Calibri" w:cs="Times New Roman"/>
          <w:noProof/>
          <w:lang w:eastAsia="en-GB"/>
        </w:rPr>
      </w:pPr>
      <w:r w:rsidRPr="003F1094">
        <w:rPr>
          <w:rFonts w:ascii="Calibri" w:eastAsia="Times New Roman" w:hAnsi="Calibri" w:cs="Times New Roman"/>
          <w:noProof/>
          <w:lang w:eastAsia="en-GB"/>
        </w:rPr>
        <w:t>Queen’s University Belfast</w:t>
      </w:r>
    </w:p>
    <w:p w14:paraId="4907BDDD" w14:textId="77777777" w:rsidR="00C53D28" w:rsidRPr="003F1094" w:rsidRDefault="00C53D28" w:rsidP="009A1CA2">
      <w:pPr>
        <w:spacing w:after="0" w:line="360" w:lineRule="auto"/>
        <w:rPr>
          <w:rFonts w:ascii="Calibri" w:eastAsia="Times New Roman" w:hAnsi="Calibri" w:cs="Times New Roman"/>
          <w:noProof/>
          <w:lang w:eastAsia="en-GB"/>
        </w:rPr>
      </w:pPr>
      <w:r w:rsidRPr="003F1094">
        <w:rPr>
          <w:rFonts w:ascii="Calibri" w:eastAsia="Times New Roman" w:hAnsi="Calibri" w:cs="Times New Roman"/>
          <w:noProof/>
          <w:lang w:eastAsia="en-GB"/>
        </w:rPr>
        <w:t>97 Lisburn Road, Belfast BT9 7BL</w:t>
      </w:r>
    </w:p>
    <w:p w14:paraId="490BA34C" w14:textId="77777777" w:rsidR="00C53D28" w:rsidRPr="003F1094" w:rsidRDefault="00C53D28" w:rsidP="009A1CA2">
      <w:pPr>
        <w:spacing w:after="0" w:line="360" w:lineRule="auto"/>
        <w:rPr>
          <w:rFonts w:ascii="Calibri" w:eastAsia="Times New Roman" w:hAnsi="Calibri" w:cs="Times New Roman"/>
          <w:noProof/>
          <w:lang w:eastAsia="en-GB"/>
        </w:rPr>
      </w:pPr>
      <w:r w:rsidRPr="003F1094">
        <w:rPr>
          <w:rFonts w:ascii="Calibri" w:eastAsia="Times New Roman" w:hAnsi="Calibri" w:cs="Times New Roman"/>
          <w:noProof/>
          <w:lang w:eastAsia="en-GB"/>
        </w:rPr>
        <w:t>Northern Ireland, UK</w:t>
      </w:r>
    </w:p>
    <w:p w14:paraId="5E84768B" w14:textId="77777777" w:rsidR="00C53D28" w:rsidRPr="00B9135C" w:rsidRDefault="00C53D28" w:rsidP="009A1CA2">
      <w:pPr>
        <w:spacing w:after="0" w:line="360" w:lineRule="auto"/>
        <w:rPr>
          <w:rFonts w:ascii="Calibri" w:eastAsia="Times New Roman" w:hAnsi="Calibri" w:cs="Times New Roman"/>
          <w:noProof/>
          <w:lang w:eastAsia="en-GB"/>
        </w:rPr>
      </w:pPr>
      <w:r w:rsidRPr="003F1094">
        <w:rPr>
          <w:rFonts w:ascii="Calibri" w:eastAsia="Times New Roman" w:hAnsi="Calibri" w:cs="Times New Roman"/>
          <w:noProof/>
          <w:lang w:eastAsia="en-GB"/>
        </w:rPr>
        <w:t>W: +44 (0) 28 9097 6379</w:t>
      </w:r>
    </w:p>
    <w:p w14:paraId="1AC4ADD5" w14:textId="77777777" w:rsidR="009A1CA2" w:rsidRDefault="009A1CA2" w:rsidP="009A1CA2">
      <w:pPr>
        <w:rPr>
          <w:b/>
        </w:rPr>
      </w:pPr>
    </w:p>
    <w:p w14:paraId="064D771C" w14:textId="77777777" w:rsidR="00CE6A99" w:rsidRDefault="00CE6A99" w:rsidP="009A1CA2">
      <w:pPr>
        <w:rPr>
          <w:b/>
        </w:rPr>
      </w:pPr>
    </w:p>
    <w:p w14:paraId="64DF1F86" w14:textId="77777777" w:rsidR="00CE6A99" w:rsidRDefault="00CE6A99" w:rsidP="009A1CA2">
      <w:pPr>
        <w:rPr>
          <w:b/>
        </w:rPr>
      </w:pPr>
    </w:p>
    <w:p w14:paraId="5EC933EA" w14:textId="77777777" w:rsidR="00CE6A99" w:rsidRDefault="00CE6A99" w:rsidP="009A1CA2">
      <w:pPr>
        <w:rPr>
          <w:b/>
        </w:rPr>
      </w:pPr>
    </w:p>
    <w:p w14:paraId="67D988D9" w14:textId="77777777" w:rsidR="00365730" w:rsidRDefault="00C53D28" w:rsidP="00365730">
      <w:pPr>
        <w:spacing w:after="0" w:line="480" w:lineRule="auto"/>
        <w:rPr>
          <w:b/>
        </w:rPr>
      </w:pPr>
      <w:r w:rsidRPr="009A1CA2">
        <w:rPr>
          <w:b/>
        </w:rPr>
        <w:lastRenderedPageBreak/>
        <w:t>Abstract</w:t>
      </w:r>
      <w:r w:rsidR="00622651" w:rsidRPr="009A1CA2">
        <w:rPr>
          <w:b/>
        </w:rPr>
        <w:t xml:space="preserve"> </w:t>
      </w:r>
    </w:p>
    <w:p w14:paraId="1F63DBCE" w14:textId="217051C3" w:rsidR="009438D4" w:rsidRDefault="009438D4" w:rsidP="00365730">
      <w:pPr>
        <w:spacing w:after="0" w:line="480" w:lineRule="auto"/>
      </w:pPr>
      <w:r w:rsidRPr="009438D4">
        <w:rPr>
          <w:b/>
        </w:rPr>
        <w:t>Background</w:t>
      </w:r>
      <w:r>
        <w:t xml:space="preserve">: </w:t>
      </w:r>
      <w:r w:rsidR="00236816" w:rsidRPr="00236816">
        <w:t>Intensive care survivors suffer chronic and potentially life-changing physical, psychosocial and cognitive sequelae, and supporting recovery is an international priority. As survivors transition from the intensive care unit to home, their support needs develop and change.</w:t>
      </w:r>
    </w:p>
    <w:p w14:paraId="54F421AF" w14:textId="77777777" w:rsidR="009438D4" w:rsidRDefault="009438D4" w:rsidP="00365730">
      <w:pPr>
        <w:spacing w:after="0" w:line="480" w:lineRule="auto"/>
      </w:pPr>
      <w:r w:rsidRPr="009438D4">
        <w:rPr>
          <w:b/>
        </w:rPr>
        <w:t>Methods</w:t>
      </w:r>
      <w:r>
        <w:t xml:space="preserve">: </w:t>
      </w:r>
      <w:r w:rsidR="003A39E8">
        <w:t xml:space="preserve">In this scoping review, we </w:t>
      </w:r>
      <w:r w:rsidR="005158E4">
        <w:t xml:space="preserve">categorised patients’ </w:t>
      </w:r>
      <w:r w:rsidR="00236816" w:rsidRPr="00236816">
        <w:t xml:space="preserve">support needs </w:t>
      </w:r>
      <w:r w:rsidR="005158E4">
        <w:t xml:space="preserve">using House’s Social Support Needs framework </w:t>
      </w:r>
      <w:r w:rsidR="005158E4" w:rsidRPr="005158E4">
        <w:t>(informational, emotional, instrumental, appraisal</w:t>
      </w:r>
      <w:r w:rsidR="005158E4">
        <w:t>)</w:t>
      </w:r>
      <w:r w:rsidR="005158E4" w:rsidRPr="005158E4">
        <w:t xml:space="preserve"> </w:t>
      </w:r>
      <w:r w:rsidR="003A39E8">
        <w:t>and</w:t>
      </w:r>
      <w:r w:rsidR="00236816" w:rsidRPr="00236816">
        <w:t xml:space="preserve"> map</w:t>
      </w:r>
      <w:r w:rsidR="003A39E8">
        <w:t xml:space="preserve">ped </w:t>
      </w:r>
      <w:r w:rsidR="00236816" w:rsidRPr="00236816">
        <w:t>these against the Timing it Right framework reflecting the patient’s transition from intensive care (event/diagnosis); to ward (stabilisation/preparation); and discharge home (implementation/adaptation).</w:t>
      </w:r>
      <w:r w:rsidR="003A39E8">
        <w:t xml:space="preserve"> </w:t>
      </w:r>
      <w:r w:rsidR="00236816" w:rsidRPr="00236816">
        <w:t xml:space="preserve">We searched </w:t>
      </w:r>
      <w:r w:rsidR="003A39E8">
        <w:t>electronic</w:t>
      </w:r>
      <w:r w:rsidR="00236816" w:rsidRPr="00236816">
        <w:t xml:space="preserve"> databases from 2000 to 2017</w:t>
      </w:r>
      <w:r w:rsidR="003A39E8">
        <w:t xml:space="preserve"> for</w:t>
      </w:r>
      <w:r w:rsidR="00236816" w:rsidRPr="00236816">
        <w:t xml:space="preserve"> qualitative research studies report</w:t>
      </w:r>
      <w:r w:rsidR="003A39E8">
        <w:t>ing</w:t>
      </w:r>
      <w:r w:rsidR="00236816" w:rsidRPr="00236816">
        <w:t xml:space="preserve"> adult critical care survivors’ experiences of care. Two reviewers independently screened, extracted and coded data. Data were analysed using a thematic framework approach. </w:t>
      </w:r>
    </w:p>
    <w:p w14:paraId="582AD623" w14:textId="09C9F77D" w:rsidR="0059255A" w:rsidRPr="00CA1564" w:rsidRDefault="009438D4" w:rsidP="00CA1564">
      <w:pPr>
        <w:spacing w:after="0" w:line="480" w:lineRule="auto"/>
        <w:rPr>
          <w:highlight w:val="cyan"/>
        </w:rPr>
      </w:pPr>
      <w:r w:rsidRPr="0059255A">
        <w:rPr>
          <w:b/>
        </w:rPr>
        <w:t>Results</w:t>
      </w:r>
      <w:r w:rsidRPr="0059255A">
        <w:t xml:space="preserve">: </w:t>
      </w:r>
      <w:r w:rsidR="00236816" w:rsidRPr="0059255A">
        <w:t xml:space="preserve">From 3035 </w:t>
      </w:r>
      <w:r w:rsidR="00D3178A" w:rsidRPr="0059255A">
        <w:t>references,</w:t>
      </w:r>
      <w:r w:rsidR="00236816" w:rsidRPr="0059255A">
        <w:t xml:space="preserve"> we included 32 studies involving 702 patients. Studies were conducted in UK and Europe (n=1</w:t>
      </w:r>
      <w:r w:rsidR="00F75A19" w:rsidRPr="0059255A">
        <w:t>7</w:t>
      </w:r>
      <w:r w:rsidR="00236816" w:rsidRPr="0059255A">
        <w:t xml:space="preserve">, </w:t>
      </w:r>
      <w:r w:rsidR="00F75A19" w:rsidRPr="0059255A">
        <w:t>53</w:t>
      </w:r>
      <w:r w:rsidR="00236816" w:rsidRPr="0059255A">
        <w:t xml:space="preserve">%); Canada and the United States (n=6, 19%); Australasia (n=6, 19%); Hong Kong (n=1, 3%); Jordan (n=1, 3%) and multi-country (n=1, 3%). </w:t>
      </w:r>
      <w:r w:rsidR="00955FB2" w:rsidRPr="00CA1564">
        <w:rPr>
          <w:highlight w:val="cyan"/>
        </w:rPr>
        <w:t xml:space="preserve">Across the </w:t>
      </w:r>
      <w:r w:rsidR="007E7EED" w:rsidRPr="00CA1564">
        <w:rPr>
          <w:highlight w:val="cyan"/>
        </w:rPr>
        <w:t xml:space="preserve">recovery </w:t>
      </w:r>
      <w:r w:rsidR="00955FB2" w:rsidRPr="00CA1564">
        <w:rPr>
          <w:highlight w:val="cyan"/>
        </w:rPr>
        <w:t xml:space="preserve">trajectory, </w:t>
      </w:r>
      <w:r w:rsidR="003A39E8" w:rsidRPr="00CA1564">
        <w:rPr>
          <w:highlight w:val="cyan"/>
        </w:rPr>
        <w:t>i</w:t>
      </w:r>
      <w:r w:rsidR="00236816" w:rsidRPr="00CA1564">
        <w:rPr>
          <w:highlight w:val="cyan"/>
        </w:rPr>
        <w:t>nformational, emotional</w:t>
      </w:r>
      <w:r w:rsidR="003A39E8" w:rsidRPr="00CA1564">
        <w:rPr>
          <w:highlight w:val="cyan"/>
        </w:rPr>
        <w:t xml:space="preserve">, </w:t>
      </w:r>
      <w:r w:rsidR="00236816" w:rsidRPr="00CA1564">
        <w:rPr>
          <w:highlight w:val="cyan"/>
        </w:rPr>
        <w:t>instrumental</w:t>
      </w:r>
      <w:r w:rsidR="003A39E8" w:rsidRPr="00CA1564">
        <w:rPr>
          <w:highlight w:val="cyan"/>
        </w:rPr>
        <w:t>, appraisal and spiritual</w:t>
      </w:r>
      <w:r w:rsidR="00236816" w:rsidRPr="00CA1564">
        <w:rPr>
          <w:highlight w:val="cyan"/>
        </w:rPr>
        <w:t xml:space="preserve"> support needs</w:t>
      </w:r>
      <w:r w:rsidR="00955FB2" w:rsidRPr="00CA1564">
        <w:rPr>
          <w:highlight w:val="cyan"/>
        </w:rPr>
        <w:t xml:space="preserve"> were evident, </w:t>
      </w:r>
      <w:r w:rsidR="005158E4" w:rsidRPr="00CA1564">
        <w:rPr>
          <w:highlight w:val="cyan"/>
        </w:rPr>
        <w:t>and</w:t>
      </w:r>
      <w:r w:rsidR="00955FB2" w:rsidRPr="00CA1564">
        <w:rPr>
          <w:highlight w:val="cyan"/>
        </w:rPr>
        <w:t xml:space="preserve"> the nature and intensity of </w:t>
      </w:r>
      <w:r w:rsidR="005158E4" w:rsidRPr="00CA1564">
        <w:rPr>
          <w:highlight w:val="cyan"/>
        </w:rPr>
        <w:t>need</w:t>
      </w:r>
      <w:r w:rsidR="00236816" w:rsidRPr="00CA1564">
        <w:rPr>
          <w:highlight w:val="cyan"/>
        </w:rPr>
        <w:t xml:space="preserve"> differed when mapped against the Timing it Right framework. </w:t>
      </w:r>
    </w:p>
    <w:p w14:paraId="165D44AE" w14:textId="21D65419" w:rsidR="00253479" w:rsidRDefault="00554632" w:rsidP="00365730">
      <w:pPr>
        <w:spacing w:after="0" w:line="480" w:lineRule="auto"/>
        <w:rPr>
          <w:rFonts w:eastAsia="Times New Roman" w:cs="Times New Roman"/>
          <w:color w:val="000000"/>
          <w:lang w:val="en-CA" w:eastAsia="en-CA"/>
        </w:rPr>
      </w:pPr>
      <w:r w:rsidRPr="00CA1564">
        <w:rPr>
          <w:rFonts w:eastAsia="Times New Roman" w:cs="Times New Roman"/>
          <w:color w:val="000000"/>
          <w:highlight w:val="cyan"/>
          <w:lang w:val="en-CA" w:eastAsia="en-CA"/>
        </w:rPr>
        <w:t xml:space="preserve">Informational needs </w:t>
      </w:r>
      <w:r w:rsidR="00D33F1D" w:rsidRPr="00CA1564">
        <w:rPr>
          <w:rFonts w:eastAsia="Times New Roman" w:cs="Times New Roman"/>
          <w:color w:val="000000"/>
          <w:highlight w:val="cyan"/>
          <w:lang w:val="en-CA" w:eastAsia="en-CA"/>
        </w:rPr>
        <w:t xml:space="preserve">changed </w:t>
      </w:r>
      <w:r w:rsidR="00253479" w:rsidRPr="00CA1564">
        <w:rPr>
          <w:rFonts w:eastAsia="Times New Roman" w:cs="Times New Roman"/>
          <w:color w:val="000000"/>
          <w:highlight w:val="cyan"/>
          <w:lang w:val="en-CA" w:eastAsia="en-CA"/>
        </w:rPr>
        <w:t xml:space="preserve">from needing </w:t>
      </w:r>
      <w:r w:rsidR="00D33F1D" w:rsidRPr="00CA1564">
        <w:rPr>
          <w:rFonts w:eastAsia="Times New Roman" w:cs="Times New Roman"/>
          <w:color w:val="000000"/>
          <w:highlight w:val="cyan"/>
          <w:lang w:val="en-CA" w:eastAsia="en-CA"/>
        </w:rPr>
        <w:t xml:space="preserve">basic </w:t>
      </w:r>
      <w:r w:rsidR="00253479" w:rsidRPr="00CA1564">
        <w:rPr>
          <w:rFonts w:eastAsia="Times New Roman" w:cs="Times New Roman"/>
          <w:color w:val="000000"/>
          <w:highlight w:val="cyan"/>
          <w:lang w:val="en-CA" w:eastAsia="en-CA"/>
        </w:rPr>
        <w:t>fact</w:t>
      </w:r>
      <w:r w:rsidRPr="00CA1564">
        <w:rPr>
          <w:rFonts w:eastAsia="Times New Roman" w:cs="Times New Roman"/>
          <w:color w:val="000000"/>
          <w:highlight w:val="cyan"/>
          <w:lang w:val="en-CA" w:eastAsia="en-CA"/>
        </w:rPr>
        <w:t xml:space="preserve">s about admission, to </w:t>
      </w:r>
      <w:r w:rsidR="00FB6F1E" w:rsidRPr="00CA1564">
        <w:rPr>
          <w:rFonts w:eastAsia="Times New Roman" w:cs="Times New Roman"/>
          <w:color w:val="000000"/>
          <w:highlight w:val="cyan"/>
          <w:lang w:val="en-CA" w:eastAsia="en-CA"/>
        </w:rPr>
        <w:t xml:space="preserve">detail about </w:t>
      </w:r>
      <w:r w:rsidRPr="00CA1564">
        <w:rPr>
          <w:rFonts w:eastAsia="Times New Roman" w:cs="Times New Roman"/>
          <w:color w:val="000000"/>
          <w:highlight w:val="cyan"/>
          <w:lang w:val="en-CA" w:eastAsia="en-CA"/>
        </w:rPr>
        <w:t xml:space="preserve">progress and treatments and coping with long-term sequelae. </w:t>
      </w:r>
      <w:r w:rsidR="00FB6F1E" w:rsidRPr="00CA1564">
        <w:rPr>
          <w:rFonts w:eastAsia="Times New Roman" w:cs="Times New Roman"/>
          <w:color w:val="000000"/>
          <w:highlight w:val="cyan"/>
          <w:lang w:val="en-CA" w:eastAsia="en-CA"/>
        </w:rPr>
        <w:t>The nature of</w:t>
      </w:r>
      <w:r w:rsidR="00D33F1D" w:rsidRPr="00CA1564">
        <w:rPr>
          <w:rFonts w:eastAsia="Times New Roman" w:cs="Times New Roman"/>
          <w:color w:val="000000"/>
          <w:highlight w:val="cyan"/>
          <w:lang w:val="en-CA" w:eastAsia="en-CA"/>
        </w:rPr>
        <w:t xml:space="preserve"> </w:t>
      </w:r>
      <w:r w:rsidRPr="00CA1564">
        <w:rPr>
          <w:rFonts w:eastAsia="Times New Roman" w:cs="Times New Roman"/>
          <w:color w:val="000000"/>
          <w:highlight w:val="cyan"/>
          <w:lang w:val="en-CA" w:eastAsia="en-CA"/>
        </w:rPr>
        <w:t>emotional need</w:t>
      </w:r>
      <w:r w:rsidR="00FB6F1E" w:rsidRPr="00CA1564">
        <w:rPr>
          <w:rFonts w:eastAsia="Times New Roman" w:cs="Times New Roman"/>
          <w:color w:val="000000"/>
          <w:highlight w:val="cyan"/>
          <w:lang w:val="en-CA" w:eastAsia="en-CA"/>
        </w:rPr>
        <w:t xml:space="preserve">s </w:t>
      </w:r>
      <w:r w:rsidR="00D33F1D" w:rsidRPr="00CA1564">
        <w:rPr>
          <w:rFonts w:eastAsia="Times New Roman" w:cs="Times New Roman"/>
          <w:color w:val="000000"/>
          <w:highlight w:val="cyan"/>
          <w:lang w:val="en-CA" w:eastAsia="en-CA"/>
        </w:rPr>
        <w:t xml:space="preserve">changed </w:t>
      </w:r>
      <w:r w:rsidRPr="00CA1564">
        <w:rPr>
          <w:rFonts w:eastAsia="Times New Roman" w:cs="Times New Roman"/>
          <w:color w:val="000000"/>
          <w:highlight w:val="cyan"/>
          <w:lang w:val="en-CA" w:eastAsia="en-CA"/>
        </w:rPr>
        <w:t xml:space="preserve">from </w:t>
      </w:r>
      <w:r w:rsidR="00D33F1D" w:rsidRPr="00CA1564">
        <w:rPr>
          <w:rFonts w:eastAsia="Times New Roman" w:cs="Times New Roman"/>
          <w:color w:val="000000"/>
          <w:highlight w:val="cyan"/>
          <w:lang w:val="en-CA" w:eastAsia="en-CA"/>
        </w:rPr>
        <w:t>need</w:t>
      </w:r>
      <w:r w:rsidR="009631B5" w:rsidRPr="00CA1564">
        <w:rPr>
          <w:rFonts w:eastAsia="Times New Roman" w:cs="Times New Roman"/>
          <w:color w:val="000000"/>
          <w:highlight w:val="cyan"/>
          <w:lang w:val="en-CA" w:eastAsia="en-CA"/>
        </w:rPr>
        <w:t>ing</w:t>
      </w:r>
      <w:r w:rsidR="00D33F1D" w:rsidRPr="00CA1564">
        <w:rPr>
          <w:rFonts w:eastAsia="Times New Roman" w:cs="Times New Roman"/>
          <w:color w:val="000000"/>
          <w:highlight w:val="cyan"/>
          <w:lang w:val="en-CA" w:eastAsia="en-CA"/>
        </w:rPr>
        <w:t xml:space="preserve"> to cope</w:t>
      </w:r>
      <w:r w:rsidRPr="00CA1564">
        <w:rPr>
          <w:rFonts w:eastAsia="Times New Roman" w:cs="Times New Roman"/>
          <w:color w:val="000000"/>
          <w:highlight w:val="cyan"/>
          <w:lang w:val="en-CA" w:eastAsia="en-CA"/>
        </w:rPr>
        <w:t xml:space="preserve"> with confusion, anxiety and comfort, to </w:t>
      </w:r>
      <w:r w:rsidR="00D33F1D" w:rsidRPr="00CA1564">
        <w:rPr>
          <w:rFonts w:eastAsia="Times New Roman" w:cs="Times New Roman"/>
          <w:color w:val="000000"/>
          <w:highlight w:val="cyan"/>
          <w:lang w:val="en-CA" w:eastAsia="en-CA"/>
        </w:rPr>
        <w:t xml:space="preserve">a </w:t>
      </w:r>
      <w:r w:rsidRPr="00CA1564">
        <w:rPr>
          <w:rFonts w:eastAsia="Times New Roman" w:cs="Times New Roman"/>
          <w:color w:val="000000"/>
          <w:highlight w:val="cyan"/>
          <w:lang w:val="en-CA" w:eastAsia="en-CA"/>
        </w:rPr>
        <w:t>need for security</w:t>
      </w:r>
      <w:r w:rsidR="007E7EED" w:rsidRPr="00CA1564">
        <w:rPr>
          <w:rFonts w:eastAsia="Times New Roman" w:cs="Times New Roman"/>
          <w:color w:val="000000"/>
          <w:highlight w:val="cyan"/>
          <w:lang w:val="en-CA" w:eastAsia="en-CA"/>
        </w:rPr>
        <w:t xml:space="preserve"> and</w:t>
      </w:r>
      <w:r w:rsidRPr="00CA1564">
        <w:rPr>
          <w:rFonts w:eastAsia="Times New Roman" w:cs="Times New Roman"/>
          <w:color w:val="000000"/>
          <w:highlight w:val="cyan"/>
          <w:lang w:val="en-CA" w:eastAsia="en-CA"/>
        </w:rPr>
        <w:t xml:space="preserve"> family presence</w:t>
      </w:r>
      <w:r w:rsidR="00D33F1D" w:rsidRPr="00CA1564">
        <w:rPr>
          <w:rFonts w:eastAsia="Times New Roman" w:cs="Times New Roman"/>
          <w:color w:val="000000"/>
          <w:highlight w:val="cyan"/>
          <w:lang w:val="en-CA" w:eastAsia="en-CA"/>
        </w:rPr>
        <w:t xml:space="preserve">, coping with </w:t>
      </w:r>
      <w:r w:rsidR="007E7EED" w:rsidRPr="00CA1564">
        <w:rPr>
          <w:rFonts w:eastAsia="Times New Roman" w:cs="Times New Roman"/>
          <w:color w:val="000000"/>
          <w:highlight w:val="cyan"/>
          <w:lang w:val="en-CA" w:eastAsia="en-CA"/>
        </w:rPr>
        <w:t>flashbacks, and</w:t>
      </w:r>
      <w:r w:rsidR="00D33F1D" w:rsidRPr="00CA1564">
        <w:rPr>
          <w:rFonts w:eastAsia="Times New Roman" w:cs="Times New Roman"/>
          <w:color w:val="000000"/>
          <w:highlight w:val="cyan"/>
          <w:lang w:val="en-CA" w:eastAsia="en-CA"/>
        </w:rPr>
        <w:t xml:space="preserve"> needing counselling and community support. </w:t>
      </w:r>
      <w:r w:rsidR="007E7EED" w:rsidRPr="00CA1564">
        <w:rPr>
          <w:rFonts w:eastAsia="Times New Roman" w:cs="Times New Roman"/>
          <w:color w:val="000000"/>
          <w:highlight w:val="cyan"/>
          <w:lang w:val="en-CA" w:eastAsia="en-CA"/>
        </w:rPr>
        <w:t>Early i</w:t>
      </w:r>
      <w:r w:rsidR="00D33F1D" w:rsidRPr="00CA1564">
        <w:rPr>
          <w:rFonts w:eastAsia="Times New Roman" w:cs="Times New Roman"/>
          <w:color w:val="000000"/>
          <w:highlight w:val="cyan"/>
          <w:lang w:val="en-CA" w:eastAsia="en-CA"/>
        </w:rPr>
        <w:t xml:space="preserve">nstrumental needs </w:t>
      </w:r>
      <w:r w:rsidR="007E7EED" w:rsidRPr="00CA1564">
        <w:rPr>
          <w:rFonts w:eastAsia="Times New Roman" w:cs="Times New Roman"/>
          <w:color w:val="000000"/>
          <w:highlight w:val="cyan"/>
          <w:lang w:val="en-CA" w:eastAsia="en-CA"/>
        </w:rPr>
        <w:t>ranged from</w:t>
      </w:r>
      <w:r w:rsidR="00D33F1D" w:rsidRPr="00CA1564">
        <w:rPr>
          <w:rFonts w:eastAsia="Times New Roman" w:cs="Times New Roman"/>
          <w:color w:val="000000"/>
          <w:highlight w:val="cyan"/>
          <w:lang w:val="en-CA" w:eastAsia="en-CA"/>
        </w:rPr>
        <w:t xml:space="preserve"> managing sleep, fatigue, pain and needing nursing care</w:t>
      </w:r>
      <w:r w:rsidR="00FB6F1E" w:rsidRPr="00CA1564">
        <w:rPr>
          <w:rFonts w:eastAsia="Times New Roman" w:cs="Times New Roman"/>
          <w:color w:val="000000"/>
          <w:highlight w:val="cyan"/>
          <w:lang w:val="en-CA" w:eastAsia="en-CA"/>
        </w:rPr>
        <w:t xml:space="preserve"> and transitioned </w:t>
      </w:r>
      <w:r w:rsidR="00D33F1D" w:rsidRPr="00CA1564">
        <w:rPr>
          <w:rFonts w:eastAsia="Times New Roman" w:cs="Times New Roman"/>
          <w:color w:val="000000"/>
          <w:highlight w:val="cyan"/>
          <w:lang w:val="en-CA" w:eastAsia="en-CA"/>
        </w:rPr>
        <w:t xml:space="preserve">to needing </w:t>
      </w:r>
      <w:r w:rsidR="009631B5" w:rsidRPr="00CA1564">
        <w:rPr>
          <w:rFonts w:eastAsia="Times New Roman" w:cs="Times New Roman"/>
          <w:color w:val="000000"/>
          <w:highlight w:val="cyan"/>
          <w:lang w:val="en-CA" w:eastAsia="en-CA"/>
        </w:rPr>
        <w:t xml:space="preserve">physical and cognitive ability </w:t>
      </w:r>
      <w:r w:rsidR="00D33F1D" w:rsidRPr="00CA1564">
        <w:rPr>
          <w:rFonts w:eastAsia="Times New Roman" w:cs="Times New Roman"/>
          <w:color w:val="000000"/>
          <w:highlight w:val="cyan"/>
          <w:lang w:val="en-CA" w:eastAsia="en-CA"/>
        </w:rPr>
        <w:t xml:space="preserve">support, strength training and personal </w:t>
      </w:r>
      <w:r w:rsidR="007E7EED" w:rsidRPr="00CA1564">
        <w:rPr>
          <w:rFonts w:eastAsia="Times New Roman" w:cs="Times New Roman"/>
          <w:color w:val="000000"/>
          <w:highlight w:val="cyan"/>
          <w:lang w:val="en-CA" w:eastAsia="en-CA"/>
        </w:rPr>
        <w:t xml:space="preserve">hygiene; </w:t>
      </w:r>
      <w:r w:rsidR="009631B5" w:rsidRPr="00CA1564">
        <w:rPr>
          <w:rFonts w:eastAsia="Times New Roman" w:cs="Times New Roman"/>
          <w:color w:val="000000"/>
          <w:highlight w:val="cyan"/>
          <w:lang w:val="en-CA" w:eastAsia="en-CA"/>
        </w:rPr>
        <w:t>and</w:t>
      </w:r>
      <w:r w:rsidR="007E7EED" w:rsidRPr="00CA1564">
        <w:rPr>
          <w:rFonts w:eastAsia="Times New Roman" w:cs="Times New Roman"/>
          <w:color w:val="000000"/>
          <w:highlight w:val="cyan"/>
          <w:lang w:val="en-CA" w:eastAsia="en-CA"/>
        </w:rPr>
        <w:t xml:space="preserve"> at home</w:t>
      </w:r>
      <w:r w:rsidR="00D33F1D" w:rsidRPr="00CA1564">
        <w:rPr>
          <w:rFonts w:eastAsia="Times New Roman" w:cs="Times New Roman"/>
          <w:color w:val="000000"/>
          <w:highlight w:val="cyan"/>
          <w:lang w:val="en-CA" w:eastAsia="en-CA"/>
        </w:rPr>
        <w:t xml:space="preserve">, regaining independence, strength and return to work. Appraisal needs related to </w:t>
      </w:r>
      <w:r w:rsidR="009631B5" w:rsidRPr="00CA1564">
        <w:rPr>
          <w:rFonts w:eastAsia="Times New Roman" w:cs="Times New Roman"/>
          <w:color w:val="000000"/>
          <w:highlight w:val="cyan"/>
          <w:lang w:val="en-CA" w:eastAsia="en-CA"/>
        </w:rPr>
        <w:t>obtaining</w:t>
      </w:r>
      <w:r w:rsidR="00D33F1D" w:rsidRPr="00CA1564">
        <w:rPr>
          <w:rFonts w:eastAsia="Times New Roman" w:cs="Times New Roman"/>
          <w:color w:val="000000"/>
          <w:highlight w:val="cyan"/>
          <w:lang w:val="en-CA" w:eastAsia="en-CA"/>
        </w:rPr>
        <w:t xml:space="preserve"> feedback on progress, and after discharge</w:t>
      </w:r>
      <w:r w:rsidR="00FB6F1E" w:rsidRPr="00CA1564">
        <w:rPr>
          <w:rFonts w:eastAsia="Times New Roman" w:cs="Times New Roman"/>
          <w:color w:val="000000"/>
          <w:highlight w:val="cyan"/>
          <w:lang w:val="en-CA" w:eastAsia="en-CA"/>
        </w:rPr>
        <w:t>, needing</w:t>
      </w:r>
      <w:r w:rsidR="00D33F1D" w:rsidRPr="00CA1564">
        <w:rPr>
          <w:rFonts w:eastAsia="Times New Roman" w:cs="Times New Roman"/>
          <w:color w:val="000000"/>
          <w:highlight w:val="cyan"/>
          <w:lang w:val="en-CA" w:eastAsia="en-CA"/>
        </w:rPr>
        <w:t xml:space="preserve"> reassurance from others who had been through the ICU experience.</w:t>
      </w:r>
      <w:r w:rsidR="00D33F1D" w:rsidRPr="00D33F1D">
        <w:rPr>
          <w:rFonts w:eastAsia="Times New Roman" w:cs="Times New Roman"/>
          <w:color w:val="000000"/>
          <w:lang w:val="en-CA" w:eastAsia="en-CA"/>
        </w:rPr>
        <w:t xml:space="preserve"> </w:t>
      </w:r>
    </w:p>
    <w:p w14:paraId="48B309D5" w14:textId="77777777" w:rsidR="00D0318F" w:rsidRPr="00CA1564" w:rsidRDefault="00D0318F" w:rsidP="00365730">
      <w:pPr>
        <w:spacing w:after="0" w:line="480" w:lineRule="auto"/>
        <w:rPr>
          <w:lang w:val="en-CA"/>
        </w:rPr>
      </w:pPr>
    </w:p>
    <w:p w14:paraId="178CF996" w14:textId="3BD8AB34" w:rsidR="00D247BB" w:rsidRDefault="009438D4" w:rsidP="00365730">
      <w:pPr>
        <w:spacing w:after="0" w:line="480" w:lineRule="auto"/>
      </w:pPr>
      <w:r w:rsidRPr="009438D4">
        <w:rPr>
          <w:b/>
        </w:rPr>
        <w:t>Conclusions</w:t>
      </w:r>
      <w:r>
        <w:t xml:space="preserve">: </w:t>
      </w:r>
      <w:r w:rsidR="005158E4">
        <w:t>This</w:t>
      </w:r>
      <w:r w:rsidR="005158E4" w:rsidRPr="005158E4">
        <w:t xml:space="preserve"> review is the first to identify the change in social support needs among intensive care survivors as they transition from intensive care to the home environment. </w:t>
      </w:r>
      <w:r w:rsidR="003A39E8" w:rsidRPr="003A39E8">
        <w:t xml:space="preserve">An understanding of needs at different transition periods would help inform health service </w:t>
      </w:r>
      <w:r w:rsidR="005158E4">
        <w:t xml:space="preserve">provision and </w:t>
      </w:r>
      <w:r w:rsidR="003A39E8" w:rsidRPr="003A39E8">
        <w:t>support for survivors.</w:t>
      </w:r>
    </w:p>
    <w:p w14:paraId="164FB4BB" w14:textId="5B81700A" w:rsidR="00927376" w:rsidRDefault="009A1CA2" w:rsidP="00365730">
      <w:pPr>
        <w:spacing w:after="0" w:line="480" w:lineRule="auto"/>
        <w:rPr>
          <w:b/>
        </w:rPr>
      </w:pPr>
      <w:r>
        <w:rPr>
          <w:b/>
        </w:rPr>
        <w:t>Abstract word c</w:t>
      </w:r>
      <w:r w:rsidR="00D247BB" w:rsidRPr="00D247BB">
        <w:rPr>
          <w:b/>
        </w:rPr>
        <w:t>ount</w:t>
      </w:r>
      <w:r>
        <w:rPr>
          <w:b/>
        </w:rPr>
        <w:t xml:space="preserve"> </w:t>
      </w:r>
      <w:r w:rsidR="009631B5">
        <w:t>346</w:t>
      </w:r>
      <w:r w:rsidR="009631B5">
        <w:rPr>
          <w:b/>
        </w:rPr>
        <w:t xml:space="preserve"> </w:t>
      </w:r>
    </w:p>
    <w:p w14:paraId="0AD5171E" w14:textId="77777777" w:rsidR="000A14AD" w:rsidRDefault="000A14AD" w:rsidP="00365730">
      <w:pPr>
        <w:spacing w:after="0" w:line="480" w:lineRule="auto"/>
        <w:rPr>
          <w:b/>
        </w:rPr>
      </w:pPr>
    </w:p>
    <w:p w14:paraId="2BE4A1AE" w14:textId="0CEFA9B0" w:rsidR="00D247BB" w:rsidRPr="00D247BB" w:rsidRDefault="009A1CA2" w:rsidP="00365730">
      <w:pPr>
        <w:spacing w:after="0" w:line="480" w:lineRule="auto"/>
        <w:rPr>
          <w:b/>
        </w:rPr>
      </w:pPr>
      <w:r>
        <w:rPr>
          <w:b/>
        </w:rPr>
        <w:t xml:space="preserve">Manuscript word count: </w:t>
      </w:r>
      <w:r w:rsidR="001E57D3" w:rsidRPr="00CA1564">
        <w:t>39</w:t>
      </w:r>
      <w:r w:rsidR="001E57D3">
        <w:t>11</w:t>
      </w:r>
    </w:p>
    <w:p w14:paraId="7D1B6A7F" w14:textId="77777777" w:rsidR="00365730" w:rsidRDefault="00D247BB" w:rsidP="00365730">
      <w:pPr>
        <w:spacing w:after="0" w:line="480" w:lineRule="auto"/>
        <w:rPr>
          <w:b/>
        </w:rPr>
      </w:pPr>
      <w:r w:rsidRPr="00D247BB">
        <w:rPr>
          <w:b/>
        </w:rPr>
        <w:t>Keywords</w:t>
      </w:r>
      <w:r w:rsidR="00FB3971">
        <w:rPr>
          <w:b/>
        </w:rPr>
        <w:t xml:space="preserve">: </w:t>
      </w:r>
      <w:r w:rsidR="00FB3971" w:rsidRPr="00FB3971">
        <w:t>critical illness; qualitative research; recovery; scoping review; support needs</w:t>
      </w:r>
    </w:p>
    <w:p w14:paraId="1FD1859F" w14:textId="77777777" w:rsidR="00365730" w:rsidRDefault="00365730">
      <w:pPr>
        <w:rPr>
          <w:b/>
        </w:rPr>
      </w:pPr>
      <w:r>
        <w:rPr>
          <w:b/>
        </w:rPr>
        <w:br w:type="page"/>
      </w:r>
    </w:p>
    <w:p w14:paraId="43FFE56D" w14:textId="77777777" w:rsidR="00C53D28" w:rsidRPr="00D247BB" w:rsidRDefault="00927376" w:rsidP="00365730">
      <w:pPr>
        <w:spacing w:after="0" w:line="480" w:lineRule="auto"/>
        <w:rPr>
          <w:b/>
        </w:rPr>
      </w:pPr>
      <w:r>
        <w:rPr>
          <w:b/>
        </w:rPr>
        <w:lastRenderedPageBreak/>
        <w:t>Background</w:t>
      </w:r>
    </w:p>
    <w:p w14:paraId="4B115712" w14:textId="77777777" w:rsidR="00F07386" w:rsidRDefault="00B9135C" w:rsidP="00365730">
      <w:pPr>
        <w:spacing w:after="0" w:line="480" w:lineRule="auto"/>
      </w:pPr>
      <w:r w:rsidRPr="002F4BE2">
        <w:t xml:space="preserve">The numbers of patients both admitted to and surviving Intensive Care (ICU) is increasing worldwide </w:t>
      </w:r>
      <w:r w:rsidR="00B174EE">
        <w:fldChar w:fldCharType="begin">
          <w:fldData xml:space="preserve">PEVuZE5vdGU+PENpdGU+PEF1dGhvcj5BZGhpa2FyaTwvQXV0aG9yPjxZZWFyPjIwMTA8L1llYXI+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</w:fldData>
        </w:fldChar>
      </w:r>
      <w:r w:rsidR="006753FC">
        <w:instrText xml:space="preserve"> ADDIN EN.CITE </w:instrText>
      </w:r>
      <w:r w:rsidR="006753FC">
        <w:fldChar w:fldCharType="begin">
          <w:fldData xml:space="preserve">PEVuZE5vdGU+PENpdGU+PEF1dGhvcj5BZGhpa2FyaTwvQXV0aG9yPjxZZWFyPjIwMTA8L1llYXI+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</w:fldData>
        </w:fldChar>
      </w:r>
      <w:r w:rsidR="006753FC">
        <w:instrText xml:space="preserve"> ADDIN EN.CITE.DATA </w:instrText>
      </w:r>
      <w:r w:rsidR="006753FC">
        <w:fldChar w:fldCharType="end"/>
      </w:r>
      <w:r w:rsidR="00B174EE">
        <w:fldChar w:fldCharType="separate"/>
      </w:r>
      <w:r w:rsidR="006753FC">
        <w:rPr>
          <w:noProof/>
        </w:rPr>
        <w:t>[1]</w:t>
      </w:r>
      <w:r w:rsidR="00B174EE">
        <w:fldChar w:fldCharType="end"/>
      </w:r>
      <w:r w:rsidRPr="002F4BE2">
        <w:t xml:space="preserve">. The physical, psychosocial and cognitive sequelae of </w:t>
      </w:r>
      <w:r w:rsidRPr="00B174EE">
        <w:t>critical illness</w:t>
      </w:r>
      <w:r w:rsidR="00690A71">
        <w:t xml:space="preserve">, </w:t>
      </w:r>
      <w:r w:rsidR="00E545C6">
        <w:t>recently termed ‘Post Intensive Care Syndrome’</w:t>
      </w:r>
      <w:r w:rsidRPr="00B174EE">
        <w:t xml:space="preserve"> </w:t>
      </w:r>
      <w:r w:rsidR="00EA63B9" w:rsidRPr="00B174EE">
        <w:fldChar w:fldCharType="begin"/>
      </w:r>
      <w:r w:rsidR="006753FC">
        <w:instrText xml:space="preserve"> ADDIN EN.CITE &lt;EndNote&gt;&lt;Cite&gt;&lt;Author&gt;Needham&lt;/Author&gt;&lt;Year&gt;2012&lt;/Year&gt;&lt;RecNum&gt;2&lt;/RecNum&gt;&lt;DisplayText&gt;[2]&lt;/DisplayText&gt;&lt;record&gt;&lt;rec-number&gt;2&lt;/rec-number&gt;&lt;foreign-keys&gt;&lt;key app="EN" db-id="ezv22520ad29pte5vf7xwwea0t5fxzxrp09z" timestamp="1542892960"&gt;2&lt;/key&gt;&lt;/foreign-keys&gt;&lt;ref-type name="Journal Article"&gt;17&lt;/ref-type&gt;&lt;contributors&gt;&lt;authors&gt;&lt;author&gt;Needham, D. M.&lt;/author&gt;&lt;author&gt;Davidson, J.&lt;/author&gt;&lt;author&gt;Cohen, H.&lt;/author&gt;&lt;/authors&gt;&lt;/contributors&gt;&lt;titles&gt;&lt;title&gt;Improving long-term outcomes after discharge from intensive care unit: report from a stakeholders’ conference&lt;/title&gt;&lt;secondary-title&gt;Crit Care Med&lt;/secondary-title&gt;&lt;/titles&gt;&lt;periodical&gt;&lt;full-title&gt;Crit Care Med&lt;/full-title&gt;&lt;/periodical&gt;&lt;volume&gt;40&lt;/volume&gt;&lt;dates&gt;&lt;year&gt;2012&lt;/year&gt;&lt;/dates&gt;&lt;label&gt;Needham2012&lt;/label&gt;&lt;urls&gt;&lt;related-urls&gt;&lt;url&gt;https://doi.org/10.1097/CCM.0b013e318232da75&lt;/url&gt;&lt;/related-urls&gt;&lt;/urls&gt;&lt;electronic-resource-num&gt;10.1097/CCM.0b013e318232da75&lt;/electronic-resource-num&gt;&lt;/record&gt;&lt;/Cite&gt;&lt;/EndNote&gt;</w:instrText>
      </w:r>
      <w:r w:rsidR="00EA63B9" w:rsidRPr="00B174EE">
        <w:fldChar w:fldCharType="separate"/>
      </w:r>
      <w:r w:rsidR="006753FC">
        <w:rPr>
          <w:noProof/>
        </w:rPr>
        <w:t>[2]</w:t>
      </w:r>
      <w:r w:rsidR="00EA63B9" w:rsidRPr="00B174EE">
        <w:fldChar w:fldCharType="end"/>
      </w:r>
      <w:r w:rsidR="00690A71">
        <w:t>,</w:t>
      </w:r>
      <w:r w:rsidRPr="00B174EE">
        <w:t xml:space="preserve"> is increasingly reported in the literature in terms of </w:t>
      </w:r>
      <w:r w:rsidR="00974701" w:rsidRPr="00B174EE">
        <w:t xml:space="preserve">the </w:t>
      </w:r>
      <w:r w:rsidRPr="00B174EE">
        <w:t xml:space="preserve">chronicity and </w:t>
      </w:r>
      <w:r w:rsidR="00974701" w:rsidRPr="00B174EE">
        <w:t xml:space="preserve">the </w:t>
      </w:r>
      <w:r w:rsidRPr="00B174EE">
        <w:t xml:space="preserve">impact on important patient-reported outcomes such as health related quality of life </w:t>
      </w:r>
      <w:r w:rsidR="00B174EE" w:rsidRPr="00B174EE">
        <w:fldChar w:fldCharType="begin"/>
      </w:r>
      <w:r w:rsidR="006753FC">
        <w:instrText xml:space="preserve"> ADDIN EN.CITE &lt;EndNote&gt;&lt;Cite&gt;&lt;Author&gt;Oeyen&lt;/Author&gt;&lt;Year&gt;2010&lt;/Year&gt;&lt;RecNum&gt;3&lt;/RecNum&gt;&lt;DisplayText&gt;[3]&lt;/DisplayText&gt;&lt;record&gt;&lt;rec-number&gt;3&lt;/rec-number&gt;&lt;foreign-keys&gt;&lt;key app="EN" db-id="ezv22520ad29pte5vf7xwwea0t5fxzxrp09z" timestamp="1542892960"&gt;3&lt;/key&gt;&lt;/foreign-keys&gt;&lt;ref-type name="Journal Article"&gt;17&lt;/ref-type&gt;&lt;contributors&gt;&lt;authors&gt;&lt;author&gt;Oeyen, S. G.&lt;/author&gt;&lt;author&gt;Vandijck, D. M.&lt;/author&gt;&lt;author&gt;Benoit, D. D.&lt;/author&gt;&lt;author&gt;Annemans, L.&lt;/author&gt;&lt;author&gt;Decruyenaere, J. M.&lt;/author&gt;&lt;/authors&gt;&lt;/contributors&gt;&lt;auth-address&gt;Department of Intensive Care Medicine, Ghent University Hospital, Faculty of Medicine and Health Sciences, Ghent University, Ghent, Belgium. sandra.oeyen@ugent.be&lt;/auth-address&gt;&lt;titles&gt;&lt;title&gt;Quality of life after intensive care: a systematic review of the literature&lt;/title&gt;&lt;secondary-title&gt;Crit Care Med&lt;/secondary-title&gt;&lt;alt-title&gt;Critical care medicine&lt;/alt-title&gt;&lt;/titles&gt;&lt;periodical&gt;&lt;full-title&gt;Crit Care Med&lt;/full-title&gt;&lt;/periodical&gt;&lt;pages&gt;2386-400&lt;/pages&gt;&lt;volume&gt;38&lt;/volume&gt;&lt;number&gt;12&lt;/number&gt;&lt;edition&gt;2010/09/15&lt;/edition&gt;&lt;keywords&gt;&lt;keyword&gt;Adult&lt;/keyword&gt;&lt;keyword&gt;Aged&lt;/keyword&gt;&lt;keyword&gt;Critical Care/methods/*psychology&lt;/keyword&gt;&lt;keyword&gt;Critical Illness&lt;/keyword&gt;&lt;keyword&gt;Female&lt;/keyword&gt;&lt;keyword&gt;Humans&lt;/keyword&gt;&lt;keyword&gt;Intensive Care Units&lt;/keyword&gt;&lt;keyword&gt;Length of Stay&lt;/keyword&gt;&lt;keyword&gt;Male&lt;/keyword&gt;&lt;keyword&gt;Middle Aged&lt;/keyword&gt;&lt;keyword&gt;*Quality of Life&lt;/keyword&gt;&lt;keyword&gt;*Surveys and Questionnaires&lt;/keyword&gt;&lt;keyword&gt;Survivors/psychology&lt;/keyword&gt;&lt;keyword&gt;Time Factors&lt;/keyword&gt;&lt;/keywords&gt;&lt;dates&gt;&lt;year&gt;2010&lt;/year&gt;&lt;pub-dates&gt;&lt;date&gt;Dec&lt;/date&gt;&lt;/pub-dates&gt;&lt;/dates&gt;&lt;isbn&gt;0090-3493&lt;/isbn&gt;&lt;accession-num&gt;20838335&lt;/accession-num&gt;&lt;urls&gt;&lt;/urls&gt;&lt;electronic-resource-num&gt;10.1097/CCM.0b013e3181f3dec5&lt;/electronic-resource-num&gt;&lt;remote-database-provider&gt;NLM&lt;/remote-database-provider&gt;&lt;language&gt;eng&lt;/language&gt;&lt;/record&gt;&lt;/Cite&gt;&lt;/EndNote&gt;</w:instrText>
      </w:r>
      <w:r w:rsidR="00B174EE" w:rsidRPr="00B174EE">
        <w:fldChar w:fldCharType="separate"/>
      </w:r>
      <w:r w:rsidR="006753FC">
        <w:rPr>
          <w:noProof/>
        </w:rPr>
        <w:t>[3]</w:t>
      </w:r>
      <w:r w:rsidR="00B174EE" w:rsidRPr="00B174EE">
        <w:fldChar w:fldCharType="end"/>
      </w:r>
      <w:r w:rsidR="00B174EE" w:rsidRPr="00B174EE">
        <w:t>,</w:t>
      </w:r>
      <w:r w:rsidR="00B174EE">
        <w:t xml:space="preserve"> </w:t>
      </w:r>
      <w:r w:rsidRPr="00B174EE">
        <w:t>family life</w:t>
      </w:r>
      <w:r w:rsidR="0084446D">
        <w:t xml:space="preserve"> </w:t>
      </w:r>
      <w:r w:rsidR="00B174EE" w:rsidRPr="00B174EE">
        <w:fldChar w:fldCharType="begin"/>
      </w:r>
      <w:r w:rsidR="006753FC">
        <w:instrText xml:space="preserve"> ADDIN EN.CITE &lt;EndNote&gt;&lt;Cite&gt;&lt;Author&gt;van Beusekom&lt;/Author&gt;&lt;Year&gt;2016&lt;/Year&gt;&lt;RecNum&gt;4&lt;/RecNum&gt;&lt;DisplayText&gt;[4]&lt;/DisplayText&gt;&lt;record&gt;&lt;rec-number&gt;4&lt;/rec-number&gt;&lt;foreign-keys&gt;&lt;key app="EN" db-id="ezv22520ad29pte5vf7xwwea0t5fxzxrp09z" timestamp="1542892960"&gt;4&lt;/key&gt;&lt;/foreign-keys&gt;&lt;ref-type name="Journal Article"&gt;17&lt;/ref-type&gt;&lt;contributors&gt;&lt;authors&gt;&lt;author&gt;van Beusekom, Ilse&lt;/author&gt;&lt;author&gt;Bakhshi-Raiez, Ferishta&lt;/author&gt;&lt;author&gt;de Keizer, Nicolette F.&lt;/author&gt;&lt;author&gt;Dongelmans, Dave A.&lt;/author&gt;&lt;author&gt;van der Schaaf, Marike&lt;/author&gt;&lt;/authors&gt;&lt;/contributors&gt;&lt;titles&gt;&lt;title&gt;Reported burden on informal caregivers of ICU survivors: a literature review&lt;/title&gt;&lt;secondary-title&gt;Critical care (London, England)&lt;/secondary-title&gt;&lt;/titles&gt;&lt;periodical&gt;&lt;full-title&gt;Critical care (London, England)&lt;/full-title&gt;&lt;/periodical&gt;&lt;pages&gt;16-16&lt;/pages&gt;&lt;volume&gt;20&lt;/volume&gt;&lt;dates&gt;&lt;year&gt;2016&lt;/year&gt;&lt;/dates&gt;&lt;publisher&gt;BioMed Central&lt;/publisher&gt;&lt;isbn&gt;1466-609X&amp;#xD;1364-8535&lt;/isbn&gt;&lt;accession-num&gt;26792081&lt;/accession-num&gt;&lt;urls&gt;&lt;related-urls&gt;&lt;url&gt;https://www.ncbi.nlm.nih.gov/pubmed/26792081&lt;/url&gt;&lt;url&gt;https://www.ncbi.nlm.nih.gov/pmc/PMC4721206/&lt;/url&gt;&lt;/related-urls&gt;&lt;/urls&gt;&lt;electronic-resource-num&gt;10.1186/s13054-016-1185-9&lt;/electronic-resource-num&gt;&lt;remote-database-name&gt;PubMed&lt;/remote-database-name&gt;&lt;/record&gt;&lt;/Cite&gt;&lt;/EndNote&gt;</w:instrText>
      </w:r>
      <w:r w:rsidR="00B174EE" w:rsidRPr="00B174EE">
        <w:fldChar w:fldCharType="separate"/>
      </w:r>
      <w:r w:rsidR="006753FC">
        <w:rPr>
          <w:noProof/>
        </w:rPr>
        <w:t>[4]</w:t>
      </w:r>
      <w:r w:rsidR="00B174EE" w:rsidRPr="00B174EE">
        <w:fldChar w:fldCharType="end"/>
      </w:r>
      <w:r w:rsidR="00B174EE" w:rsidRPr="00B174EE">
        <w:t>,</w:t>
      </w:r>
      <w:r w:rsidRPr="00B174EE">
        <w:t xml:space="preserve"> social participation</w:t>
      </w:r>
      <w:r w:rsidR="0084446D">
        <w:t xml:space="preserve"> </w:t>
      </w:r>
      <w:r w:rsidR="00EA63B9" w:rsidRPr="00B174EE">
        <w:fldChar w:fldCharType="begin"/>
      </w:r>
      <w:r w:rsidR="006753FC">
        <w:instrText xml:space="preserve"> ADDIN EN.CITE &lt;EndNote&gt;&lt;Cite&gt;&lt;Author&gt;Abdalrahim&lt;/Author&gt;&lt;Year&gt;2014&lt;/Year&gt;&lt;RecNum&gt;5&lt;/RecNum&gt;&lt;DisplayText&gt;[5]&lt;/DisplayText&gt;&lt;record&gt;&lt;rec-number&gt;5&lt;/rec-number&gt;&lt;foreign-keys&gt;&lt;key app="EN" db-id="ezv22520ad29pte5vf7xwwea0t5fxzxrp09z" timestamp="1542892960"&gt;5&lt;/key&gt;&lt;/foreign-keys&gt;&lt;ref-type name="Journal Article"&gt;17&lt;/ref-type&gt;&lt;contributors&gt;&lt;authors&gt;&lt;author&gt;Abdalrahim, M. S.&lt;/author&gt;&lt;author&gt;Zeilani, R. S.&lt;/author&gt;&lt;/authors&gt;&lt;/contributors&gt;&lt;titles&gt;&lt;title&gt;Jordanian survivors’ experiences of recovery from critical illness: a qualitative study&lt;/title&gt;&lt;secondary-title&gt;Int Nurs Rev.&lt;/secondary-title&gt;&lt;/titles&gt;&lt;periodical&gt;&lt;full-title&gt;Int Nurs Rev.&lt;/full-title&gt;&lt;/periodical&gt;&lt;volume&gt;61&lt;/volume&gt;&lt;dates&gt;&lt;year&gt;2014&lt;/year&gt;&lt;/dates&gt;&lt;label&gt;Abdalrahim2014&lt;/label&gt;&lt;urls&gt;&lt;related-urls&gt;&lt;url&gt;http://dx.doi.org/10.1111/inr.12142&lt;/url&gt;&lt;/related-urls&gt;&lt;/urls&gt;&lt;electronic-resource-num&gt;10.1111/inr.12142&lt;/electronic-resource-num&gt;&lt;/record&gt;&lt;/Cite&gt;&lt;/EndNote&gt;</w:instrText>
      </w:r>
      <w:r w:rsidR="00EA63B9" w:rsidRPr="00B174EE">
        <w:fldChar w:fldCharType="separate"/>
      </w:r>
      <w:r w:rsidR="006753FC">
        <w:rPr>
          <w:noProof/>
        </w:rPr>
        <w:t>[5]</w:t>
      </w:r>
      <w:r w:rsidR="00EA63B9" w:rsidRPr="00B174EE">
        <w:fldChar w:fldCharType="end"/>
      </w:r>
      <w:r w:rsidRPr="00B174EE">
        <w:t xml:space="preserve"> and return to work</w:t>
      </w:r>
      <w:r w:rsidR="00E94338" w:rsidRPr="00B174EE">
        <w:t xml:space="preserve"> </w:t>
      </w:r>
      <w:r w:rsidR="00E94338" w:rsidRPr="00B174EE">
        <w:fldChar w:fldCharType="begin"/>
      </w:r>
      <w:r w:rsidR="006753FC">
        <w:instrText xml:space="preserve"> ADDIN EN.CITE &lt;EndNote&gt;&lt;Cite&gt;&lt;Author&gt;Hodgson&lt;/Author&gt;&lt;Year&gt;2018&lt;/Year&gt;&lt;RecNum&gt;6&lt;/RecNum&gt;&lt;DisplayText&gt;[6]&lt;/DisplayText&gt;&lt;record&gt;&lt;rec-number&gt;6&lt;/rec-number&gt;&lt;foreign-keys&gt;&lt;key app="EN" db-id="ezv22520ad29pte5vf7xwwea0t5fxzxrp09z" timestamp="1542892960"&gt;6&lt;/key&gt;&lt;/foreign-keys&gt;&lt;ref-type name="Journal Article"&gt;17&lt;/ref-type&gt;&lt;contributors&gt;&lt;authors&gt;&lt;author&gt;Hodgson, Carol L.&lt;/author&gt;&lt;author&gt;Capell, Elizabeth&lt;/author&gt;&lt;author&gt;Tipping, Claire J.&lt;/author&gt;&lt;/authors&gt;&lt;/contributors&gt;&lt;titles&gt;&lt;title&gt;Early Mobilization of Patients in Intensive Care: Organization, Communication and Safety Factors that Influence Translation into Clinical Practice&lt;/title&gt;&lt;secondary-title&gt;Critical Care&lt;/secondary-title&gt;&lt;/titles&gt;&lt;periodical&gt;&lt;full-title&gt;Critical Care&lt;/full-title&gt;&lt;/periodical&gt;&lt;pages&gt;77&lt;/pages&gt;&lt;volume&gt;22&lt;/volume&gt;&lt;number&gt;1&lt;/number&gt;&lt;dates&gt;&lt;year&gt;2018&lt;/year&gt;&lt;pub-dates&gt;&lt;date&gt;March 20&lt;/date&gt;&lt;/pub-dates&gt;&lt;/dates&gt;&lt;isbn&gt;1364-8535&lt;/isbn&gt;&lt;label&gt;Hodgson2018&lt;/label&gt;&lt;work-type&gt;journal article&lt;/work-type&gt;&lt;urls&gt;&lt;related-urls&gt;&lt;url&gt;https://doi.org/10.1186/s13054-018-1998-9&lt;/url&gt;&lt;/related-urls&gt;&lt;/urls&gt;&lt;electronic-resource-num&gt;10.1186/s13054-018-1998-9&lt;/electronic-resource-num&gt;&lt;/record&gt;&lt;/Cite&gt;&lt;/EndNote&gt;</w:instrText>
      </w:r>
      <w:r w:rsidR="00E94338" w:rsidRPr="00B174EE">
        <w:fldChar w:fldCharType="separate"/>
      </w:r>
      <w:r w:rsidR="006753FC">
        <w:rPr>
          <w:noProof/>
        </w:rPr>
        <w:t>[6]</w:t>
      </w:r>
      <w:r w:rsidR="00E94338" w:rsidRPr="00B174EE">
        <w:fldChar w:fldCharType="end"/>
      </w:r>
      <w:r w:rsidRPr="00B174EE">
        <w:t>. This work has</w:t>
      </w:r>
      <w:r w:rsidR="00E23F95" w:rsidRPr="00B174EE">
        <w:t xml:space="preserve"> </w:t>
      </w:r>
      <w:r w:rsidRPr="00B174EE">
        <w:t xml:space="preserve">led to a growing international awareness of the need to support patients throughout recovery </w:t>
      </w:r>
      <w:r w:rsidR="00E94338" w:rsidRPr="00B174EE">
        <w:fldChar w:fldCharType="begin">
          <w:fldData xml:space="preserve">PEVuZE5vdGU+PENpdGU+PEF1dGhvcj5FbGxpb3R0PC9BdXRob3I+PFllYXI+MjAxNDwvWWVhcj48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</w:fldData>
        </w:fldChar>
      </w:r>
      <w:r w:rsidR="006753FC">
        <w:instrText xml:space="preserve"> ADDIN EN.CITE </w:instrText>
      </w:r>
      <w:r w:rsidR="006753FC">
        <w:fldChar w:fldCharType="begin">
          <w:fldData xml:space="preserve">PEVuZE5vdGU+PENpdGU+PEF1dGhvcj5FbGxpb3R0PC9BdXRob3I+PFllYXI+MjAxNDwvWWVhcj48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</w:fldData>
        </w:fldChar>
      </w:r>
      <w:r w:rsidR="006753FC">
        <w:instrText xml:space="preserve"> ADDIN EN.CITE.DATA </w:instrText>
      </w:r>
      <w:r w:rsidR="006753FC">
        <w:fldChar w:fldCharType="end"/>
      </w:r>
      <w:r w:rsidR="00E94338" w:rsidRPr="00B174EE">
        <w:fldChar w:fldCharType="separate"/>
      </w:r>
      <w:r w:rsidR="006753FC">
        <w:rPr>
          <w:noProof/>
        </w:rPr>
        <w:t>[7-9]</w:t>
      </w:r>
      <w:r w:rsidR="00E94338" w:rsidRPr="00B174EE">
        <w:fldChar w:fldCharType="end"/>
      </w:r>
      <w:r w:rsidRPr="00B174EE">
        <w:t xml:space="preserve"> towards survivorship</w:t>
      </w:r>
      <w:r w:rsidR="00E94338" w:rsidRPr="00B174EE">
        <w:t xml:space="preserve"> </w:t>
      </w:r>
      <w:r w:rsidR="00A16D80" w:rsidRPr="00B174EE">
        <w:fldChar w:fldCharType="begin">
          <w:fldData xml:space="preserve">PEVuZE5vdGU+PENpdGU+PEF1dGhvcj5Jd2FzaHluYTwvQXV0aG9yPjxZZWFyPjIwMTA8L1llYXI+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jIwNC01PC9wYWdlcz48dm9sdW1lPjE1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</w:fldData>
        </w:fldChar>
      </w:r>
      <w:r w:rsidR="006753FC">
        <w:instrText xml:space="preserve"> ADDIN EN.CITE </w:instrText>
      </w:r>
      <w:r w:rsidR="006753FC">
        <w:fldChar w:fldCharType="begin">
          <w:fldData xml:space="preserve">PEVuZE5vdGU+PENpdGU+PEF1dGhvcj5Jd2FzaHluYTwvQXV0aG9yPjxZZWFyPjIwMTA8L1llYXI+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jIwNC01PC9wYWdlcz48dm9sdW1lPjE1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</w:fldData>
        </w:fldChar>
      </w:r>
      <w:r w:rsidR="006753FC">
        <w:instrText xml:space="preserve"> ADDIN EN.CITE.DATA </w:instrText>
      </w:r>
      <w:r w:rsidR="006753FC">
        <w:fldChar w:fldCharType="end"/>
      </w:r>
      <w:r w:rsidR="00A16D80" w:rsidRPr="00B174EE">
        <w:fldChar w:fldCharType="separate"/>
      </w:r>
      <w:r w:rsidR="006753FC">
        <w:rPr>
          <w:noProof/>
        </w:rPr>
        <w:t>[10-12]</w:t>
      </w:r>
      <w:r w:rsidR="00A16D80" w:rsidRPr="00B174EE">
        <w:fldChar w:fldCharType="end"/>
      </w:r>
      <w:r w:rsidR="008C5FC9" w:rsidRPr="00B174EE">
        <w:t>.</w:t>
      </w:r>
      <w:r w:rsidR="00BA5640">
        <w:t xml:space="preserve"> For the purpose of this review, ‘</w:t>
      </w:r>
      <w:r w:rsidR="00F07386">
        <w:t>s</w:t>
      </w:r>
      <w:r w:rsidR="00BA5640" w:rsidRPr="00BA5640">
        <w:t>upport</w:t>
      </w:r>
      <w:r w:rsidR="00BA5640">
        <w:t xml:space="preserve"> needs</w:t>
      </w:r>
      <w:r w:rsidR="00BA5640" w:rsidRPr="00BA5640">
        <w:t xml:space="preserve">’ is </w:t>
      </w:r>
      <w:r w:rsidR="00BA5640">
        <w:t>defined as</w:t>
      </w:r>
      <w:r w:rsidR="00BA5640" w:rsidRPr="00BA5640">
        <w:t xml:space="preserve"> the </w:t>
      </w:r>
      <w:r w:rsidR="00F84329">
        <w:t xml:space="preserve">additional </w:t>
      </w:r>
      <w:r w:rsidR="00BA5640" w:rsidRPr="00BA5640">
        <w:t xml:space="preserve">help some adults need in order that they can live in the best way they can, despite any illness or disability they might have. </w:t>
      </w:r>
      <w:r w:rsidR="009C2E65">
        <w:t>They can be either short or</w:t>
      </w:r>
      <w:r w:rsidR="009C2E65" w:rsidRPr="009C2E65">
        <w:t xml:space="preserve"> long term</w:t>
      </w:r>
      <w:r w:rsidR="009C2E65">
        <w:t>,</w:t>
      </w:r>
      <w:r w:rsidR="009C2E65" w:rsidRPr="009C2E65">
        <w:t xml:space="preserve"> or can simply refer to the help required in getting through a difficult period.</w:t>
      </w:r>
    </w:p>
    <w:p w14:paraId="73462A86" w14:textId="77777777" w:rsidR="00D247BB" w:rsidRDefault="00D247BB" w:rsidP="00365730">
      <w:pPr>
        <w:spacing w:after="0" w:line="480" w:lineRule="auto"/>
      </w:pPr>
    </w:p>
    <w:p w14:paraId="65DA407A" w14:textId="77777777" w:rsidR="00B9135C" w:rsidRPr="002F4BE2" w:rsidRDefault="00D754B5" w:rsidP="00365730">
      <w:pPr>
        <w:spacing w:after="0" w:line="480" w:lineRule="auto"/>
      </w:pPr>
      <w:r>
        <w:t>Patients’</w:t>
      </w:r>
      <w:r w:rsidR="008D5C05" w:rsidRPr="002F4BE2">
        <w:t xml:space="preserve"> support needs</w:t>
      </w:r>
      <w:r w:rsidR="00B9135C" w:rsidRPr="002F4BE2">
        <w:t xml:space="preserve">, are not routinely </w:t>
      </w:r>
      <w:r>
        <w:t xml:space="preserve">assessed or </w:t>
      </w:r>
      <w:r w:rsidR="00B9135C" w:rsidRPr="002F4BE2">
        <w:t xml:space="preserve">addressed during patients’ ICU or acute hospital stay, and </w:t>
      </w:r>
      <w:r w:rsidR="00690A71" w:rsidRPr="00690A71">
        <w:t xml:space="preserve">currently </w:t>
      </w:r>
      <w:r w:rsidR="00B9135C" w:rsidRPr="002F4BE2">
        <w:t xml:space="preserve">there are few </w:t>
      </w:r>
      <w:r w:rsidR="008D5C05" w:rsidRPr="002F4BE2">
        <w:t>evidence</w:t>
      </w:r>
      <w:r w:rsidR="001D04A8">
        <w:t>-</w:t>
      </w:r>
      <w:r w:rsidR="008D5C05" w:rsidRPr="002F4BE2">
        <w:t xml:space="preserve">based </w:t>
      </w:r>
      <w:r w:rsidR="00B9135C" w:rsidRPr="002F4BE2">
        <w:t xml:space="preserve">strategies for the translation of this increasing awareness into </w:t>
      </w:r>
      <w:r w:rsidR="008C5FC9">
        <w:t xml:space="preserve">clinical </w:t>
      </w:r>
      <w:r w:rsidR="00B9135C" w:rsidRPr="002F4BE2">
        <w:t>practice</w:t>
      </w:r>
      <w:r w:rsidR="00F11166" w:rsidRPr="002F4BE2">
        <w:t xml:space="preserve"> </w:t>
      </w:r>
      <w:r w:rsidR="00F11166" w:rsidRPr="002F4BE2">
        <w:fldChar w:fldCharType="begin">
          <w:fldData xml:space="preserve">PEVuZE5vdGU+PENpdGU+PEF1dGhvcj5Hb3ZpbmRhbjwvQXV0aG9yPjxZZWFyPjIwMTQ8L1llYXI+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</w:fldData>
        </w:fldChar>
      </w:r>
      <w:r w:rsidR="006753FC">
        <w:instrText xml:space="preserve"> ADDIN EN.CITE </w:instrText>
      </w:r>
      <w:r w:rsidR="006753FC">
        <w:fldChar w:fldCharType="begin">
          <w:fldData xml:space="preserve">PEVuZE5vdGU+PENpdGU+PEF1dGhvcj5Hb3ZpbmRhbjwvQXV0aG9yPjxZZWFyPjIwMTQ8L1llYXI+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</w:fldData>
        </w:fldChar>
      </w:r>
      <w:r w:rsidR="006753FC">
        <w:instrText xml:space="preserve"> ADDIN EN.CITE.DATA </w:instrText>
      </w:r>
      <w:r w:rsidR="006753FC">
        <w:fldChar w:fldCharType="end"/>
      </w:r>
      <w:r w:rsidR="00F11166" w:rsidRPr="002F4BE2">
        <w:fldChar w:fldCharType="separate"/>
      </w:r>
      <w:r w:rsidR="006753FC">
        <w:rPr>
          <w:noProof/>
        </w:rPr>
        <w:t>[13]</w:t>
      </w:r>
      <w:r w:rsidR="00F11166" w:rsidRPr="002F4BE2">
        <w:fldChar w:fldCharType="end"/>
      </w:r>
      <w:r w:rsidR="00B9135C" w:rsidRPr="002F4BE2">
        <w:t xml:space="preserve">. </w:t>
      </w:r>
      <w:r w:rsidR="00690A71">
        <w:t>Existing</w:t>
      </w:r>
      <w:r w:rsidR="005921C6" w:rsidRPr="005921C6">
        <w:t xml:space="preserve"> </w:t>
      </w:r>
      <w:r w:rsidR="00FA0F94">
        <w:t xml:space="preserve">needs </w:t>
      </w:r>
      <w:r w:rsidR="00690A71">
        <w:t xml:space="preserve">assessment </w:t>
      </w:r>
      <w:r w:rsidR="005921C6" w:rsidRPr="005921C6">
        <w:t xml:space="preserve">questionnaires </w:t>
      </w:r>
      <w:r w:rsidR="005921C6">
        <w:t>focus</w:t>
      </w:r>
      <w:r w:rsidR="005921C6" w:rsidRPr="005921C6">
        <w:t xml:space="preserve"> on a </w:t>
      </w:r>
      <w:r w:rsidR="00840D98">
        <w:t xml:space="preserve">narrow or </w:t>
      </w:r>
      <w:r w:rsidR="005921C6" w:rsidRPr="005921C6">
        <w:t xml:space="preserve">specific phase of </w:t>
      </w:r>
      <w:r w:rsidR="00F80BD3">
        <w:t xml:space="preserve">ICU survivorship </w:t>
      </w:r>
      <w:r w:rsidR="00840D98">
        <w:t>and there is</w:t>
      </w:r>
      <w:r w:rsidR="005921C6" w:rsidRPr="005921C6">
        <w:t xml:space="preserve"> limited evidence of their clinimetric or psychometric </w:t>
      </w:r>
      <w:r w:rsidR="005921C6" w:rsidRPr="00DB544F">
        <w:t>validity</w:t>
      </w:r>
      <w:r w:rsidR="00201E58" w:rsidRPr="00DB544F">
        <w:t xml:space="preserve"> </w:t>
      </w:r>
      <w:r w:rsidR="00DB544F" w:rsidRPr="00DB544F">
        <w:fldChar w:fldCharType="begin">
          <w:fldData xml:space="preserve">PEVuZE5vdGU+PENpdGU+PEF1dGhvcj5Bcm88L0F1dGhvcj48WWVhcj4yMDEyPC9ZZWFyPjxSZWNO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==
</w:fldData>
        </w:fldChar>
      </w:r>
      <w:r w:rsidR="006753FC">
        <w:instrText xml:space="preserve"> ADDIN EN.CITE </w:instrText>
      </w:r>
      <w:r w:rsidR="006753FC">
        <w:fldChar w:fldCharType="begin">
          <w:fldData xml:space="preserve">PEVuZE5vdGU+PENpdGU+PEF1dGhvcj5Bcm88L0F1dGhvcj48WWVhcj4yMDEyPC9ZZWFyPjxSZWNO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==
</w:fldData>
        </w:fldChar>
      </w:r>
      <w:r w:rsidR="006753FC">
        <w:instrText xml:space="preserve"> ADDIN EN.CITE.DATA </w:instrText>
      </w:r>
      <w:r w:rsidR="006753FC">
        <w:fldChar w:fldCharType="end"/>
      </w:r>
      <w:r w:rsidR="00DB544F" w:rsidRPr="00DB544F">
        <w:fldChar w:fldCharType="separate"/>
      </w:r>
      <w:r w:rsidR="006753FC">
        <w:rPr>
          <w:noProof/>
        </w:rPr>
        <w:t>[14-18]</w:t>
      </w:r>
      <w:r w:rsidR="00DB544F" w:rsidRPr="00DB544F">
        <w:fldChar w:fldCharType="end"/>
      </w:r>
      <w:r w:rsidR="005921C6" w:rsidRPr="00DB544F">
        <w:t xml:space="preserve">.  </w:t>
      </w:r>
      <w:r w:rsidR="00C07769" w:rsidRPr="00DB544F">
        <w:t xml:space="preserve">The issues are undoubtedly complex; nonetheless, a tool that could both capture patient need </w:t>
      </w:r>
      <w:r w:rsidR="00446857" w:rsidRPr="00DB544F">
        <w:t>throughout</w:t>
      </w:r>
      <w:r w:rsidR="00446857">
        <w:t xml:space="preserve"> the continuum of recovery </w:t>
      </w:r>
      <w:r w:rsidR="00C07769">
        <w:t>and provide</w:t>
      </w:r>
      <w:r w:rsidR="00C07769" w:rsidRPr="00C31F43">
        <w:t xml:space="preserve"> a mechanism for targeted support would be useful for the development or redesign of interventions, services or strategies.</w:t>
      </w:r>
      <w:r w:rsidR="00C07769">
        <w:t xml:space="preserve"> </w:t>
      </w:r>
    </w:p>
    <w:p w14:paraId="00E87472" w14:textId="77777777" w:rsidR="00D247BB" w:rsidRDefault="00D247BB" w:rsidP="00365730">
      <w:pPr>
        <w:spacing w:after="0" w:line="480" w:lineRule="auto"/>
      </w:pPr>
    </w:p>
    <w:p w14:paraId="70C7F102" w14:textId="77777777" w:rsidR="0057009E" w:rsidRDefault="005F6687" w:rsidP="00365730">
      <w:pPr>
        <w:spacing w:after="0" w:line="480" w:lineRule="auto"/>
      </w:pPr>
      <w:r w:rsidRPr="00201E58">
        <w:t xml:space="preserve">Support needs assessment </w:t>
      </w:r>
      <w:r w:rsidR="00DB544F">
        <w:t xml:space="preserve">tools </w:t>
      </w:r>
      <w:r w:rsidR="00A45DAA" w:rsidRPr="00201E58">
        <w:t xml:space="preserve">have been successfully </w:t>
      </w:r>
      <w:r w:rsidR="00A45DAA">
        <w:t xml:space="preserve">developed </w:t>
      </w:r>
      <w:r w:rsidR="00D0066E">
        <w:t>for</w:t>
      </w:r>
      <w:r w:rsidR="00F80BD3" w:rsidRPr="00F80BD3">
        <w:t xml:space="preserve"> patient and carer populations </w:t>
      </w:r>
      <w:r w:rsidR="00F80BD3">
        <w:t>for conditions such as</w:t>
      </w:r>
      <w:r w:rsidRPr="00201E58">
        <w:t xml:space="preserve"> cancer, traumatic brain injury and lung disease </w:t>
      </w:r>
      <w:r w:rsidRPr="00201E58">
        <w:fldChar w:fldCharType="begin">
          <w:fldData xml:space="preserve">PEVuZE5vdGU+PENpdGU+PEF1dGhvcj5Fd2luZzwvQXV0aG9yPjxZZWFyPjIwMTM8L1llYXI+PFJl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</w:fldData>
        </w:fldChar>
      </w:r>
      <w:r w:rsidR="006753FC">
        <w:instrText xml:space="preserve"> ADDIN EN.CITE </w:instrText>
      </w:r>
      <w:r w:rsidR="006753FC">
        <w:fldChar w:fldCharType="begin">
          <w:fldData xml:space="preserve">PEVuZE5vdGU+PENpdGU+PEF1dGhvcj5Fd2luZzwvQXV0aG9yPjxZZWFyPjIwMTM8L1llYXI+PFJl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</w:fldData>
        </w:fldChar>
      </w:r>
      <w:r w:rsidR="006753FC">
        <w:instrText xml:space="preserve"> ADDIN EN.CITE.DATA </w:instrText>
      </w:r>
      <w:r w:rsidR="006753FC">
        <w:fldChar w:fldCharType="end"/>
      </w:r>
      <w:r w:rsidRPr="00201E58">
        <w:fldChar w:fldCharType="separate"/>
      </w:r>
      <w:r w:rsidR="006753FC">
        <w:rPr>
          <w:noProof/>
        </w:rPr>
        <w:t>[19-21]</w:t>
      </w:r>
      <w:r w:rsidRPr="00201E58">
        <w:fldChar w:fldCharType="end"/>
      </w:r>
      <w:r w:rsidRPr="00201E58">
        <w:t>.</w:t>
      </w:r>
      <w:r w:rsidRPr="002F4BE2">
        <w:t xml:space="preserve"> </w:t>
      </w:r>
      <w:r w:rsidR="0057009E">
        <w:t xml:space="preserve">There are no available support needs assessment tools </w:t>
      </w:r>
      <w:r w:rsidR="001E3C68">
        <w:t xml:space="preserve">specifically designed for </w:t>
      </w:r>
      <w:r w:rsidR="0057009E">
        <w:t xml:space="preserve">ICU survivors. </w:t>
      </w:r>
      <w:r w:rsidR="00A45DAA">
        <w:t>I</w:t>
      </w:r>
      <w:r w:rsidR="00347836" w:rsidRPr="00347836">
        <w:t>n recent years</w:t>
      </w:r>
      <w:r w:rsidR="00347836">
        <w:t xml:space="preserve">, </w:t>
      </w:r>
      <w:r w:rsidR="00962AED" w:rsidRPr="002F4BE2">
        <w:t xml:space="preserve">qualitative and mixed method </w:t>
      </w:r>
      <w:r w:rsidR="00962AED">
        <w:t xml:space="preserve">approaches </w:t>
      </w:r>
      <w:r w:rsidR="0057009E">
        <w:t>to</w:t>
      </w:r>
      <w:r w:rsidR="00347836">
        <w:t xml:space="preserve"> exploring </w:t>
      </w:r>
      <w:r w:rsidR="00347836" w:rsidRPr="00347836">
        <w:t>critical illness</w:t>
      </w:r>
      <w:r w:rsidR="0057009E">
        <w:t xml:space="preserve"> experiences</w:t>
      </w:r>
      <w:r w:rsidR="00347836">
        <w:t xml:space="preserve"> </w:t>
      </w:r>
      <w:r w:rsidR="00962AED" w:rsidRPr="002F4BE2">
        <w:t xml:space="preserve">has provided much needed insight </w:t>
      </w:r>
      <w:r w:rsidR="00347836">
        <w:t xml:space="preserve">into </w:t>
      </w:r>
      <w:r w:rsidR="0057009E">
        <w:t xml:space="preserve">the recovery </w:t>
      </w:r>
      <w:r w:rsidR="00347836">
        <w:t>support needs from</w:t>
      </w:r>
      <w:r w:rsidR="00347836" w:rsidRPr="002F4BE2">
        <w:t xml:space="preserve"> </w:t>
      </w:r>
      <w:r w:rsidR="00962AED" w:rsidRPr="002F4BE2">
        <w:t>the perspectives of patients and family members</w:t>
      </w:r>
      <w:r w:rsidR="00347836">
        <w:t xml:space="preserve">. </w:t>
      </w:r>
      <w:r w:rsidR="00D0066E">
        <w:t>T</w:t>
      </w:r>
      <w:r w:rsidR="00347836" w:rsidRPr="00347836">
        <w:t xml:space="preserve">his paper </w:t>
      </w:r>
      <w:r w:rsidR="00347836" w:rsidRPr="00347836">
        <w:lastRenderedPageBreak/>
        <w:t>describe</w:t>
      </w:r>
      <w:r w:rsidR="00D0066E">
        <w:t>s</w:t>
      </w:r>
      <w:r w:rsidR="00347836" w:rsidRPr="00347836">
        <w:t xml:space="preserve"> the findings from </w:t>
      </w:r>
      <w:r w:rsidR="001E3C68">
        <w:t>a scoping review</w:t>
      </w:r>
      <w:r w:rsidR="00BC280C">
        <w:t xml:space="preserve"> </w:t>
      </w:r>
      <w:r w:rsidR="00D0066E">
        <w:t>designed as a</w:t>
      </w:r>
      <w:r w:rsidR="00347836" w:rsidRPr="00347836">
        <w:t xml:space="preserve"> preliminary process </w:t>
      </w:r>
      <w:r w:rsidR="00D0066E">
        <w:t>towards</w:t>
      </w:r>
      <w:r w:rsidR="00347836" w:rsidRPr="00347836">
        <w:t xml:space="preserve"> developing such a tool for ICU survivors. </w:t>
      </w:r>
    </w:p>
    <w:p w14:paraId="4175D163" w14:textId="77777777" w:rsidR="0057009E" w:rsidRPr="00D247BB" w:rsidRDefault="0057009E" w:rsidP="00365730">
      <w:pPr>
        <w:spacing w:after="0" w:line="480" w:lineRule="auto"/>
        <w:rPr>
          <w:color w:val="000000" w:themeColor="text1"/>
        </w:rPr>
      </w:pPr>
    </w:p>
    <w:p w14:paraId="5FEEAB7D" w14:textId="77777777" w:rsidR="00461DED" w:rsidRPr="00D247BB" w:rsidRDefault="00461DED" w:rsidP="00365730">
      <w:pPr>
        <w:spacing w:after="0" w:line="480" w:lineRule="auto"/>
        <w:rPr>
          <w:rFonts w:ascii="Calibri" w:hAnsi="Calibri"/>
          <w:color w:val="000000" w:themeColor="text1"/>
          <w:u w:val="single"/>
        </w:rPr>
      </w:pPr>
      <w:r w:rsidRPr="00D247BB">
        <w:rPr>
          <w:rFonts w:ascii="Calibri" w:hAnsi="Calibri"/>
          <w:color w:val="000000" w:themeColor="text1"/>
          <w:u w:val="single"/>
        </w:rPr>
        <w:t>C</w:t>
      </w:r>
      <w:r w:rsidRPr="00D247BB">
        <w:rPr>
          <w:rStyle w:val="Heading2Char"/>
          <w:rFonts w:ascii="Calibri" w:hAnsi="Calibri"/>
          <w:color w:val="000000" w:themeColor="text1"/>
          <w:sz w:val="22"/>
          <w:szCs w:val="22"/>
          <w:u w:val="single"/>
        </w:rPr>
        <w:t>onceptual</w:t>
      </w:r>
      <w:r w:rsidRPr="00D247BB">
        <w:rPr>
          <w:rFonts w:ascii="Calibri" w:hAnsi="Calibri"/>
          <w:color w:val="000000" w:themeColor="text1"/>
          <w:u w:val="single"/>
        </w:rPr>
        <w:t xml:space="preserve"> </w:t>
      </w:r>
      <w:r w:rsidRPr="00D247BB">
        <w:rPr>
          <w:rStyle w:val="Heading2Char"/>
          <w:rFonts w:ascii="Calibri" w:hAnsi="Calibri"/>
          <w:color w:val="000000" w:themeColor="text1"/>
          <w:sz w:val="22"/>
          <w:szCs w:val="22"/>
          <w:u w:val="single"/>
        </w:rPr>
        <w:t>Framework</w:t>
      </w:r>
    </w:p>
    <w:p w14:paraId="6235C328" w14:textId="51DD49D1" w:rsidR="002F4BE2" w:rsidRPr="002F4BE2" w:rsidRDefault="00E67109" w:rsidP="00365730">
      <w:pPr>
        <w:pStyle w:val="CommentText"/>
        <w:spacing w:after="0" w:line="480" w:lineRule="auto"/>
        <w:rPr>
          <w:rFonts w:cs="Arial"/>
          <w:sz w:val="22"/>
          <w:szCs w:val="22"/>
        </w:rPr>
      </w:pPr>
      <w:r w:rsidRPr="00D247BB">
        <w:rPr>
          <w:sz w:val="22"/>
          <w:szCs w:val="22"/>
        </w:rPr>
        <w:t xml:space="preserve">In this </w:t>
      </w:r>
      <w:r w:rsidR="00132EC5" w:rsidRPr="00D247BB">
        <w:rPr>
          <w:sz w:val="22"/>
          <w:szCs w:val="22"/>
        </w:rPr>
        <w:t>review,</w:t>
      </w:r>
      <w:r w:rsidR="00347836" w:rsidRPr="00D247BB">
        <w:rPr>
          <w:sz w:val="22"/>
          <w:szCs w:val="22"/>
        </w:rPr>
        <w:t xml:space="preserve"> </w:t>
      </w:r>
      <w:r w:rsidRPr="00DA19A5">
        <w:t xml:space="preserve">we </w:t>
      </w:r>
      <w:r w:rsidR="00132EC5" w:rsidRPr="00132EC5">
        <w:rPr>
          <w:sz w:val="22"/>
          <w:szCs w:val="22"/>
        </w:rPr>
        <w:t xml:space="preserve">used the Social Support Needs framework developed by House </w:t>
      </w:r>
      <w:r w:rsidR="00327E92">
        <w:rPr>
          <w:sz w:val="22"/>
          <w:szCs w:val="22"/>
        </w:rPr>
        <w:fldChar w:fldCharType="begin"/>
      </w:r>
      <w:r w:rsidR="006753FC">
        <w:rPr>
          <w:sz w:val="22"/>
          <w:szCs w:val="22"/>
        </w:rPr>
        <w:instrText xml:space="preserve"> ADDIN EN.CITE &lt;EndNote&gt;&lt;Cite&gt;&lt;Author&gt;House&lt;/Author&gt;&lt;Year&gt;1981&lt;/Year&gt;&lt;RecNum&gt;46&lt;/RecNum&gt;&lt;DisplayText&gt;[22]&lt;/DisplayText&gt;&lt;record&gt;&lt;rec-number&gt;46&lt;/rec-number&gt;&lt;foreign-keys&gt;&lt;key app="EN" db-id="ezv22520ad29pte5vf7xwwea0t5fxzxrp09z" timestamp="1542893614"&gt;46&lt;/key&gt;&lt;/foreign-keys&gt;&lt;ref-type name="Book"&gt;6&lt;/ref-type&gt;&lt;contributors&gt;&lt;authors&gt;&lt;author&gt;House, J.S.&lt;/author&gt;&lt;/authors&gt;&lt;/contributors&gt;&lt;titles&gt;&lt;title&gt;Work stress and social support&lt;/title&gt;&lt;/titles&gt;&lt;dates&gt;&lt;year&gt;1981&lt;/year&gt;&lt;/dates&gt;&lt;publisher&gt;Reading, Mass. : Addison-Wesley Pub. Co., ©1981.&lt;/publisher&gt;&lt;urls&gt;&lt;/urls&gt;&lt;/record&gt;&lt;/Cite&gt;&lt;/EndNote&gt;</w:instrText>
      </w:r>
      <w:r w:rsidR="00327E92">
        <w:rPr>
          <w:sz w:val="22"/>
          <w:szCs w:val="22"/>
        </w:rPr>
        <w:fldChar w:fldCharType="separate"/>
      </w:r>
      <w:r w:rsidR="006753FC">
        <w:rPr>
          <w:noProof/>
          <w:sz w:val="22"/>
          <w:szCs w:val="22"/>
        </w:rPr>
        <w:t>[22]</w:t>
      </w:r>
      <w:r w:rsidR="00327E92">
        <w:rPr>
          <w:sz w:val="22"/>
          <w:szCs w:val="22"/>
        </w:rPr>
        <w:fldChar w:fldCharType="end"/>
      </w:r>
      <w:r w:rsidR="004D6821">
        <w:rPr>
          <w:sz w:val="22"/>
          <w:szCs w:val="22"/>
        </w:rPr>
        <w:t xml:space="preserve"> </w:t>
      </w:r>
      <w:r w:rsidR="00132EC5" w:rsidRPr="00132EC5">
        <w:rPr>
          <w:sz w:val="22"/>
          <w:szCs w:val="22"/>
        </w:rPr>
        <w:t xml:space="preserve">to </w:t>
      </w:r>
      <w:r w:rsidR="00132EC5">
        <w:rPr>
          <w:sz w:val="22"/>
          <w:szCs w:val="22"/>
        </w:rPr>
        <w:t xml:space="preserve">distinguish and </w:t>
      </w:r>
      <w:r w:rsidR="00132EC5" w:rsidRPr="00132EC5">
        <w:rPr>
          <w:sz w:val="22"/>
          <w:szCs w:val="22"/>
        </w:rPr>
        <w:t xml:space="preserve">categorise needs </w:t>
      </w:r>
      <w:r w:rsidR="00132EC5">
        <w:rPr>
          <w:sz w:val="22"/>
          <w:szCs w:val="22"/>
        </w:rPr>
        <w:t>into</w:t>
      </w:r>
      <w:r w:rsidR="00BC280C" w:rsidRPr="00D247BB">
        <w:rPr>
          <w:sz w:val="22"/>
          <w:szCs w:val="22"/>
        </w:rPr>
        <w:t xml:space="preserve"> four types of support </w:t>
      </w:r>
      <w:r w:rsidR="00132EC5" w:rsidRPr="00132EC5">
        <w:rPr>
          <w:sz w:val="22"/>
          <w:szCs w:val="22"/>
        </w:rPr>
        <w:t>(informational, emotional, instrumental, appraisal) as shown in Figure 1</w:t>
      </w:r>
      <w:r w:rsidR="00132EC5">
        <w:rPr>
          <w:sz w:val="22"/>
          <w:szCs w:val="22"/>
        </w:rPr>
        <w:t xml:space="preserve">. </w:t>
      </w:r>
      <w:r w:rsidR="00327E92" w:rsidRPr="00D3178A">
        <w:rPr>
          <w:i/>
          <w:sz w:val="22"/>
          <w:szCs w:val="22"/>
        </w:rPr>
        <w:t>A priori</w:t>
      </w:r>
      <w:r w:rsidR="00132EC5">
        <w:rPr>
          <w:sz w:val="22"/>
          <w:szCs w:val="22"/>
        </w:rPr>
        <w:t xml:space="preserve">, </w:t>
      </w:r>
      <w:r w:rsidR="009245F6">
        <w:rPr>
          <w:sz w:val="22"/>
          <w:szCs w:val="22"/>
        </w:rPr>
        <w:t xml:space="preserve">we agreed to report </w:t>
      </w:r>
      <w:r w:rsidR="00D0066E">
        <w:rPr>
          <w:sz w:val="22"/>
          <w:szCs w:val="22"/>
        </w:rPr>
        <w:t>additional</w:t>
      </w:r>
      <w:r w:rsidR="009245F6">
        <w:rPr>
          <w:sz w:val="22"/>
          <w:szCs w:val="22"/>
        </w:rPr>
        <w:t xml:space="preserve"> needs if identified. </w:t>
      </w:r>
      <w:r w:rsidR="00520BBC" w:rsidRPr="00D247BB">
        <w:rPr>
          <w:sz w:val="22"/>
          <w:szCs w:val="22"/>
        </w:rPr>
        <w:t xml:space="preserve">To </w:t>
      </w:r>
      <w:r w:rsidR="00132EC5">
        <w:rPr>
          <w:sz w:val="22"/>
          <w:szCs w:val="22"/>
        </w:rPr>
        <w:t>categorise</w:t>
      </w:r>
      <w:r w:rsidR="00132EC5" w:rsidRPr="00D247BB">
        <w:rPr>
          <w:sz w:val="22"/>
          <w:szCs w:val="22"/>
        </w:rPr>
        <w:t xml:space="preserve"> </w:t>
      </w:r>
      <w:r w:rsidR="00520BBC" w:rsidRPr="00D247BB">
        <w:rPr>
          <w:sz w:val="22"/>
          <w:szCs w:val="22"/>
        </w:rPr>
        <w:t>corresponding support needs across the recovery continuum</w:t>
      </w:r>
      <w:r w:rsidR="00BC280C" w:rsidRPr="00D247BB">
        <w:rPr>
          <w:sz w:val="22"/>
          <w:szCs w:val="22"/>
        </w:rPr>
        <w:t xml:space="preserve">, </w:t>
      </w:r>
      <w:r w:rsidR="0057009E" w:rsidRPr="00D247BB">
        <w:rPr>
          <w:sz w:val="22"/>
          <w:szCs w:val="22"/>
        </w:rPr>
        <w:t xml:space="preserve">we mapped </w:t>
      </w:r>
      <w:r w:rsidR="00520BBC" w:rsidRPr="00D247BB">
        <w:rPr>
          <w:sz w:val="22"/>
          <w:szCs w:val="22"/>
        </w:rPr>
        <w:t>the identified needs onto</w:t>
      </w:r>
      <w:r w:rsidR="0057009E" w:rsidRPr="00D247BB">
        <w:rPr>
          <w:sz w:val="22"/>
          <w:szCs w:val="22"/>
        </w:rPr>
        <w:t xml:space="preserve"> the Timing it Right </w:t>
      </w:r>
      <w:r w:rsidR="00520BBC" w:rsidRPr="00D247BB">
        <w:rPr>
          <w:sz w:val="22"/>
          <w:szCs w:val="22"/>
        </w:rPr>
        <w:t xml:space="preserve">(TIR) </w:t>
      </w:r>
      <w:r w:rsidR="0057009E" w:rsidRPr="00D247BB">
        <w:rPr>
          <w:sz w:val="22"/>
          <w:szCs w:val="22"/>
        </w:rPr>
        <w:t>framework.</w:t>
      </w:r>
      <w:r>
        <w:rPr>
          <w:sz w:val="22"/>
          <w:szCs w:val="22"/>
        </w:rPr>
        <w:t xml:space="preserve"> </w:t>
      </w:r>
      <w:r w:rsidRPr="00E67109">
        <w:rPr>
          <w:sz w:val="22"/>
          <w:szCs w:val="22"/>
        </w:rPr>
        <w:t>Originally developed to capture support needs of family members caring for a stroke survivo</w:t>
      </w:r>
      <w:r>
        <w:rPr>
          <w:sz w:val="22"/>
          <w:szCs w:val="22"/>
        </w:rPr>
        <w:t>r</w:t>
      </w:r>
      <w:r w:rsidR="009F1719">
        <w:rPr>
          <w:sz w:val="22"/>
          <w:szCs w:val="22"/>
        </w:rPr>
        <w:t xml:space="preserve"> at key recovery transition phases</w:t>
      </w:r>
      <w:r>
        <w:rPr>
          <w:sz w:val="22"/>
          <w:szCs w:val="22"/>
        </w:rPr>
        <w:t xml:space="preserve"> </w:t>
      </w:r>
      <w:r w:rsidR="000C0D00">
        <w:fldChar w:fldCharType="begin">
          <w:fldData xml:space="preserve">PEVuZE5vdGU+PENpdGU+PEF1dGhvcj5DYW1lcm9uPC9BdXRob3I+PFllYXI+MjAwODwvWWVhcj48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</w:fldData>
        </w:fldChar>
      </w:r>
      <w:r w:rsidR="006753FC">
        <w:instrText xml:space="preserve"> ADDIN EN.CITE </w:instrText>
      </w:r>
      <w:r w:rsidR="006753FC">
        <w:fldChar w:fldCharType="begin">
          <w:fldData xml:space="preserve">PEVuZE5vdGU+PENpdGU+PEF1dGhvcj5DYW1lcm9uPC9BdXRob3I+PFllYXI+MjAwODwvWWVhcj48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</w:fldData>
        </w:fldChar>
      </w:r>
      <w:r w:rsidR="006753FC">
        <w:instrText xml:space="preserve"> ADDIN EN.CITE.DATA </w:instrText>
      </w:r>
      <w:r w:rsidR="006753FC">
        <w:fldChar w:fldCharType="end"/>
      </w:r>
      <w:r w:rsidR="000C0D00">
        <w:fldChar w:fldCharType="separate"/>
      </w:r>
      <w:r w:rsidR="006753FC">
        <w:rPr>
          <w:noProof/>
        </w:rPr>
        <w:t>[23]</w:t>
      </w:r>
      <w:r w:rsidR="000C0D00">
        <w:fldChar w:fldCharType="end"/>
      </w:r>
      <w:r>
        <w:rPr>
          <w:sz w:val="22"/>
          <w:szCs w:val="22"/>
        </w:rPr>
        <w:t xml:space="preserve">, the TIR </w:t>
      </w:r>
      <w:r w:rsidR="00896DDE">
        <w:rPr>
          <w:sz w:val="22"/>
          <w:szCs w:val="22"/>
        </w:rPr>
        <w:t>has also been</w:t>
      </w:r>
      <w:r w:rsidRPr="00E67109">
        <w:rPr>
          <w:sz w:val="22"/>
          <w:szCs w:val="22"/>
        </w:rPr>
        <w:t xml:space="preserve"> used to explore the support needs of survivors of </w:t>
      </w:r>
      <w:r w:rsidR="002B15ED" w:rsidRPr="008353D9">
        <w:rPr>
          <w:sz w:val="22"/>
          <w:szCs w:val="22"/>
          <w:highlight w:val="cyan"/>
        </w:rPr>
        <w:t>Acute</w:t>
      </w:r>
      <w:r w:rsidR="002B15ED" w:rsidRPr="00E67109">
        <w:rPr>
          <w:sz w:val="22"/>
          <w:szCs w:val="22"/>
        </w:rPr>
        <w:t xml:space="preserve"> </w:t>
      </w:r>
      <w:r w:rsidRPr="00E67109">
        <w:rPr>
          <w:sz w:val="22"/>
          <w:szCs w:val="22"/>
        </w:rPr>
        <w:t xml:space="preserve">Respiratory Distress </w:t>
      </w:r>
      <w:r w:rsidR="00DD7803">
        <w:rPr>
          <w:sz w:val="22"/>
          <w:szCs w:val="22"/>
        </w:rPr>
        <w:t>Syndrome</w:t>
      </w:r>
      <w:r w:rsidR="000C0D00">
        <w:rPr>
          <w:sz w:val="22"/>
          <w:szCs w:val="22"/>
        </w:rPr>
        <w:t xml:space="preserve"> </w:t>
      </w:r>
      <w:r w:rsidR="000C0D00">
        <w:fldChar w:fldCharType="begin">
          <w:fldData xml:space="preserve">PEVuZE5vdGU+PENpdGU+PEF1dGhvcj5DemVyd29ua2E8L0F1dGhvcj48WWVhcj4yMDE1PC9ZZWFy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6753FC">
        <w:instrText xml:space="preserve"> ADDIN EN.CITE </w:instrText>
      </w:r>
      <w:r w:rsidR="006753FC">
        <w:fldChar w:fldCharType="begin">
          <w:fldData xml:space="preserve">PEVuZE5vdGU+PENpdGU+PEF1dGhvcj5DemVyd29ua2E8L0F1dGhvcj48WWVhcj4yMDE1PC9ZZWFy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6753FC">
        <w:instrText xml:space="preserve"> ADDIN EN.CITE.DATA </w:instrText>
      </w:r>
      <w:r w:rsidR="006753FC">
        <w:fldChar w:fldCharType="end"/>
      </w:r>
      <w:r w:rsidR="000C0D00">
        <w:fldChar w:fldCharType="separate"/>
      </w:r>
      <w:r w:rsidR="006753FC">
        <w:rPr>
          <w:noProof/>
        </w:rPr>
        <w:t>[24, 25]</w:t>
      </w:r>
      <w:r w:rsidR="000C0D00">
        <w:fldChar w:fldCharType="end"/>
      </w:r>
      <w:r w:rsidRPr="00E67109">
        <w:rPr>
          <w:sz w:val="22"/>
          <w:szCs w:val="22"/>
        </w:rPr>
        <w:t>.</w:t>
      </w:r>
      <w:r w:rsidR="00CE209A">
        <w:rPr>
          <w:sz w:val="22"/>
          <w:szCs w:val="22"/>
        </w:rPr>
        <w:t xml:space="preserve"> </w:t>
      </w:r>
      <w:r w:rsidR="004D6821">
        <w:rPr>
          <w:sz w:val="22"/>
          <w:szCs w:val="22"/>
        </w:rPr>
        <w:t>T</w:t>
      </w:r>
      <w:r w:rsidR="000E3C8C" w:rsidRPr="002F4BE2">
        <w:rPr>
          <w:rFonts w:cs="Arial"/>
          <w:sz w:val="22"/>
          <w:szCs w:val="22"/>
        </w:rPr>
        <w:t>he TIR framework include</w:t>
      </w:r>
      <w:r w:rsidR="004D6821">
        <w:rPr>
          <w:rFonts w:cs="Arial"/>
          <w:sz w:val="22"/>
          <w:szCs w:val="22"/>
        </w:rPr>
        <w:t>s</w:t>
      </w:r>
      <w:r w:rsidR="000E3C8C" w:rsidRPr="002F4BE2">
        <w:rPr>
          <w:rFonts w:cs="Arial"/>
          <w:sz w:val="22"/>
          <w:szCs w:val="22"/>
        </w:rPr>
        <w:t xml:space="preserve"> </w:t>
      </w:r>
      <w:r w:rsidR="00910AE7" w:rsidRPr="002F4BE2">
        <w:rPr>
          <w:rFonts w:cs="Arial"/>
          <w:sz w:val="22"/>
          <w:szCs w:val="22"/>
        </w:rPr>
        <w:t xml:space="preserve">five phases </w:t>
      </w:r>
      <w:r w:rsidR="00CE209A">
        <w:rPr>
          <w:rFonts w:cs="Arial"/>
          <w:sz w:val="22"/>
          <w:szCs w:val="22"/>
        </w:rPr>
        <w:t>of</w:t>
      </w:r>
      <w:r w:rsidR="00CE209A" w:rsidRPr="002F4BE2">
        <w:rPr>
          <w:rFonts w:cs="Arial"/>
          <w:sz w:val="22"/>
          <w:szCs w:val="22"/>
        </w:rPr>
        <w:t xml:space="preserve"> </w:t>
      </w:r>
      <w:r w:rsidR="000E3C8C" w:rsidRPr="002F4BE2">
        <w:rPr>
          <w:rFonts w:cs="Arial"/>
          <w:sz w:val="22"/>
          <w:szCs w:val="22"/>
        </w:rPr>
        <w:t>the continuum of care</w:t>
      </w:r>
      <w:r w:rsidR="00D9418C">
        <w:rPr>
          <w:rFonts w:cs="Arial"/>
          <w:sz w:val="22"/>
          <w:szCs w:val="22"/>
        </w:rPr>
        <w:t xml:space="preserve"> for ICU survivors as</w:t>
      </w:r>
      <w:r w:rsidR="00132EC5">
        <w:rPr>
          <w:rFonts w:cs="Arial"/>
          <w:sz w:val="22"/>
          <w:szCs w:val="22"/>
        </w:rPr>
        <w:t xml:space="preserve"> shown in Figure 2</w:t>
      </w:r>
      <w:r w:rsidR="000E3C8C" w:rsidRPr="002F4BE2">
        <w:rPr>
          <w:rFonts w:cs="Arial"/>
          <w:sz w:val="22"/>
          <w:szCs w:val="22"/>
        </w:rPr>
        <w:t>.</w:t>
      </w:r>
    </w:p>
    <w:p w14:paraId="438CD330" w14:textId="77777777" w:rsidR="003A508A" w:rsidRDefault="003A508A" w:rsidP="00365730">
      <w:pPr>
        <w:pStyle w:val="Heading1"/>
        <w:spacing w:before="0" w:line="480" w:lineRule="auto"/>
        <w:rPr>
          <w:rFonts w:asciiTheme="minorHAnsi" w:hAnsiTheme="minorHAnsi"/>
          <w:sz w:val="28"/>
          <w:szCs w:val="28"/>
        </w:rPr>
      </w:pPr>
    </w:p>
    <w:p w14:paraId="0C8EA35F" w14:textId="77777777" w:rsidR="00C53D28" w:rsidRPr="00D247BB" w:rsidRDefault="00C53D28" w:rsidP="00365730">
      <w:pPr>
        <w:spacing w:after="0" w:line="480" w:lineRule="auto"/>
        <w:rPr>
          <w:b/>
        </w:rPr>
      </w:pPr>
      <w:r w:rsidRPr="00D247BB">
        <w:rPr>
          <w:b/>
        </w:rPr>
        <w:t>Methods</w:t>
      </w:r>
    </w:p>
    <w:p w14:paraId="571E1933" w14:textId="77777777" w:rsidR="001179D6" w:rsidRDefault="00B9135C" w:rsidP="00C65C10">
      <w:pPr>
        <w:spacing w:after="0" w:line="480" w:lineRule="auto"/>
      </w:pPr>
      <w:r w:rsidRPr="002F4BE2">
        <w:t xml:space="preserve">We </w:t>
      </w:r>
      <w:r w:rsidR="004A08F5">
        <w:t>develop</w:t>
      </w:r>
      <w:r w:rsidR="00D0066E">
        <w:t>ed</w:t>
      </w:r>
      <w:r w:rsidR="004A08F5">
        <w:t xml:space="preserve"> a</w:t>
      </w:r>
      <w:r w:rsidR="00FA3E27">
        <w:t xml:space="preserve"> review protocol (additional file 1</w:t>
      </w:r>
      <w:r w:rsidR="004D6821">
        <w:t xml:space="preserve">) and reported the </w:t>
      </w:r>
      <w:r w:rsidRPr="002F4BE2">
        <w:t xml:space="preserve">review </w:t>
      </w:r>
      <w:r>
        <w:t xml:space="preserve">according to the </w:t>
      </w:r>
      <w:r w:rsidR="003A508A" w:rsidRPr="003A508A">
        <w:t>Preferred Reporting Items for Systematic reviews and Meta-Analyses extension for Scoping Reviews</w:t>
      </w:r>
      <w:r w:rsidR="003A508A">
        <w:t xml:space="preserve"> (PRISMA-ScR)</w:t>
      </w:r>
      <w:r w:rsidR="000C0D00">
        <w:t xml:space="preserve"> </w:t>
      </w:r>
      <w:r w:rsidR="000C0D00">
        <w:fldChar w:fldCharType="begin">
          <w:fldData xml:space="preserve">PEVuZE5vdGU+PENpdGU+PEF1dGhvcj5UcmljY288L0F1dGhvcj48WWVhcj4yMDE4PC9ZZWFyPjxS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</w:fldData>
        </w:fldChar>
      </w:r>
      <w:r w:rsidR="006753FC">
        <w:instrText xml:space="preserve"> ADDIN EN.CITE </w:instrText>
      </w:r>
      <w:r w:rsidR="006753FC">
        <w:fldChar w:fldCharType="begin">
          <w:fldData xml:space="preserve">PEVuZE5vdGU+PENpdGU+PEF1dGhvcj5UcmljY288L0F1dGhvcj48WWVhcj4yMDE4PC9ZZWFyPjxS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</w:fldData>
        </w:fldChar>
      </w:r>
      <w:r w:rsidR="006753FC">
        <w:instrText xml:space="preserve"> ADDIN EN.CITE.DATA </w:instrText>
      </w:r>
      <w:r w:rsidR="006753FC">
        <w:fldChar w:fldCharType="end"/>
      </w:r>
      <w:r w:rsidR="000C0D00">
        <w:fldChar w:fldCharType="separate"/>
      </w:r>
      <w:r w:rsidR="006753FC">
        <w:rPr>
          <w:noProof/>
        </w:rPr>
        <w:t>[26]</w:t>
      </w:r>
      <w:r w:rsidR="000C0D00">
        <w:fldChar w:fldCharType="end"/>
      </w:r>
      <w:r>
        <w:t xml:space="preserve">. </w:t>
      </w:r>
      <w:r w:rsidR="00D64767">
        <w:t>We posed</w:t>
      </w:r>
      <w:r w:rsidR="004D6821">
        <w:t xml:space="preserve"> the following </w:t>
      </w:r>
      <w:r w:rsidR="00C53D28" w:rsidRPr="003D6F87">
        <w:t xml:space="preserve">review </w:t>
      </w:r>
      <w:r w:rsidR="00C53D28" w:rsidRPr="00C65C10">
        <w:t>questions:</w:t>
      </w:r>
      <w:r w:rsidR="00005F8E" w:rsidRPr="00C65C10">
        <w:rPr>
          <w:rFonts w:cs="Arial"/>
        </w:rPr>
        <w:t xml:space="preserve"> </w:t>
      </w:r>
      <w:r w:rsidR="00C65C10" w:rsidRPr="00C65C10">
        <w:rPr>
          <w:rFonts w:cs="Arial"/>
        </w:rPr>
        <w:t xml:space="preserve">(1) </w:t>
      </w:r>
      <w:r w:rsidR="00C65C10" w:rsidRPr="00C65C10">
        <w:t>what</w:t>
      </w:r>
      <w:r w:rsidR="00C53D28" w:rsidRPr="00C65C10">
        <w:t xml:space="preserve"> types </w:t>
      </w:r>
      <w:r w:rsidR="00C53D28" w:rsidRPr="003D6F87">
        <w:t>of support do patients need following ICU discharge</w:t>
      </w:r>
      <w:r w:rsidR="00C65C10">
        <w:t>; (2) i</w:t>
      </w:r>
      <w:r w:rsidR="005C7E32" w:rsidRPr="003D6F87">
        <w:t xml:space="preserve">n what way do support needs differ across the continuum of recovery from ICU discharge </w:t>
      </w:r>
      <w:r w:rsidR="003D3000" w:rsidRPr="003D6F87">
        <w:t>to longer</w:t>
      </w:r>
      <w:r w:rsidR="005C7E32" w:rsidRPr="003D6F87">
        <w:t>-term, community-based recovery?</w:t>
      </w:r>
    </w:p>
    <w:p w14:paraId="38B9A161" w14:textId="77777777" w:rsidR="001179D6" w:rsidRDefault="001179D6" w:rsidP="00365730">
      <w:pPr>
        <w:pStyle w:val="Heading2"/>
        <w:spacing w:before="0" w:line="480" w:lineRule="auto"/>
      </w:pPr>
    </w:p>
    <w:p w14:paraId="4470D6A3" w14:textId="77777777" w:rsidR="00C53D28" w:rsidRPr="00D247BB" w:rsidRDefault="00C53D28" w:rsidP="00365730">
      <w:pPr>
        <w:spacing w:after="0" w:line="480" w:lineRule="auto"/>
        <w:rPr>
          <w:u w:val="single"/>
        </w:rPr>
      </w:pPr>
      <w:r w:rsidRPr="00D247BB">
        <w:rPr>
          <w:u w:val="single"/>
        </w:rPr>
        <w:t>Search strategy</w:t>
      </w:r>
    </w:p>
    <w:p w14:paraId="37E7013C" w14:textId="77777777" w:rsidR="00C53D28" w:rsidRDefault="00F67BBD" w:rsidP="00365730">
      <w:pPr>
        <w:spacing w:after="0" w:line="480" w:lineRule="auto"/>
      </w:pPr>
      <w:r>
        <w:t>We</w:t>
      </w:r>
      <w:r w:rsidR="00B57255">
        <w:t xml:space="preserve"> conducted th</w:t>
      </w:r>
      <w:r w:rsidR="00C53D28">
        <w:t>e search using key words formulated for each database [</w:t>
      </w:r>
      <w:r w:rsidR="00CA7EF1">
        <w:t>needs assessment, ICU survivorship, critical care, intensive care, qualitative research</w:t>
      </w:r>
      <w:r w:rsidR="00C53D28">
        <w:t xml:space="preserve">]. </w:t>
      </w:r>
      <w:r w:rsidR="00C65C10">
        <w:t xml:space="preserve">We searched key databases including </w:t>
      </w:r>
      <w:r w:rsidR="00C53D28">
        <w:lastRenderedPageBreak/>
        <w:t>Cumulative Index of Nursing and Allied Health Literature (CINAHL), MEDLINE</w:t>
      </w:r>
      <w:r w:rsidR="00C65C10">
        <w:t>, EMBASE</w:t>
      </w:r>
      <w:r w:rsidR="00F9364D">
        <w:t xml:space="preserve"> </w:t>
      </w:r>
      <w:r w:rsidR="00C53D28" w:rsidRPr="00B57255">
        <w:t>(</w:t>
      </w:r>
      <w:r w:rsidR="00C53D28" w:rsidRPr="00D3178A">
        <w:t>see additional file 1</w:t>
      </w:r>
      <w:r w:rsidR="00C53D28" w:rsidRPr="00B57255">
        <w:t>). We</w:t>
      </w:r>
      <w:r w:rsidR="00C53D28">
        <w:t xml:space="preserve"> limited the search from </w:t>
      </w:r>
      <w:r w:rsidR="00C53D28" w:rsidRPr="000D6B7E">
        <w:t>2000</w:t>
      </w:r>
      <w:r w:rsidR="00CA7EF1">
        <w:t xml:space="preserve"> to April </w:t>
      </w:r>
      <w:r w:rsidR="001650CD">
        <w:t>2017</w:t>
      </w:r>
      <w:r w:rsidR="00C53D28" w:rsidRPr="000D6B7E">
        <w:t xml:space="preserve"> </w:t>
      </w:r>
      <w:r w:rsidR="00C53D28">
        <w:t xml:space="preserve">to capture contemporary </w:t>
      </w:r>
      <w:r w:rsidR="00C53D28" w:rsidRPr="000D6B7E">
        <w:t xml:space="preserve">health care </w:t>
      </w:r>
      <w:r w:rsidR="005C7E32">
        <w:t>provision</w:t>
      </w:r>
      <w:r w:rsidR="00CA7EF1">
        <w:t>.</w:t>
      </w:r>
      <w:r w:rsidR="00CA7EF1" w:rsidDel="00CA7EF1">
        <w:t xml:space="preserve"> </w:t>
      </w:r>
    </w:p>
    <w:p w14:paraId="3427225B" w14:textId="09844202" w:rsidR="00C65C10" w:rsidRDefault="00D0066E" w:rsidP="00365730">
      <w:pPr>
        <w:spacing w:after="0" w:line="480" w:lineRule="auto"/>
      </w:pPr>
      <w:r>
        <w:t>We</w:t>
      </w:r>
      <w:r w:rsidR="005E1C80" w:rsidRPr="005E1C80">
        <w:t xml:space="preserve"> included qualitative research studies</w:t>
      </w:r>
      <w:r w:rsidR="00C65C10">
        <w:t xml:space="preserve"> conducted with adult ICU </w:t>
      </w:r>
      <w:r w:rsidR="00CB77E9" w:rsidRPr="008353D9">
        <w:rPr>
          <w:highlight w:val="cyan"/>
        </w:rPr>
        <w:t>patients</w:t>
      </w:r>
      <w:r w:rsidR="00C65C10">
        <w:t xml:space="preserve">. </w:t>
      </w:r>
      <w:r w:rsidR="005E1C80" w:rsidRPr="005E1C80">
        <w:t xml:space="preserve">The phenomena of interest were patient-reported support needs that included, but were not restricted to, mental, emotional, psychological, cognitive, and physical needs and resource needs such as educational and equipment needs.  We included studies reporting needs at single </w:t>
      </w:r>
      <w:r w:rsidR="0077585C">
        <w:t xml:space="preserve">or multiple </w:t>
      </w:r>
      <w:r w:rsidR="005E1C80" w:rsidRPr="005E1C80">
        <w:t xml:space="preserve">time points after ICU discharge. </w:t>
      </w:r>
    </w:p>
    <w:p w14:paraId="5C5DC271" w14:textId="77777777" w:rsidR="00C65C10" w:rsidRDefault="00C65C10" w:rsidP="00365730">
      <w:pPr>
        <w:spacing w:after="0" w:line="480" w:lineRule="auto"/>
      </w:pPr>
    </w:p>
    <w:p w14:paraId="13F94A89" w14:textId="77777777" w:rsidR="00C65C10" w:rsidRPr="00C65C10" w:rsidRDefault="00C65C10" w:rsidP="00365730">
      <w:pPr>
        <w:spacing w:after="0" w:line="480" w:lineRule="auto"/>
        <w:rPr>
          <w:u w:val="single"/>
        </w:rPr>
      </w:pPr>
      <w:r w:rsidRPr="00C65C10">
        <w:rPr>
          <w:u w:val="single"/>
        </w:rPr>
        <w:t>Screening</w:t>
      </w:r>
      <w:r>
        <w:rPr>
          <w:u w:val="single"/>
        </w:rPr>
        <w:t>,</w:t>
      </w:r>
      <w:r w:rsidRPr="00C65C10">
        <w:rPr>
          <w:u w:val="single"/>
        </w:rPr>
        <w:t xml:space="preserve"> data extraction</w:t>
      </w:r>
      <w:r>
        <w:rPr>
          <w:u w:val="single"/>
        </w:rPr>
        <w:t xml:space="preserve"> and analysis</w:t>
      </w:r>
    </w:p>
    <w:p w14:paraId="5DAD294F" w14:textId="77777777" w:rsidR="0027452F" w:rsidRDefault="00C65C10" w:rsidP="00365730">
      <w:pPr>
        <w:spacing w:after="0" w:line="480" w:lineRule="auto"/>
      </w:pPr>
      <w:r>
        <w:t xml:space="preserve">Two </w:t>
      </w:r>
      <w:r w:rsidRPr="005E1C80">
        <w:t>reviewers</w:t>
      </w:r>
      <w:r w:rsidR="005E1C80" w:rsidRPr="005E1C80">
        <w:t xml:space="preserve"> (JK, ML) </w:t>
      </w:r>
      <w:r w:rsidR="005E1C80">
        <w:t xml:space="preserve">independently </w:t>
      </w:r>
      <w:r w:rsidR="005E1C80" w:rsidRPr="005E1C80">
        <w:t xml:space="preserve">screened titles/abstracts and full-text articles. </w:t>
      </w:r>
      <w:r w:rsidR="00B57255">
        <w:t>JK and BB extracted d</w:t>
      </w:r>
      <w:r w:rsidR="005E1C80" w:rsidRPr="005E1C80">
        <w:t xml:space="preserve">ata independently. </w:t>
      </w:r>
      <w:r w:rsidR="00FB5FB4">
        <w:t>We</w:t>
      </w:r>
      <w:r w:rsidR="00FB5FB4" w:rsidRPr="00D247BB">
        <w:t xml:space="preserve"> identified and extracted </w:t>
      </w:r>
      <w:r w:rsidR="00FB5FB4">
        <w:t>t</w:t>
      </w:r>
      <w:r w:rsidR="00887E60" w:rsidRPr="00D247BB">
        <w:t xml:space="preserve">hemes </w:t>
      </w:r>
      <w:r w:rsidR="00FB5FB4" w:rsidRPr="00FB5FB4">
        <w:t xml:space="preserve">from eligible studies </w:t>
      </w:r>
      <w:r w:rsidR="00887E60" w:rsidRPr="00D247BB">
        <w:t>relevant to the phenomena of interest. Within the themes, we read, extracted and coded data references where authors described patient-reported needs. To ensure consistency of the coding process, data references were coded independently by two sets of three reviewers (JK and BB; JK and PR)</w:t>
      </w:r>
      <w:r w:rsidR="0077585C">
        <w:t xml:space="preserve">. </w:t>
      </w:r>
      <w:r w:rsidR="00887E60" w:rsidRPr="00887E60">
        <w:t xml:space="preserve"> </w:t>
      </w:r>
      <w:r w:rsidR="00887E60" w:rsidRPr="00D247BB">
        <w:t xml:space="preserve">Through discussion among the review team, </w:t>
      </w:r>
      <w:r w:rsidR="00D64767">
        <w:t xml:space="preserve">we agreed that we had reached data saturation of themes and </w:t>
      </w:r>
      <w:r w:rsidR="00887E60" w:rsidRPr="00D247BB">
        <w:t xml:space="preserve">relevant codes were categorised into one of </w:t>
      </w:r>
      <w:r w:rsidR="009A5E8C">
        <w:t xml:space="preserve">the </w:t>
      </w:r>
      <w:r w:rsidR="00887E60" w:rsidRPr="00D247BB">
        <w:t>four categories of the Social Support Needs framework and mapped against periods from the T</w:t>
      </w:r>
      <w:r w:rsidR="00887E60">
        <w:t>IR</w:t>
      </w:r>
      <w:r w:rsidR="00887E60" w:rsidRPr="00D247BB">
        <w:t xml:space="preserve"> </w:t>
      </w:r>
      <w:r w:rsidR="0029068E" w:rsidRPr="00D247BB">
        <w:t xml:space="preserve">framework </w:t>
      </w:r>
      <w:r w:rsidR="000C0D00">
        <w:fldChar w:fldCharType="begin">
          <w:fldData xml:space="preserve">PEVuZE5vdGU+PENpdGU+PEF1dGhvcj5Ib3VzZTwvQXV0aG9yPjxZZWFyPjE5ODE8L1llYXI+PFJl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</w:fldData>
        </w:fldChar>
      </w:r>
      <w:r w:rsidR="006753FC">
        <w:instrText xml:space="preserve"> ADDIN EN.CITE </w:instrText>
      </w:r>
      <w:r w:rsidR="006753FC">
        <w:fldChar w:fldCharType="begin">
          <w:fldData xml:space="preserve">PEVuZE5vdGU+PENpdGU+PEF1dGhvcj5Ib3VzZTwvQXV0aG9yPjxZZWFyPjE5ODE8L1llYXI+PFJl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</w:fldData>
        </w:fldChar>
      </w:r>
      <w:r w:rsidR="006753FC">
        <w:instrText xml:space="preserve"> ADDIN EN.CITE.DATA </w:instrText>
      </w:r>
      <w:r w:rsidR="006753FC">
        <w:fldChar w:fldCharType="end"/>
      </w:r>
      <w:r w:rsidR="000C0D00">
        <w:fldChar w:fldCharType="separate"/>
      </w:r>
      <w:r w:rsidR="006753FC">
        <w:rPr>
          <w:noProof/>
        </w:rPr>
        <w:t>[22, 23]</w:t>
      </w:r>
      <w:r w:rsidR="000C0D00">
        <w:fldChar w:fldCharType="end"/>
      </w:r>
      <w:r w:rsidR="00887E60" w:rsidRPr="00D247BB">
        <w:t>.</w:t>
      </w:r>
      <w:r w:rsidR="00405207" w:rsidRPr="00887E60">
        <w:t xml:space="preserve"> </w:t>
      </w:r>
      <w:r w:rsidRPr="005E1C80">
        <w:t>In keeping with the scoping review framework ethos we did not apply study quality assessment</w:t>
      </w:r>
      <w:r>
        <w:t xml:space="preserve"> </w:t>
      </w:r>
      <w:r>
        <w:fldChar w:fldCharType="begin"/>
      </w:r>
      <w:r w:rsidR="006753FC">
        <w:instrText xml:space="preserve"> ADDIN EN.CITE &lt;EndNote&gt;&lt;Cite&gt;&lt;Author&gt;Arksey&lt;/Author&gt;&lt;Year&gt;2005&lt;/Year&gt;&lt;RecNum&gt;25&lt;/RecNum&gt;&lt;DisplayText&gt;[27]&lt;/DisplayText&gt;&lt;record&gt;&lt;rec-number&gt;25&lt;/rec-number&gt;&lt;foreign-keys&gt;&lt;key app="EN" db-id="ezv22520ad29pte5vf7xwwea0t5fxzxrp09z" timestamp="1542892962"&gt;25&lt;/key&gt;&lt;/foreign-keys&gt;&lt;ref-type name="Journal Article"&gt;17&lt;/ref-type&gt;&lt;contributors&gt;&lt;authors&gt;&lt;author&gt;Arksey, H.&lt;/author&gt;&lt;author&gt;O’Malley, L.&lt;/author&gt;&lt;/authors&gt;&lt;/contributors&gt;&lt;titles&gt;&lt;title&gt;Scoping studies: towards a methodological framework&lt;/title&gt;&lt;secondary-title&gt;Int J Soc Res Methodol&lt;/secondary-title&gt;&lt;/titles&gt;&lt;periodical&gt;&lt;full-title&gt;Int J Soc Res Methodol&lt;/full-title&gt;&lt;/periodical&gt;&lt;volume&gt;8&lt;/volume&gt;&lt;dates&gt;&lt;year&gt;2005&lt;/year&gt;&lt;/dates&gt;&lt;label&gt;Arksey2005&lt;/label&gt;&lt;urls&gt;&lt;related-urls&gt;&lt;url&gt;http://dx.doi.org/10.1080/1364557032000119616&lt;/url&gt;&lt;/related-urls&gt;&lt;/urls&gt;&lt;electronic-resource-num&gt;10.1080/1364557032000119616&lt;/electronic-resource-num&gt;&lt;/record&gt;&lt;/Cite&gt;&lt;/EndNote&gt;</w:instrText>
      </w:r>
      <w:r>
        <w:fldChar w:fldCharType="separate"/>
      </w:r>
      <w:r w:rsidR="006753FC">
        <w:rPr>
          <w:noProof/>
        </w:rPr>
        <w:t>[27]</w:t>
      </w:r>
      <w:r>
        <w:fldChar w:fldCharType="end"/>
      </w:r>
      <w:r w:rsidRPr="005E1C80">
        <w:t xml:space="preserve">. </w:t>
      </w:r>
      <w:r>
        <w:t xml:space="preserve"> </w:t>
      </w:r>
    </w:p>
    <w:p w14:paraId="571696BC" w14:textId="77777777" w:rsidR="00D247BB" w:rsidRPr="00887E60" w:rsidRDefault="00D247BB" w:rsidP="00365730">
      <w:pPr>
        <w:spacing w:after="0" w:line="480" w:lineRule="auto"/>
      </w:pPr>
    </w:p>
    <w:p w14:paraId="18A19EBD" w14:textId="77777777" w:rsidR="00C53D28" w:rsidRPr="00D247BB" w:rsidRDefault="0088338C" w:rsidP="00365730">
      <w:pPr>
        <w:spacing w:after="0" w:line="480" w:lineRule="auto"/>
        <w:rPr>
          <w:b/>
        </w:rPr>
      </w:pPr>
      <w:r w:rsidRPr="00D247BB">
        <w:rPr>
          <w:b/>
        </w:rPr>
        <w:t>Results</w:t>
      </w:r>
    </w:p>
    <w:p w14:paraId="0B53767B" w14:textId="77777777" w:rsidR="00924F5B" w:rsidRDefault="009429B6" w:rsidP="00365730">
      <w:pPr>
        <w:spacing w:after="0" w:line="480" w:lineRule="auto"/>
      </w:pPr>
      <w:r w:rsidRPr="00EC5526">
        <w:t xml:space="preserve">We </w:t>
      </w:r>
      <w:r w:rsidR="00C53D28" w:rsidRPr="00EC5526">
        <w:t xml:space="preserve">identified 3035 </w:t>
      </w:r>
      <w:r w:rsidR="007B2958" w:rsidRPr="00EC5526">
        <w:t xml:space="preserve">papers. </w:t>
      </w:r>
      <w:r w:rsidR="00C53D28" w:rsidRPr="00EC5526">
        <w:t xml:space="preserve">After removing duplicates and non-eligible studies, </w:t>
      </w:r>
      <w:r w:rsidR="00E30AFE" w:rsidRPr="00EC5526">
        <w:t>3</w:t>
      </w:r>
      <w:r w:rsidR="00C55957" w:rsidRPr="00EC5526">
        <w:t>2</w:t>
      </w:r>
      <w:r w:rsidR="00E30AFE" w:rsidRPr="00EC5526">
        <w:t xml:space="preserve"> </w:t>
      </w:r>
      <w:r w:rsidR="00C53D28" w:rsidRPr="00EC5526">
        <w:t xml:space="preserve">studies were included in the review (see Figure </w:t>
      </w:r>
      <w:r w:rsidR="00FB5FB4">
        <w:t>3</w:t>
      </w:r>
      <w:r w:rsidR="00C53D28" w:rsidRPr="00EC5526">
        <w:t>)</w:t>
      </w:r>
      <w:r w:rsidR="004F17DE">
        <w:t>.</w:t>
      </w:r>
      <w:r w:rsidR="00C53D28" w:rsidRPr="00EC5526">
        <w:t xml:space="preserve"> </w:t>
      </w:r>
      <w:r w:rsidR="00FB5FB4" w:rsidRPr="00FB5FB4">
        <w:t>Table 1</w:t>
      </w:r>
      <w:r w:rsidR="00FB5FB4">
        <w:t xml:space="preserve"> presents the s</w:t>
      </w:r>
      <w:r w:rsidR="005D080A">
        <w:t xml:space="preserve">tudy characteristics. </w:t>
      </w:r>
      <w:r w:rsidR="0029068E">
        <w:t>Study type</w:t>
      </w:r>
      <w:r w:rsidR="00D64767">
        <w:t xml:space="preserve"> method</w:t>
      </w:r>
      <w:r w:rsidR="0029068E">
        <w:t>s included</w:t>
      </w:r>
      <w:r w:rsidR="009F0864" w:rsidRPr="00924F5B">
        <w:t xml:space="preserve"> </w:t>
      </w:r>
      <w:r w:rsidR="00C53D28" w:rsidRPr="00924F5B">
        <w:t>phenomenology (n=</w:t>
      </w:r>
      <w:r w:rsidR="00F75A19">
        <w:t>6</w:t>
      </w:r>
      <w:r w:rsidR="00C53D28" w:rsidRPr="00924F5B">
        <w:t>); grounded theory (n=</w:t>
      </w:r>
      <w:r w:rsidR="00C45AD0" w:rsidRPr="00924F5B">
        <w:t>4</w:t>
      </w:r>
      <w:r w:rsidR="00C53D28" w:rsidRPr="00924F5B">
        <w:t>); interpretive (n=1); descriptive/narrative (n=</w:t>
      </w:r>
      <w:r w:rsidR="00D375E3" w:rsidRPr="00924F5B">
        <w:t xml:space="preserve"> </w:t>
      </w:r>
      <w:r w:rsidR="00343A6C" w:rsidRPr="00924F5B">
        <w:t xml:space="preserve">16); </w:t>
      </w:r>
      <w:r w:rsidR="00873E78">
        <w:t>and</w:t>
      </w:r>
      <w:r w:rsidR="00873E78" w:rsidRPr="00924F5B">
        <w:t xml:space="preserve"> </w:t>
      </w:r>
      <w:r w:rsidR="00C45AD0" w:rsidRPr="00924F5B">
        <w:t>survey (n=</w:t>
      </w:r>
      <w:r w:rsidR="00343A6C" w:rsidRPr="00924F5B">
        <w:t>4</w:t>
      </w:r>
      <w:r w:rsidR="00C45AD0" w:rsidRPr="00924F5B">
        <w:t>)</w:t>
      </w:r>
      <w:r w:rsidR="00C53D28" w:rsidRPr="00924F5B">
        <w:t xml:space="preserve">. </w:t>
      </w:r>
      <w:r w:rsidR="00873E78" w:rsidRPr="00873E78">
        <w:t xml:space="preserve">Sample sizes ranged from </w:t>
      </w:r>
      <w:r w:rsidR="00FB5FB4" w:rsidRPr="00873E78">
        <w:t>five</w:t>
      </w:r>
      <w:r w:rsidR="00873E78" w:rsidRPr="00873E78">
        <w:t xml:space="preserve"> to 222 </w:t>
      </w:r>
      <w:r w:rsidR="00873E78">
        <w:t>and t</w:t>
      </w:r>
      <w:r w:rsidR="00D74E4B" w:rsidRPr="00924F5B">
        <w:t>he t</w:t>
      </w:r>
      <w:r w:rsidR="00C45AD0" w:rsidRPr="00924F5B">
        <w:t xml:space="preserve">otal number of </w:t>
      </w:r>
      <w:r w:rsidR="00873E78">
        <w:t>participants</w:t>
      </w:r>
      <w:r w:rsidR="00873E78" w:rsidRPr="00924F5B">
        <w:t xml:space="preserve"> </w:t>
      </w:r>
      <w:r w:rsidR="00C45AD0" w:rsidRPr="00924F5B">
        <w:t>in include</w:t>
      </w:r>
      <w:r w:rsidR="00820344" w:rsidRPr="00924F5B">
        <w:t>d</w:t>
      </w:r>
      <w:r w:rsidR="00C45AD0" w:rsidRPr="00924F5B">
        <w:t xml:space="preserve"> studies was</w:t>
      </w:r>
      <w:r w:rsidR="009276C0" w:rsidRPr="00924F5B">
        <w:t xml:space="preserve"> 702</w:t>
      </w:r>
      <w:r w:rsidR="00C53D28" w:rsidRPr="00924F5B">
        <w:t>.</w:t>
      </w:r>
      <w:r w:rsidR="0029068E">
        <w:t xml:space="preserve"> </w:t>
      </w:r>
      <w:r w:rsidR="00C53D28" w:rsidRPr="00EC5526">
        <w:t>Studies</w:t>
      </w:r>
      <w:r w:rsidR="009074DF" w:rsidRPr="00EC5526">
        <w:t xml:space="preserve"> </w:t>
      </w:r>
      <w:r w:rsidR="00C53D28" w:rsidRPr="00EC5526">
        <w:t>were conducted in the UK (n=</w:t>
      </w:r>
      <w:r w:rsidR="00343A6C" w:rsidRPr="00EC5526">
        <w:t>12</w:t>
      </w:r>
      <w:r w:rsidR="00602021">
        <w:t>,</w:t>
      </w:r>
      <w:r w:rsidR="00C53D28" w:rsidRPr="00EC5526">
        <w:t xml:space="preserve"> </w:t>
      </w:r>
      <w:r w:rsidR="00EC5526" w:rsidRPr="00EC5526">
        <w:t>38</w:t>
      </w:r>
      <w:r w:rsidR="00C53D28" w:rsidRPr="00EC5526">
        <w:t xml:space="preserve">%); Australia (n=5, </w:t>
      </w:r>
      <w:r w:rsidR="00EC5526" w:rsidRPr="00EC5526">
        <w:t>16</w:t>
      </w:r>
      <w:r w:rsidR="00C53D28" w:rsidRPr="00EC5526">
        <w:t>%); US (n=</w:t>
      </w:r>
      <w:r w:rsidR="00EA2130" w:rsidRPr="00EC5526">
        <w:t>4</w:t>
      </w:r>
      <w:r w:rsidR="00C53D28" w:rsidRPr="00EC5526">
        <w:t xml:space="preserve">, </w:t>
      </w:r>
      <w:r w:rsidR="00EC5526" w:rsidRPr="00EC5526">
        <w:t>13</w:t>
      </w:r>
      <w:r w:rsidR="00C53D28" w:rsidRPr="00EC5526">
        <w:t xml:space="preserve">%); </w:t>
      </w:r>
      <w:r w:rsidR="00C53D28" w:rsidRPr="00EC5526">
        <w:lastRenderedPageBreak/>
        <w:t xml:space="preserve">Canada (n=2, </w:t>
      </w:r>
      <w:r w:rsidR="00EC5526" w:rsidRPr="00EC5526">
        <w:t>6</w:t>
      </w:r>
      <w:r w:rsidR="00C53D28" w:rsidRPr="00EC5526">
        <w:t xml:space="preserve">%); Sweden (n=3, </w:t>
      </w:r>
      <w:r w:rsidR="00EC5526" w:rsidRPr="00EC5526">
        <w:t>8</w:t>
      </w:r>
      <w:r w:rsidR="00C53D28" w:rsidRPr="00EC5526">
        <w:t xml:space="preserve">%); one study each </w:t>
      </w:r>
      <w:r w:rsidR="001C4801" w:rsidRPr="00EC5526">
        <w:t>(</w:t>
      </w:r>
      <w:r w:rsidR="00EC5526" w:rsidRPr="00EC5526">
        <w:t>3</w:t>
      </w:r>
      <w:r w:rsidR="001C4801" w:rsidRPr="00EC5526">
        <w:t xml:space="preserve">%) </w:t>
      </w:r>
      <w:r w:rsidR="00C53D28" w:rsidRPr="00EC5526">
        <w:t>conducted in Denmark, France, Jordan, Hong Kong and New Zealand</w:t>
      </w:r>
      <w:r w:rsidR="00FB3A5F">
        <w:t xml:space="preserve"> and one multinational</w:t>
      </w:r>
      <w:r w:rsidR="00C53D28" w:rsidRPr="00EC5526">
        <w:t xml:space="preserve"> study </w:t>
      </w:r>
      <w:r w:rsidR="00FB3A5F">
        <w:t>with</w:t>
      </w:r>
      <w:r w:rsidR="00C53D28" w:rsidRPr="00EC5526">
        <w:t xml:space="preserve"> participants</w:t>
      </w:r>
      <w:r w:rsidR="00C53D28">
        <w:t xml:space="preserve"> from Austral</w:t>
      </w:r>
      <w:r w:rsidR="001C4801">
        <w:t>asia</w:t>
      </w:r>
      <w:r w:rsidR="00C53D28">
        <w:t xml:space="preserve">, Canada, UK and the US. Studies reported data </w:t>
      </w:r>
      <w:r w:rsidR="005D080A">
        <w:t xml:space="preserve">either </w:t>
      </w:r>
      <w:r w:rsidR="00C53D28">
        <w:t xml:space="preserve">at single </w:t>
      </w:r>
      <w:r w:rsidR="005D080A">
        <w:t xml:space="preserve">or </w:t>
      </w:r>
      <w:r w:rsidR="00C53D28">
        <w:t xml:space="preserve">multiple time points spanning </w:t>
      </w:r>
      <w:r w:rsidR="005D080A" w:rsidRPr="005D080A">
        <w:t xml:space="preserve">the </w:t>
      </w:r>
      <w:r w:rsidR="0029068E">
        <w:t xml:space="preserve">trajectory from ICU to </w:t>
      </w:r>
      <w:r w:rsidR="005D080A">
        <w:t>post-discharge greater than 6 months (see Table 2).</w:t>
      </w:r>
    </w:p>
    <w:p w14:paraId="1BF4FA8B" w14:textId="77777777" w:rsidR="00D247BB" w:rsidRDefault="00D247BB" w:rsidP="00365730">
      <w:pPr>
        <w:spacing w:after="0" w:line="480" w:lineRule="auto"/>
      </w:pPr>
    </w:p>
    <w:p w14:paraId="203C6045" w14:textId="77777777" w:rsidR="00C53D28" w:rsidRPr="00D247BB" w:rsidRDefault="00E31045" w:rsidP="00365730">
      <w:pPr>
        <w:spacing w:after="0" w:line="480" w:lineRule="auto"/>
        <w:rPr>
          <w:b/>
        </w:rPr>
      </w:pPr>
      <w:r w:rsidRPr="00D247BB">
        <w:rPr>
          <w:b/>
        </w:rPr>
        <w:t>Findings</w:t>
      </w:r>
    </w:p>
    <w:p w14:paraId="4745EC44" w14:textId="77777777" w:rsidR="00DB5262" w:rsidRPr="00DB5262" w:rsidRDefault="004C4FCF" w:rsidP="00365730">
      <w:pPr>
        <w:spacing w:after="0" w:line="480" w:lineRule="auto"/>
      </w:pPr>
      <w:r>
        <w:t xml:space="preserve">We </w:t>
      </w:r>
      <w:r w:rsidR="00F61472">
        <w:t>report</w:t>
      </w:r>
      <w:r>
        <w:t xml:space="preserve"> findings </w:t>
      </w:r>
      <w:r w:rsidR="005D080A">
        <w:t>in</w:t>
      </w:r>
      <w:r>
        <w:t xml:space="preserve"> the </w:t>
      </w:r>
      <w:r w:rsidR="005D080A">
        <w:t xml:space="preserve">four </w:t>
      </w:r>
      <w:r>
        <w:t xml:space="preserve">categories of </w:t>
      </w:r>
      <w:r w:rsidR="00A653D4" w:rsidRPr="00A653D4">
        <w:t xml:space="preserve">support </w:t>
      </w:r>
      <w:r>
        <w:t>(</w:t>
      </w:r>
      <w:r w:rsidR="00F61472">
        <w:t xml:space="preserve">i.e. </w:t>
      </w:r>
      <w:r w:rsidR="00A653D4" w:rsidRPr="00A653D4">
        <w:t>information, emotional, instru</w:t>
      </w:r>
      <w:r w:rsidR="00F61472">
        <w:t>mental, appraisal</w:t>
      </w:r>
      <w:r>
        <w:t xml:space="preserve">) </w:t>
      </w:r>
      <w:r w:rsidR="005D080A">
        <w:t>with reference to</w:t>
      </w:r>
      <w:r w:rsidR="00A653D4" w:rsidRPr="00A653D4">
        <w:t xml:space="preserve"> the phases of the </w:t>
      </w:r>
      <w:r w:rsidR="006273B1" w:rsidRPr="00A653D4">
        <w:t>TIR framework</w:t>
      </w:r>
      <w:r w:rsidR="00AA4419">
        <w:t>.</w:t>
      </w:r>
      <w:r w:rsidR="006273B1" w:rsidRPr="00A653D4">
        <w:t xml:space="preserve"> </w:t>
      </w:r>
    </w:p>
    <w:p w14:paraId="6085C531" w14:textId="77777777" w:rsidR="00D247BB" w:rsidRDefault="00D247BB" w:rsidP="00365730">
      <w:pPr>
        <w:keepNext/>
        <w:keepLines/>
        <w:spacing w:after="0" w:line="480" w:lineRule="auto"/>
        <w:outlineLvl w:val="1"/>
        <w:rPr>
          <w:rFonts w:asciiTheme="majorHAnsi" w:eastAsiaTheme="majorEastAsia" w:hAnsiTheme="majorHAnsi" w:cstheme="majorBidi"/>
          <w:color w:val="2E74B5" w:themeColor="accent1" w:themeShade="BF"/>
          <w:sz w:val="26"/>
          <w:szCs w:val="26"/>
        </w:rPr>
      </w:pPr>
    </w:p>
    <w:p w14:paraId="06EAD680" w14:textId="77777777" w:rsidR="001C70CD" w:rsidRPr="00D247BB" w:rsidRDefault="001C70CD" w:rsidP="00365730">
      <w:pPr>
        <w:spacing w:after="0" w:line="480" w:lineRule="auto"/>
        <w:rPr>
          <w:u w:val="single"/>
        </w:rPr>
      </w:pPr>
      <w:r w:rsidRPr="00D247BB">
        <w:rPr>
          <w:u w:val="single"/>
        </w:rPr>
        <w:t>Informational needs</w:t>
      </w:r>
    </w:p>
    <w:p w14:paraId="7A339CFA" w14:textId="77777777" w:rsidR="00CA68E5" w:rsidRDefault="00CA68E5" w:rsidP="00365730">
      <w:pPr>
        <w:spacing w:after="0" w:line="480" w:lineRule="auto"/>
      </w:pPr>
      <w:r w:rsidRPr="001C70CD">
        <w:t>Informational needs changed across the care continuum from event/diagnosis</w:t>
      </w:r>
      <w:r>
        <w:t xml:space="preserve"> (ICU admission) </w:t>
      </w:r>
      <w:r w:rsidRPr="001C70CD">
        <w:t xml:space="preserve">to </w:t>
      </w:r>
      <w:r>
        <w:t xml:space="preserve">the </w:t>
      </w:r>
      <w:r w:rsidRPr="001C70CD">
        <w:t>adaptation</w:t>
      </w:r>
      <w:r>
        <w:t xml:space="preserve"> phase</w:t>
      </w:r>
      <w:r w:rsidRPr="001C70CD">
        <w:t xml:space="preserve">. </w:t>
      </w:r>
    </w:p>
    <w:p w14:paraId="291A10AB" w14:textId="77777777" w:rsidR="00D247BB" w:rsidRDefault="00D247BB" w:rsidP="00365730">
      <w:pPr>
        <w:spacing w:after="0" w:line="480" w:lineRule="auto"/>
      </w:pPr>
    </w:p>
    <w:p w14:paraId="67FE2EAF" w14:textId="77777777" w:rsidR="00E44196" w:rsidRPr="00246973" w:rsidRDefault="00E44196" w:rsidP="00365730">
      <w:pPr>
        <w:spacing w:after="0" w:line="480" w:lineRule="auto"/>
        <w:rPr>
          <w:i/>
        </w:rPr>
      </w:pPr>
      <w:r w:rsidRPr="00246973">
        <w:rPr>
          <w:i/>
        </w:rPr>
        <w:t xml:space="preserve">Event/diagnosis (ICU admission) </w:t>
      </w:r>
    </w:p>
    <w:p w14:paraId="1D51E31E" w14:textId="77777777" w:rsidR="00F96B74" w:rsidRDefault="00246973" w:rsidP="00365730">
      <w:pPr>
        <w:spacing w:after="0" w:line="480" w:lineRule="auto"/>
      </w:pPr>
      <w:r w:rsidRPr="001C70CD">
        <w:t xml:space="preserve">In ICU, </w:t>
      </w:r>
      <w:r>
        <w:t>patient</w:t>
      </w:r>
      <w:r w:rsidR="006B6D1F">
        <w:t>s’ informational</w:t>
      </w:r>
      <w:r>
        <w:t xml:space="preserve"> </w:t>
      </w:r>
      <w:r w:rsidRPr="001C70CD">
        <w:t>needs centred on the</w:t>
      </w:r>
      <w:r>
        <w:t xml:space="preserve"> </w:t>
      </w:r>
      <w:r w:rsidRPr="001C70CD">
        <w:t>event</w:t>
      </w:r>
      <w:r w:rsidR="00BB268F">
        <w:t>s surrounding the ICU admission</w:t>
      </w:r>
      <w:r>
        <w:t xml:space="preserve">, </w:t>
      </w:r>
      <w:r w:rsidRPr="001C70CD">
        <w:t>diagnosis</w:t>
      </w:r>
      <w:r w:rsidR="00BB268F">
        <w:t>, treatment</w:t>
      </w:r>
      <w:r>
        <w:t xml:space="preserve"> and</w:t>
      </w:r>
      <w:r w:rsidRPr="001C70CD">
        <w:t xml:space="preserve"> prognosis</w:t>
      </w:r>
      <w:r w:rsidR="00D375E3">
        <w:t xml:space="preserve"> </w:t>
      </w:r>
      <w:r w:rsidR="00D375E3">
        <w:fldChar w:fldCharType="begin">
          <w:fldData xml:space="preserve">PEVuZE5vdGU+PENpdGU+PEF1dGhvcj5MZWU8L0F1dGhvcj48WWVhcj4yMDA5PC9ZZWFyPjxSZWNO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</w:fldData>
        </w:fldChar>
      </w:r>
      <w:r w:rsidR="006753FC">
        <w:instrText xml:space="preserve"> ADDIN EN.CITE </w:instrText>
      </w:r>
      <w:r w:rsidR="006753FC">
        <w:fldChar w:fldCharType="begin">
          <w:fldData xml:space="preserve">PEVuZE5vdGU+PENpdGU+PEF1dGhvcj5MZWU8L0F1dGhvcj48WWVhcj4yMDA5PC9ZZWFyPjxSZWNO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</w:fldData>
        </w:fldChar>
      </w:r>
      <w:r w:rsidR="006753FC">
        <w:instrText xml:space="preserve"> ADDIN EN.CITE.DATA </w:instrText>
      </w:r>
      <w:r w:rsidR="006753FC">
        <w:fldChar w:fldCharType="end"/>
      </w:r>
      <w:r w:rsidR="00D375E3">
        <w:fldChar w:fldCharType="separate"/>
      </w:r>
      <w:r w:rsidR="006753FC">
        <w:rPr>
          <w:noProof/>
        </w:rPr>
        <w:t>[25, 28]</w:t>
      </w:r>
      <w:r w:rsidR="00D375E3">
        <w:fldChar w:fldCharType="end"/>
      </w:r>
      <w:r w:rsidRPr="001C70CD">
        <w:t xml:space="preserve"> </w:t>
      </w:r>
      <w:r w:rsidR="00187117">
        <w:t>. Reflecting the acuity of illness</w:t>
      </w:r>
      <w:r w:rsidR="00D64767">
        <w:t xml:space="preserve"> accompanied by prolonged</w:t>
      </w:r>
      <w:r w:rsidR="00187117">
        <w:t xml:space="preserve"> use of sedation to facilitate treatment (</w:t>
      </w:r>
      <w:r w:rsidR="00D64767">
        <w:t>e.g. mec</w:t>
      </w:r>
      <w:r w:rsidR="00187117">
        <w:t>hanical ventilation) and the prevalence of delirium, patients reported memory loss and a sense of being “drugged”</w:t>
      </w:r>
      <w:r w:rsidR="00187117" w:rsidRPr="001C70CD">
        <w:t xml:space="preserve"> </w:t>
      </w:r>
      <w:r w:rsidR="003C4E58">
        <w:fldChar w:fldCharType="begin">
          <w:fldData xml:space="preserve">PEVuZE5vdGU+PENpdGU+PEF1dGhvcj5BZGFtc29uPC9BdXRob3I+PFllYXI+MjAwNDwvWWVhcj48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</w:fldData>
        </w:fldChar>
      </w:r>
      <w:r w:rsidR="006753FC">
        <w:instrText xml:space="preserve"> ADDIN EN.CITE </w:instrText>
      </w:r>
      <w:r w:rsidR="006753FC">
        <w:fldChar w:fldCharType="begin">
          <w:fldData xml:space="preserve">PEVuZE5vdGU+PENpdGU+PEF1dGhvcj5BZGFtc29uPC9BdXRob3I+PFllYXI+MjAwNDwvWWVhcj48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</w:fldData>
        </w:fldChar>
      </w:r>
      <w:r w:rsidR="006753FC">
        <w:instrText xml:space="preserve"> ADDIN EN.CITE.DATA </w:instrText>
      </w:r>
      <w:r w:rsidR="006753FC">
        <w:fldChar w:fldCharType="end"/>
      </w:r>
      <w:r w:rsidR="003C4E58">
        <w:fldChar w:fldCharType="separate"/>
      </w:r>
      <w:r w:rsidR="006753FC">
        <w:rPr>
          <w:noProof/>
        </w:rPr>
        <w:t>[24, 28-32]</w:t>
      </w:r>
      <w:r w:rsidR="003C4E58">
        <w:fldChar w:fldCharType="end"/>
      </w:r>
      <w:r w:rsidR="00D97979">
        <w:t xml:space="preserve">. </w:t>
      </w:r>
      <w:r w:rsidR="00544BF1">
        <w:t>P</w:t>
      </w:r>
      <w:r w:rsidR="001C70CD" w:rsidRPr="001C70CD">
        <w:t xml:space="preserve">atients </w:t>
      </w:r>
      <w:r w:rsidR="00DB112E">
        <w:t>reported a need for</w:t>
      </w:r>
      <w:r w:rsidR="001C70CD" w:rsidRPr="001C70CD">
        <w:t xml:space="preserve"> information to enable them to understand </w:t>
      </w:r>
      <w:r w:rsidR="00993B56">
        <w:t>the events surrounding their ICU admission</w:t>
      </w:r>
      <w:r w:rsidR="00544BF1">
        <w:t xml:space="preserve"> and an understanding of </w:t>
      </w:r>
      <w:r w:rsidR="001C70CD" w:rsidRPr="001C70CD">
        <w:t xml:space="preserve">their current </w:t>
      </w:r>
      <w:r w:rsidR="00FF6067">
        <w:t>health status</w:t>
      </w:r>
      <w:r w:rsidR="001C70CD" w:rsidRPr="001C70CD">
        <w:t xml:space="preserve">, including their </w:t>
      </w:r>
      <w:r w:rsidR="00187117">
        <w:t>in</w:t>
      </w:r>
      <w:r w:rsidR="001C70CD" w:rsidRPr="001C70CD">
        <w:t>ability to</w:t>
      </w:r>
      <w:r w:rsidR="00544BF1">
        <w:t xml:space="preserve"> </w:t>
      </w:r>
      <w:r w:rsidR="001C70CD" w:rsidRPr="001C70CD">
        <w:t xml:space="preserve">speak and think clearly </w:t>
      </w:r>
      <w:r w:rsidR="004423B9">
        <w:fldChar w:fldCharType="begin">
          <w:fldData xml:space="preserve">PEVuZE5vdGU+PENpdGU+PEF1dGhvcj5DemVyd29ua2E8L0F1dGhvcj48WWVhcj4yMDE1PC9ZZWFy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6753FC">
        <w:instrText xml:space="preserve"> ADDIN EN.CITE </w:instrText>
      </w:r>
      <w:r w:rsidR="006753FC">
        <w:fldChar w:fldCharType="begin">
          <w:fldData xml:space="preserve">PEVuZE5vdGU+PENpdGU+PEF1dGhvcj5DemVyd29ua2E8L0F1dGhvcj48WWVhcj4yMDE1PC9ZZWFy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6753FC">
        <w:instrText xml:space="preserve"> ADDIN EN.CITE.DATA </w:instrText>
      </w:r>
      <w:r w:rsidR="006753FC">
        <w:fldChar w:fldCharType="end"/>
      </w:r>
      <w:r w:rsidR="004423B9">
        <w:fldChar w:fldCharType="separate"/>
      </w:r>
      <w:r w:rsidR="006753FC">
        <w:rPr>
          <w:noProof/>
        </w:rPr>
        <w:t>[24, 28]</w:t>
      </w:r>
      <w:r w:rsidR="004423B9">
        <w:fldChar w:fldCharType="end"/>
      </w:r>
      <w:r w:rsidR="001C70CD" w:rsidRPr="001C70CD">
        <w:t xml:space="preserve">. </w:t>
      </w:r>
      <w:r w:rsidR="001442CC">
        <w:t>P</w:t>
      </w:r>
      <w:r w:rsidR="001C70CD" w:rsidRPr="001C70CD">
        <w:t xml:space="preserve">atients </w:t>
      </w:r>
      <w:r w:rsidR="001F24FC">
        <w:t>struggled, however, to integrate their own fragmented memories with factual information provided by ICU staff</w:t>
      </w:r>
      <w:r w:rsidR="00D97979">
        <w:t xml:space="preserve"> </w:t>
      </w:r>
      <w:r w:rsidR="003C4E58">
        <w:fldChar w:fldCharType="begin"/>
      </w:r>
      <w:r w:rsidR="006753FC">
        <w:instrText xml:space="preserve"> ADDIN EN.CITE &lt;EndNote&gt;&lt;Cite&gt;&lt;Author&gt;Williams&lt;/Author&gt;&lt;Year&gt;2009&lt;/Year&gt;&lt;RecNum&gt;28&lt;/RecNum&gt;&lt;DisplayText&gt;[28]&lt;/DisplayText&gt;&lt;record&gt;&lt;rec-number&gt;28&lt;/rec-number&gt;&lt;foreign-keys&gt;&lt;key app="EN" db-id="ezv22520ad29pte5vf7xwwea0t5fxzxrp09z" timestamp="1542892962"&gt;28&lt;/key&gt;&lt;/foreign-keys&gt;&lt;ref-type name="Journal Article"&gt;17&lt;/ref-type&gt;&lt;contributors&gt;&lt;authors&gt;&lt;author&gt;Williams, S. L.&lt;/author&gt;&lt;/authors&gt;&lt;/contributors&gt;&lt;titles&gt;&lt;title&gt;Recovering from the psychological impact of intensive care: how constructing a story helps&lt;/title&gt;&lt;secondary-title&gt;Nurs Crit Care.&lt;/secondary-title&gt;&lt;/titles&gt;&lt;periodical&gt;&lt;full-title&gt;Nurs Crit Care.&lt;/full-title&gt;&lt;/periodical&gt;&lt;volume&gt;14&lt;/volume&gt;&lt;dates&gt;&lt;year&gt;2009&lt;/year&gt;&lt;/dates&gt;&lt;label&gt;Williams2009&lt;/label&gt;&lt;urls&gt;&lt;related-urls&gt;&lt;url&gt;http://dx.doi.org/10.1111/j.1478-5153.2009.00354.x&lt;/url&gt;&lt;/related-urls&gt;&lt;/urls&gt;&lt;electronic-resource-num&gt;10.1111/j.1478-5153.2009.00354.x&lt;/electronic-resource-num&gt;&lt;/record&gt;&lt;/Cite&gt;&lt;/EndNote&gt;</w:instrText>
      </w:r>
      <w:r w:rsidR="003C4E58">
        <w:fldChar w:fldCharType="separate"/>
      </w:r>
      <w:r w:rsidR="006753FC">
        <w:rPr>
          <w:noProof/>
        </w:rPr>
        <w:t>[28]</w:t>
      </w:r>
      <w:r w:rsidR="003C4E58">
        <w:fldChar w:fldCharType="end"/>
      </w:r>
      <w:r w:rsidR="001F24FC">
        <w:t xml:space="preserve">. </w:t>
      </w:r>
      <w:r w:rsidR="001F24FC" w:rsidRPr="001C70CD">
        <w:t xml:space="preserve">A key support need reported during this phase was </w:t>
      </w:r>
      <w:r w:rsidR="00D64767">
        <w:t>for</w:t>
      </w:r>
      <w:r w:rsidR="001F24FC" w:rsidRPr="001C70CD">
        <w:t xml:space="preserve"> </w:t>
      </w:r>
      <w:r w:rsidR="008531CE">
        <w:t xml:space="preserve">repeated </w:t>
      </w:r>
      <w:r w:rsidR="001F24FC" w:rsidRPr="001C70CD">
        <w:t>transfer</w:t>
      </w:r>
      <w:r w:rsidR="008531CE">
        <w:t xml:space="preserve"> of </w:t>
      </w:r>
      <w:r w:rsidR="001F24FC" w:rsidRPr="00C75D56">
        <w:t>clear</w:t>
      </w:r>
      <w:r w:rsidR="001F24FC">
        <w:t>,</w:t>
      </w:r>
      <w:r w:rsidR="001F24FC" w:rsidRPr="00C75D56">
        <w:t xml:space="preserve"> easily understandable </w:t>
      </w:r>
      <w:r w:rsidR="001F24FC">
        <w:t>information</w:t>
      </w:r>
      <w:r w:rsidR="001F24FC" w:rsidRPr="001C70CD">
        <w:t xml:space="preserve"> </w:t>
      </w:r>
      <w:r w:rsidR="001F24FC">
        <w:t>from</w:t>
      </w:r>
      <w:r w:rsidR="001F24FC" w:rsidRPr="001C70CD">
        <w:t xml:space="preserve"> health care </w:t>
      </w:r>
      <w:r w:rsidR="001F24FC">
        <w:t>staff</w:t>
      </w:r>
      <w:r w:rsidR="001F24FC" w:rsidRPr="001C70CD">
        <w:t xml:space="preserve"> to patients and families </w:t>
      </w:r>
      <w:r w:rsidR="003C4E58">
        <w:fldChar w:fldCharType="begin">
          <w:fldData xml:space="preserve">PEVuZE5vdGU+PENpdGU+PEF1dGhvcj5MZWU8L0F1dGhvcj48WWVhcj4yMDA5PC9ZZWFyPjxSZWNO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</w:fldData>
        </w:fldChar>
      </w:r>
      <w:r w:rsidR="006753FC">
        <w:instrText xml:space="preserve"> ADDIN EN.CITE </w:instrText>
      </w:r>
      <w:r w:rsidR="006753FC">
        <w:fldChar w:fldCharType="begin">
          <w:fldData xml:space="preserve">PEVuZE5vdGU+PENpdGU+PEF1dGhvcj5MZWU8L0F1dGhvcj48WWVhcj4yMDA5PC9ZZWFyPjxSZWNO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</w:fldData>
        </w:fldChar>
      </w:r>
      <w:r w:rsidR="006753FC">
        <w:instrText xml:space="preserve"> ADDIN EN.CITE.DATA </w:instrText>
      </w:r>
      <w:r w:rsidR="006753FC">
        <w:fldChar w:fldCharType="end"/>
      </w:r>
      <w:r w:rsidR="003C4E58">
        <w:fldChar w:fldCharType="separate"/>
      </w:r>
      <w:r w:rsidR="006753FC">
        <w:rPr>
          <w:noProof/>
        </w:rPr>
        <w:t>[25, 28]</w:t>
      </w:r>
      <w:r w:rsidR="003C4E58">
        <w:fldChar w:fldCharType="end"/>
      </w:r>
      <w:r w:rsidR="005543D0">
        <w:t>.</w:t>
      </w:r>
    </w:p>
    <w:p w14:paraId="6982ACD2" w14:textId="77777777" w:rsidR="005543D0" w:rsidRDefault="005543D0" w:rsidP="00365730">
      <w:pPr>
        <w:spacing w:after="0" w:line="480" w:lineRule="auto"/>
      </w:pPr>
    </w:p>
    <w:p w14:paraId="552CD399" w14:textId="77777777" w:rsidR="00E44196" w:rsidRPr="00246973" w:rsidRDefault="00CA68E5" w:rsidP="00365730">
      <w:pPr>
        <w:spacing w:after="0" w:line="480" w:lineRule="auto"/>
        <w:rPr>
          <w:i/>
        </w:rPr>
      </w:pPr>
      <w:r w:rsidRPr="00246973">
        <w:rPr>
          <w:i/>
        </w:rPr>
        <w:lastRenderedPageBreak/>
        <w:t xml:space="preserve">Stabilisation (ward care) </w:t>
      </w:r>
    </w:p>
    <w:p w14:paraId="33BE7038" w14:textId="77777777" w:rsidR="001C70CD" w:rsidRDefault="001C70CD" w:rsidP="00365730">
      <w:pPr>
        <w:spacing w:after="0" w:line="480" w:lineRule="auto"/>
      </w:pPr>
      <w:r w:rsidRPr="001C70CD">
        <w:t xml:space="preserve">The need for continued, clear communication was also apparent in the transition from ICU to the </w:t>
      </w:r>
      <w:r w:rsidR="00DB112E">
        <w:t xml:space="preserve">hospital </w:t>
      </w:r>
      <w:r w:rsidRPr="001C70CD">
        <w:t xml:space="preserve">ward. Patients </w:t>
      </w:r>
      <w:r w:rsidR="00DB112E">
        <w:t xml:space="preserve">reported </w:t>
      </w:r>
      <w:r w:rsidRPr="001C70CD">
        <w:t xml:space="preserve">a lack of communication </w:t>
      </w:r>
      <w:r w:rsidR="00F00F06">
        <w:t>between</w:t>
      </w:r>
      <w:r w:rsidRPr="001C70CD">
        <w:t xml:space="preserve"> ICU </w:t>
      </w:r>
      <w:r w:rsidR="00F00F06">
        <w:t>and</w:t>
      </w:r>
      <w:r w:rsidRPr="001C70CD">
        <w:t xml:space="preserve"> ward staff to facilitate </w:t>
      </w:r>
      <w:r w:rsidR="00F00F06">
        <w:t>continuity</w:t>
      </w:r>
      <w:r w:rsidR="00F00F06" w:rsidRPr="001C70CD">
        <w:t xml:space="preserve"> </w:t>
      </w:r>
      <w:r w:rsidR="00DB112E">
        <w:t xml:space="preserve">of </w:t>
      </w:r>
      <w:r w:rsidRPr="001C70CD">
        <w:t>care</w:t>
      </w:r>
      <w:r w:rsidR="00724D94">
        <w:t xml:space="preserve"> </w:t>
      </w:r>
      <w:r w:rsidR="00724D94">
        <w:fldChar w:fldCharType="begin">
          <w:fldData xml:space="preserve">PEVuZE5vdGU+PENpdGU+PEF1dGhvcj5CZW5jaDwvQXV0aG9yPjxZZWFyPjIwMTE8L1llYXI+PFJl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</w:fldData>
        </w:fldChar>
      </w:r>
      <w:r w:rsidR="006753FC">
        <w:instrText xml:space="preserve"> ADDIN EN.CITE </w:instrText>
      </w:r>
      <w:r w:rsidR="006753FC">
        <w:fldChar w:fldCharType="begin">
          <w:fldData xml:space="preserve">PEVuZE5vdGU+PENpdGU+PEF1dGhvcj5CZW5jaDwvQXV0aG9yPjxZZWFyPjIwMTE8L1llYXI+PFJl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</w:fldData>
        </w:fldChar>
      </w:r>
      <w:r w:rsidR="006753FC">
        <w:instrText xml:space="preserve"> ADDIN EN.CITE.DATA </w:instrText>
      </w:r>
      <w:r w:rsidR="006753FC">
        <w:fldChar w:fldCharType="end"/>
      </w:r>
      <w:r w:rsidR="00724D94">
        <w:fldChar w:fldCharType="separate"/>
      </w:r>
      <w:r w:rsidR="006753FC">
        <w:rPr>
          <w:noProof/>
        </w:rPr>
        <w:t>[33-35]</w:t>
      </w:r>
      <w:r w:rsidR="00724D94">
        <w:fldChar w:fldCharType="end"/>
      </w:r>
      <w:r w:rsidRPr="001C70CD">
        <w:t xml:space="preserve">. Although </w:t>
      </w:r>
      <w:r w:rsidR="00E44196">
        <w:t xml:space="preserve">ICU </w:t>
      </w:r>
      <w:r w:rsidRPr="001C70CD">
        <w:t xml:space="preserve">discharge summaries were helpful, </w:t>
      </w:r>
      <w:r w:rsidR="007E2592">
        <w:t xml:space="preserve">patients felt </w:t>
      </w:r>
      <w:r w:rsidRPr="001C70CD">
        <w:t xml:space="preserve">the information was too basic </w:t>
      </w:r>
      <w:r w:rsidR="006504BC">
        <w:t>and needed more</w:t>
      </w:r>
      <w:r w:rsidRPr="001C70CD">
        <w:t xml:space="preserve"> specific details</w:t>
      </w:r>
      <w:r w:rsidR="0029068E">
        <w:t>,</w:t>
      </w:r>
      <w:r w:rsidR="007E2592">
        <w:t xml:space="preserve"> </w:t>
      </w:r>
      <w:r w:rsidR="00F00F06">
        <w:t>tailored to their unique presentation</w:t>
      </w:r>
      <w:r w:rsidR="00724D94">
        <w:t xml:space="preserve"> </w:t>
      </w:r>
      <w:r w:rsidR="00724D94">
        <w:fldChar w:fldCharType="begin">
          <w:fldData xml:space="preserve">PEVuZE5vdGU+PENpdGU+PEF1dGhvcj5CZW5jaDwvQXV0aG9yPjxZZWFyPjIwMTE8L1llYXI+PFJl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</w:fldData>
        </w:fldChar>
      </w:r>
      <w:r w:rsidR="006753FC">
        <w:instrText xml:space="preserve"> ADDIN EN.CITE </w:instrText>
      </w:r>
      <w:r w:rsidR="006753FC">
        <w:fldChar w:fldCharType="begin">
          <w:fldData xml:space="preserve">PEVuZE5vdGU+PENpdGU+PEF1dGhvcj5CZW5jaDwvQXV0aG9yPjxZZWFyPjIwMTE8L1llYXI+PFJl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</w:fldData>
        </w:fldChar>
      </w:r>
      <w:r w:rsidR="006753FC">
        <w:instrText xml:space="preserve"> ADDIN EN.CITE.DATA </w:instrText>
      </w:r>
      <w:r w:rsidR="006753FC">
        <w:fldChar w:fldCharType="end"/>
      </w:r>
      <w:r w:rsidR="00724D94">
        <w:fldChar w:fldCharType="separate"/>
      </w:r>
      <w:r w:rsidR="006753FC">
        <w:rPr>
          <w:noProof/>
        </w:rPr>
        <w:t>[33, 34, 36]</w:t>
      </w:r>
      <w:r w:rsidR="00724D94">
        <w:fldChar w:fldCharType="end"/>
      </w:r>
      <w:r w:rsidRPr="001C70CD">
        <w:t xml:space="preserve">. </w:t>
      </w:r>
      <w:r w:rsidR="00F00F06">
        <w:t>W</w:t>
      </w:r>
      <w:r w:rsidR="007E2592">
        <w:t>hen information was provided, patients recalle</w:t>
      </w:r>
      <w:r w:rsidR="00F93FBE">
        <w:t>d</w:t>
      </w:r>
      <w:r w:rsidR="007E2592">
        <w:t xml:space="preserve"> periods of </w:t>
      </w:r>
      <w:r w:rsidR="00F00F06">
        <w:t xml:space="preserve">memory loss </w:t>
      </w:r>
      <w:r w:rsidR="007E2592">
        <w:t>and not knowing</w:t>
      </w:r>
      <w:r w:rsidR="00C91621">
        <w:t xml:space="preserve"> where they </w:t>
      </w:r>
      <w:r w:rsidR="00F93FBE">
        <w:t xml:space="preserve">were </w:t>
      </w:r>
      <w:r w:rsidR="00724D94">
        <w:fldChar w:fldCharType="begin">
          <w:fldData xml:space="preserve">PEVuZE5vdGU+PENpdGU+PEF1dGhvcj5CZW5jaDwvQXV0aG9yPjxZZWFyPjIwMTQ8L1llYXI+PFJl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sidR="006753FC">
        <w:instrText xml:space="preserve"> ADDIN EN.CITE </w:instrText>
      </w:r>
      <w:r w:rsidR="006753FC">
        <w:fldChar w:fldCharType="begin">
          <w:fldData xml:space="preserve">PEVuZE5vdGU+PENpdGU+PEF1dGhvcj5CZW5jaDwvQXV0aG9yPjxZZWFyPjIwMTQ8L1llYXI+PFJl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sidR="006753FC">
        <w:instrText xml:space="preserve"> ADDIN EN.CITE.DATA </w:instrText>
      </w:r>
      <w:r w:rsidR="006753FC">
        <w:fldChar w:fldCharType="end"/>
      </w:r>
      <w:r w:rsidR="00724D94">
        <w:fldChar w:fldCharType="separate"/>
      </w:r>
      <w:r w:rsidR="006753FC">
        <w:rPr>
          <w:noProof/>
        </w:rPr>
        <w:t>[36]</w:t>
      </w:r>
      <w:r w:rsidR="00724D94">
        <w:fldChar w:fldCharType="end"/>
      </w:r>
      <w:r w:rsidR="007E2592">
        <w:t>. While some patients attributed this to not receiving information, others indicated that there was an element of forgetting because everything was ‘blurred’</w:t>
      </w:r>
      <w:r w:rsidR="00C91621">
        <w:t xml:space="preserve"> </w:t>
      </w:r>
      <w:r w:rsidR="006504BC">
        <w:t>and highlighted</w:t>
      </w:r>
      <w:r w:rsidR="00C91621">
        <w:t xml:space="preserve"> the need for continual repetition</w:t>
      </w:r>
      <w:r w:rsidR="007E2592">
        <w:t xml:space="preserve"> </w:t>
      </w:r>
      <w:r w:rsidR="00C91621">
        <w:t>of information and orientation</w:t>
      </w:r>
      <w:r w:rsidR="006504BC">
        <w:t xml:space="preserve"> </w:t>
      </w:r>
      <w:r w:rsidR="00724D94">
        <w:fldChar w:fldCharType="begin"/>
      </w:r>
      <w:r w:rsidR="006753FC">
        <w:instrText xml:space="preserve"> ADDIN EN.CITE &lt;EndNote&gt;&lt;Cite&gt;&lt;Author&gt;Odell&lt;/Author&gt;&lt;Year&gt;2000&lt;/Year&gt;&lt;RecNum&gt;2584&lt;/RecNum&gt;&lt;DisplayText&gt;[37]&lt;/DisplayText&gt;&lt;record&gt;&lt;rec-number&gt;2584&lt;/rec-number&gt;&lt;foreign-keys&gt;&lt;key app="EN" db-id="x5ewdxr58rv22zev2xzxedw7ef0de2f0ts0w" timestamp="1544454605"&gt;2584&lt;/key&gt;&lt;/foreign-keys&gt;&lt;ref-type name="Journal Article"&gt;17&lt;/ref-type&gt;&lt;contributors&gt;&lt;authors&gt;&lt;author&gt;Odell, M.&lt;/author&gt;&lt;/authors&gt;&lt;/contributors&gt;&lt;auth-address&gt;Intensive Care Unit, Royal Berkshire and Battle Hospital NHS Trust, Reading, England. mandyodelle@aol.com&lt;/auth-address&gt;&lt;titles&gt;&lt;title&gt;The patient&amp;apos;s thoughts and feelings about their transfer from intensive care to the general ward&lt;/title&gt;&lt;secondary-title&gt;J Adv Nurs&lt;/secondary-title&gt;&lt;alt-title&gt;Journal of advanced nursing&lt;/alt-title&gt;&lt;/titles&gt;&lt;periodical&gt;&lt;full-title&gt;J Adv Nurs&lt;/full-title&gt;&lt;/periodical&gt;&lt;alt-periodical&gt;&lt;full-title&gt;Journal Of Advanced Nursing&lt;/full-title&gt;&lt;/alt-periodical&gt;&lt;pages&gt;322-9&lt;/pages&gt;&lt;volume&gt;31&lt;/volume&gt;&lt;number&gt;2&lt;/number&gt;&lt;edition&gt;2000/02/15&lt;/edition&gt;&lt;keywords&gt;&lt;keyword&gt;Adaptation, Psychological&lt;/keyword&gt;&lt;keyword&gt;Adult&lt;/keyword&gt;&lt;keyword&gt;Aged&lt;/keyword&gt;&lt;keyword&gt;Critical Care/*psychology&lt;/keyword&gt;&lt;keyword&gt;*Emotions&lt;/keyword&gt;&lt;keyword&gt;England&lt;/keyword&gt;&lt;keyword&gt;Female&lt;/keyword&gt;&lt;keyword&gt;Humans&lt;/keyword&gt;&lt;keyword&gt;Interviews as Topic/methods&lt;/keyword&gt;&lt;keyword&gt;Male&lt;/keyword&gt;&lt;keyword&gt;Middle Aged&lt;/keyword&gt;&lt;keyword&gt;*Patient Transfer&lt;/keyword&gt;&lt;keyword&gt;Patients/*psychology&lt;/keyword&gt;&lt;keyword&gt;*Patients&amp;apos; Rooms&lt;/keyword&gt;&lt;keyword&gt;*Thinking&lt;/keyword&gt;&lt;/keywords&gt;&lt;dates&gt;&lt;year&gt;2000&lt;/year&gt;&lt;pub-dates&gt;&lt;date&gt;Feb&lt;/date&gt;&lt;/pub-dates&gt;&lt;/dates&gt;&lt;isbn&gt;0309-2402 (Print)&amp;#xD;0309-2402&lt;/isbn&gt;&lt;accession-num&gt;10672089&lt;/accession-num&gt;&lt;urls&gt;&lt;/urls&gt;&lt;remote-database-provider&gt;NLM&lt;/remote-database-provider&gt;&lt;language&gt;eng&lt;/language&gt;&lt;/record&gt;&lt;/Cite&gt;&lt;/EndNote&gt;</w:instrText>
      </w:r>
      <w:r w:rsidR="00724D94">
        <w:fldChar w:fldCharType="separate"/>
      </w:r>
      <w:r w:rsidR="006753FC">
        <w:rPr>
          <w:noProof/>
        </w:rPr>
        <w:t>[37]</w:t>
      </w:r>
      <w:r w:rsidR="00724D94">
        <w:fldChar w:fldCharType="end"/>
      </w:r>
      <w:r w:rsidR="00C91621">
        <w:t xml:space="preserve">. </w:t>
      </w:r>
    </w:p>
    <w:p w14:paraId="2BE3F3CE" w14:textId="77777777" w:rsidR="005543D0" w:rsidRDefault="005543D0" w:rsidP="00365730">
      <w:pPr>
        <w:spacing w:after="0" w:line="480" w:lineRule="auto"/>
      </w:pPr>
    </w:p>
    <w:p w14:paraId="630CE90B" w14:textId="77777777" w:rsidR="00D6194D" w:rsidRPr="00D375E3" w:rsidRDefault="00D6194D" w:rsidP="00365730">
      <w:pPr>
        <w:spacing w:after="0" w:line="480" w:lineRule="auto"/>
        <w:rPr>
          <w:i/>
        </w:rPr>
      </w:pPr>
      <w:r w:rsidRPr="00D375E3">
        <w:rPr>
          <w:i/>
        </w:rPr>
        <w:t>Preparation (ward care)</w:t>
      </w:r>
    </w:p>
    <w:p w14:paraId="01554894" w14:textId="77777777" w:rsidR="001C70CD" w:rsidRDefault="001C70CD" w:rsidP="00365730">
      <w:pPr>
        <w:spacing w:after="0" w:line="480" w:lineRule="auto"/>
      </w:pPr>
      <w:r w:rsidRPr="001C70CD">
        <w:t>As patients</w:t>
      </w:r>
      <w:r w:rsidR="00C91621">
        <w:t xml:space="preserve"> </w:t>
      </w:r>
      <w:r w:rsidRPr="001C70CD">
        <w:t xml:space="preserve">progressed </w:t>
      </w:r>
      <w:r w:rsidR="00E20674">
        <w:t xml:space="preserve">toward </w:t>
      </w:r>
      <w:r w:rsidRPr="001C70CD">
        <w:t xml:space="preserve">preparation </w:t>
      </w:r>
      <w:r w:rsidR="00E20674">
        <w:t>for hospital discharge,</w:t>
      </w:r>
      <w:r w:rsidRPr="001C70CD">
        <w:t xml:space="preserve"> their </w:t>
      </w:r>
      <w:r w:rsidR="00E20674">
        <w:t xml:space="preserve">informational </w:t>
      </w:r>
      <w:r w:rsidRPr="001C70CD">
        <w:t xml:space="preserve">needs </w:t>
      </w:r>
      <w:r w:rsidR="006504BC">
        <w:t>changed</w:t>
      </w:r>
      <w:r w:rsidR="00E20674">
        <w:t>,</w:t>
      </w:r>
      <w:r w:rsidR="006504BC" w:rsidRPr="001C70CD">
        <w:t xml:space="preserve"> </w:t>
      </w:r>
      <w:r w:rsidRPr="001C70CD">
        <w:t>to focus on progress made since ICU discharge and the treatments and medications nee</w:t>
      </w:r>
      <w:r w:rsidR="00724D94">
        <w:t xml:space="preserve">ded to ensure ongoing recovery </w:t>
      </w:r>
      <w:r w:rsidR="00724D94">
        <w:fldChar w:fldCharType="begin">
          <w:fldData xml:space="preserve">PEVuZE5vdGU+PENpdGU+PEF1dGhvcj5MZWU8L0F1dGhvcj48WWVhcj4yMDA5PC9ZZWFyPjxSZWNO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6753FC">
        <w:instrText xml:space="preserve"> ADDIN EN.CITE </w:instrText>
      </w:r>
      <w:r w:rsidR="006753FC">
        <w:fldChar w:fldCharType="begin">
          <w:fldData xml:space="preserve">PEVuZE5vdGU+PENpdGU+PEF1dGhvcj5MZWU8L0F1dGhvcj48WWVhcj4yMDA5PC9ZZWFyPjxSZWNO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6753FC">
        <w:instrText xml:space="preserve"> ADDIN EN.CITE.DATA </w:instrText>
      </w:r>
      <w:r w:rsidR="006753FC">
        <w:fldChar w:fldCharType="end"/>
      </w:r>
      <w:r w:rsidR="00724D94">
        <w:fldChar w:fldCharType="separate"/>
      </w:r>
      <w:r w:rsidR="006753FC">
        <w:rPr>
          <w:noProof/>
        </w:rPr>
        <w:t>[25]</w:t>
      </w:r>
      <w:r w:rsidR="00724D94">
        <w:fldChar w:fldCharType="end"/>
      </w:r>
      <w:r w:rsidRPr="001C70CD">
        <w:t>. The reported information needs continued to focus on the illness event and prognosis, as patients beg</w:t>
      </w:r>
      <w:r w:rsidR="00B97A04">
        <w:t>an</w:t>
      </w:r>
      <w:r w:rsidRPr="001C70CD">
        <w:t xml:space="preserve"> to realize the nature</w:t>
      </w:r>
      <w:r w:rsidR="00B97A04">
        <w:t>, severity and short and long-term implications</w:t>
      </w:r>
      <w:r w:rsidR="00B97A04" w:rsidRPr="001C70CD">
        <w:t xml:space="preserve"> of</w:t>
      </w:r>
      <w:r w:rsidRPr="001C70CD">
        <w:t xml:space="preserve"> their </w:t>
      </w:r>
      <w:r w:rsidR="00B97A04">
        <w:t xml:space="preserve">critical </w:t>
      </w:r>
      <w:r w:rsidR="006C1417">
        <w:t>illness</w:t>
      </w:r>
      <w:r w:rsidR="00724D94">
        <w:t xml:space="preserve"> </w:t>
      </w:r>
      <w:r w:rsidR="00724D94">
        <w:fldChar w:fldCharType="begin">
          <w:fldData xml:space="preserve">PEVuZE5vdGU+PENpdGU+PEF1dGhvcj5MZWU8L0F1dGhvcj48WWVhcj4yMDA5PC9ZZWFyPjxSZWNO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6753FC">
        <w:instrText xml:space="preserve"> ADDIN EN.CITE </w:instrText>
      </w:r>
      <w:r w:rsidR="006753FC">
        <w:fldChar w:fldCharType="begin">
          <w:fldData xml:space="preserve">PEVuZE5vdGU+PENpdGU+PEF1dGhvcj5MZWU8L0F1dGhvcj48WWVhcj4yMDA5PC9ZZWFyPjxSZWNO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6753FC">
        <w:instrText xml:space="preserve"> ADDIN EN.CITE.DATA </w:instrText>
      </w:r>
      <w:r w:rsidR="006753FC">
        <w:fldChar w:fldCharType="end"/>
      </w:r>
      <w:r w:rsidR="00724D94">
        <w:fldChar w:fldCharType="separate"/>
      </w:r>
      <w:r w:rsidR="006753FC">
        <w:rPr>
          <w:noProof/>
        </w:rPr>
        <w:t>[25]</w:t>
      </w:r>
      <w:r w:rsidR="00724D94">
        <w:fldChar w:fldCharType="end"/>
      </w:r>
      <w:r w:rsidRPr="001C70CD">
        <w:t>.</w:t>
      </w:r>
    </w:p>
    <w:p w14:paraId="3FCE19BA" w14:textId="77777777" w:rsidR="005543D0" w:rsidRDefault="005543D0" w:rsidP="00365730">
      <w:pPr>
        <w:spacing w:after="0" w:line="480" w:lineRule="auto"/>
      </w:pPr>
    </w:p>
    <w:p w14:paraId="60BDC4BE" w14:textId="77777777" w:rsidR="00DB112E" w:rsidRPr="00DB112E" w:rsidRDefault="00DB112E" w:rsidP="00365730">
      <w:pPr>
        <w:spacing w:after="0" w:line="480" w:lineRule="auto"/>
        <w:rPr>
          <w:i/>
        </w:rPr>
      </w:pPr>
      <w:r w:rsidRPr="00DB112E">
        <w:rPr>
          <w:i/>
        </w:rPr>
        <w:t>Implementation/adaptation</w:t>
      </w:r>
      <w:r>
        <w:rPr>
          <w:i/>
        </w:rPr>
        <w:t xml:space="preserve"> (discharge home)</w:t>
      </w:r>
    </w:p>
    <w:p w14:paraId="6B319FF6" w14:textId="6FE0B7AE" w:rsidR="001C70CD" w:rsidRPr="001C70CD" w:rsidRDefault="001C70CD" w:rsidP="00365730">
      <w:pPr>
        <w:spacing w:after="0" w:line="480" w:lineRule="auto"/>
      </w:pPr>
      <w:r w:rsidRPr="001C70CD">
        <w:t xml:space="preserve">At home, information needs </w:t>
      </w:r>
      <w:r w:rsidR="004544FB">
        <w:t>continued to</w:t>
      </w:r>
      <w:r w:rsidR="004544FB" w:rsidRPr="001C70CD">
        <w:t xml:space="preserve"> </w:t>
      </w:r>
      <w:r w:rsidRPr="001C70CD">
        <w:t xml:space="preserve">focus on </w:t>
      </w:r>
      <w:r w:rsidR="00B97A04">
        <w:t xml:space="preserve">understanding </w:t>
      </w:r>
      <w:r w:rsidRPr="001C70CD">
        <w:t xml:space="preserve">their </w:t>
      </w:r>
      <w:r w:rsidR="00B97A04">
        <w:t xml:space="preserve">critical </w:t>
      </w:r>
      <w:r w:rsidRPr="001C70CD">
        <w:t xml:space="preserve">illness, but </w:t>
      </w:r>
      <w:r w:rsidR="00F67BBD">
        <w:t>with a greater emphasis on</w:t>
      </w:r>
      <w:r w:rsidRPr="001C70CD">
        <w:t xml:space="preserve"> coping with the long-term sequelae and stress. Return visits to the ICU, seeing the room they had occupied, and us</w:t>
      </w:r>
      <w:r w:rsidR="00FB5FB4">
        <w:t>ing</w:t>
      </w:r>
      <w:r w:rsidRPr="001C70CD">
        <w:t xml:space="preserve"> an ICU diary </w:t>
      </w:r>
      <w:r w:rsidR="00FB5FB4">
        <w:t>were</w:t>
      </w:r>
      <w:r w:rsidR="00FB5FB4" w:rsidRPr="001C70CD">
        <w:t xml:space="preserve"> </w:t>
      </w:r>
      <w:r w:rsidRPr="001C70CD">
        <w:t>seen as beneficial by some patients in filling i</w:t>
      </w:r>
      <w:r w:rsidR="00724D94">
        <w:t xml:space="preserve">n the gaps, but not for others </w:t>
      </w:r>
      <w:r w:rsidR="00724D94">
        <w:fldChar w:fldCharType="begin">
          <w:fldData xml:space="preserve">PEVuZE5vdGU+PENpdGU+PEF1dGhvcj5IYXJhbGRzc29uPC9BdXRob3I+PFllYXI+MjAxNTwvWWVh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</w:fldData>
        </w:fldChar>
      </w:r>
      <w:r w:rsidR="006753FC">
        <w:instrText xml:space="preserve"> ADDIN EN.CITE </w:instrText>
      </w:r>
      <w:r w:rsidR="006753FC">
        <w:fldChar w:fldCharType="begin">
          <w:fldData xml:space="preserve">PEVuZE5vdGU+PENpdGU+PEF1dGhvcj5IYXJhbGRzc29uPC9BdXRob3I+PFllYXI+MjAxNTwvWWVh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</w:fldData>
        </w:fldChar>
      </w:r>
      <w:r w:rsidR="006753FC">
        <w:instrText xml:space="preserve"> ADDIN EN.CITE.DATA </w:instrText>
      </w:r>
      <w:r w:rsidR="006753FC">
        <w:fldChar w:fldCharType="end"/>
      </w:r>
      <w:r w:rsidR="00724D94">
        <w:fldChar w:fldCharType="separate"/>
      </w:r>
      <w:r w:rsidR="006753FC">
        <w:rPr>
          <w:noProof/>
        </w:rPr>
        <w:t>[38]</w:t>
      </w:r>
      <w:r w:rsidR="00724D94">
        <w:fldChar w:fldCharType="end"/>
      </w:r>
      <w:r w:rsidRPr="001C70CD">
        <w:t xml:space="preserve">.  </w:t>
      </w:r>
      <w:r w:rsidR="00CB77E9" w:rsidRPr="008353D9">
        <w:rPr>
          <w:highlight w:val="cyan"/>
        </w:rPr>
        <w:t>Patients</w:t>
      </w:r>
      <w:r w:rsidR="00CB77E9" w:rsidRPr="001C70CD">
        <w:t xml:space="preserve"> </w:t>
      </w:r>
      <w:r w:rsidR="00FB5FB4">
        <w:t>wanted</w:t>
      </w:r>
      <w:r w:rsidR="00FB5FB4" w:rsidRPr="001C70CD">
        <w:t xml:space="preserve"> </w:t>
      </w:r>
      <w:r w:rsidRPr="001C70CD">
        <w:t>information delivered in a more permanent fashion, such as pamphlets or book</w:t>
      </w:r>
      <w:r w:rsidR="00724D94">
        <w:t xml:space="preserve">lets for ongoing review </w:t>
      </w:r>
      <w:r w:rsidR="00724D94">
        <w:fldChar w:fldCharType="begin">
          <w:fldData xml:space="preserve">PEVuZE5vdGU+PENpdGU+PEF1dGhvcj5MZWU8L0F1dGhvcj48WWVhcj4yMDA5PC9ZZWFyPjxSZWNO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6753FC">
        <w:instrText xml:space="preserve"> ADDIN EN.CITE </w:instrText>
      </w:r>
      <w:r w:rsidR="006753FC">
        <w:fldChar w:fldCharType="begin">
          <w:fldData xml:space="preserve">PEVuZE5vdGU+PENpdGU+PEF1dGhvcj5MZWU8L0F1dGhvcj48WWVhcj4yMDA5PC9ZZWFyPjxSZWNO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6753FC">
        <w:instrText xml:space="preserve"> ADDIN EN.CITE.DATA </w:instrText>
      </w:r>
      <w:r w:rsidR="006753FC">
        <w:fldChar w:fldCharType="end"/>
      </w:r>
      <w:r w:rsidR="00724D94">
        <w:fldChar w:fldCharType="separate"/>
      </w:r>
      <w:r w:rsidR="006753FC">
        <w:rPr>
          <w:noProof/>
        </w:rPr>
        <w:t>[25]</w:t>
      </w:r>
      <w:r w:rsidR="00724D94">
        <w:fldChar w:fldCharType="end"/>
      </w:r>
      <w:r w:rsidRPr="001C70CD">
        <w:t xml:space="preserve">. </w:t>
      </w:r>
      <w:r w:rsidR="00CB77E9" w:rsidRPr="008353D9">
        <w:rPr>
          <w:highlight w:val="cyan"/>
        </w:rPr>
        <w:t>Patients</w:t>
      </w:r>
      <w:r w:rsidR="00CB77E9" w:rsidRPr="001C70CD">
        <w:t xml:space="preserve"> </w:t>
      </w:r>
      <w:r w:rsidRPr="001C70CD">
        <w:t>indicated a sense of wanting more information, but not knowing where to obtain it</w:t>
      </w:r>
      <w:r w:rsidR="009A3484">
        <w:t xml:space="preserve"> </w:t>
      </w:r>
      <w:r w:rsidR="00724D94">
        <w:fldChar w:fldCharType="begin">
          <w:fldData xml:space="preserve">PEVuZE5vdGU+PENpdGU+PEF1dGhvcj5DemVyd29ua2E8L0F1dGhvcj48WWVhcj4yMDE1PC9ZZWFy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6753FC">
        <w:instrText xml:space="preserve"> ADDIN EN.CITE </w:instrText>
      </w:r>
      <w:r w:rsidR="006753FC">
        <w:fldChar w:fldCharType="begin">
          <w:fldData xml:space="preserve">PEVuZE5vdGU+PENpdGU+PEF1dGhvcj5DemVyd29ua2E8L0F1dGhvcj48WWVhcj4yMDE1PC9ZZWFy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6753FC">
        <w:instrText xml:space="preserve"> ADDIN EN.CITE.DATA </w:instrText>
      </w:r>
      <w:r w:rsidR="006753FC">
        <w:fldChar w:fldCharType="end"/>
      </w:r>
      <w:r w:rsidR="00724D94">
        <w:fldChar w:fldCharType="separate"/>
      </w:r>
      <w:r w:rsidR="006753FC">
        <w:rPr>
          <w:noProof/>
        </w:rPr>
        <w:t>[24, 25]</w:t>
      </w:r>
      <w:r w:rsidR="00724D94">
        <w:fldChar w:fldCharType="end"/>
      </w:r>
      <w:r w:rsidR="00D64767">
        <w:t>. They needed</w:t>
      </w:r>
      <w:r w:rsidRPr="001C70CD">
        <w:t xml:space="preserve"> information and education to be extended to </w:t>
      </w:r>
      <w:r w:rsidRPr="001C70CD">
        <w:lastRenderedPageBreak/>
        <w:t xml:space="preserve">family members </w:t>
      </w:r>
      <w:r w:rsidR="00724D94">
        <w:fldChar w:fldCharType="begin">
          <w:fldData xml:space="preserve">PEVuZE5vdGU+PENpdGU+PEF1dGhvcj5EZWFjb248L0F1dGhvcj48WWVhcj4yMDEyPC9ZZWFyPjxS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6753FC">
        <w:instrText xml:space="preserve"> ADDIN EN.CITE </w:instrText>
      </w:r>
      <w:r w:rsidR="006753FC">
        <w:fldChar w:fldCharType="begin">
          <w:fldData xml:space="preserve">PEVuZE5vdGU+PENpdGU+PEF1dGhvcj5EZWFjb248L0F1dGhvcj48WWVhcj4yMDEyPC9ZZWFyPjxS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6753FC">
        <w:instrText xml:space="preserve"> ADDIN EN.CITE.DATA </w:instrText>
      </w:r>
      <w:r w:rsidR="006753FC">
        <w:fldChar w:fldCharType="end"/>
      </w:r>
      <w:r w:rsidR="00724D94">
        <w:fldChar w:fldCharType="separate"/>
      </w:r>
      <w:r w:rsidR="006753FC">
        <w:rPr>
          <w:noProof/>
        </w:rPr>
        <w:t>[39]</w:t>
      </w:r>
      <w:r w:rsidR="00724D94">
        <w:fldChar w:fldCharType="end"/>
      </w:r>
      <w:r w:rsidR="00D64767">
        <w:t xml:space="preserve">, particularly as </w:t>
      </w:r>
      <w:r w:rsidR="00AF4628" w:rsidRPr="001C70CD">
        <w:t xml:space="preserve">questions about their experience and medical condition persisted </w:t>
      </w:r>
      <w:r w:rsidR="00D64767">
        <w:t xml:space="preserve">long </w:t>
      </w:r>
      <w:r w:rsidR="00AF4628" w:rsidRPr="001C70CD">
        <w:t xml:space="preserve">after returning to the community </w:t>
      </w:r>
      <w:r w:rsidR="00AF4628">
        <w:fldChar w:fldCharType="begin">
          <w:fldData xml:space="preserve">PEVuZE5vdGU+PENpdGU+PEF1dGhvcj5DemVyd29ua2E8L0F1dGhvcj48WWVhcj4yMDE1PC9ZZWFy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6753FC">
        <w:instrText xml:space="preserve"> ADDIN EN.CITE </w:instrText>
      </w:r>
      <w:r w:rsidR="006753FC">
        <w:fldChar w:fldCharType="begin">
          <w:fldData xml:space="preserve">PEVuZE5vdGU+PENpdGU+PEF1dGhvcj5DemVyd29ua2E8L0F1dGhvcj48WWVhcj4yMDE1PC9ZZWFy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6753FC">
        <w:instrText xml:space="preserve"> ADDIN EN.CITE.DATA </w:instrText>
      </w:r>
      <w:r w:rsidR="006753FC">
        <w:fldChar w:fldCharType="end"/>
      </w:r>
      <w:r w:rsidR="00AF4628">
        <w:fldChar w:fldCharType="separate"/>
      </w:r>
      <w:r w:rsidR="006753FC">
        <w:rPr>
          <w:noProof/>
        </w:rPr>
        <w:t>[24]</w:t>
      </w:r>
      <w:r w:rsidR="00AF4628">
        <w:fldChar w:fldCharType="end"/>
      </w:r>
      <w:r w:rsidR="00AF4628" w:rsidRPr="001C70CD">
        <w:t xml:space="preserve">. </w:t>
      </w:r>
      <w:r w:rsidR="00AF4628">
        <w:t xml:space="preserve">The need for the full ‘story’ was expressed by survivors to enable them to make sense of, and reclaim ownership of, their lives </w:t>
      </w:r>
      <w:r w:rsidR="00724D94">
        <w:fldChar w:fldCharType="begin"/>
      </w:r>
      <w:r w:rsidR="006753FC">
        <w:instrText xml:space="preserve"> ADDIN EN.CITE &lt;EndNote&gt;&lt;Cite&gt;&lt;Author&gt;Williams&lt;/Author&gt;&lt;Year&gt;2009&lt;/Year&gt;&lt;RecNum&gt;28&lt;/RecNum&gt;&lt;DisplayText&gt;[28]&lt;/DisplayText&gt;&lt;record&gt;&lt;rec-number&gt;28&lt;/rec-number&gt;&lt;foreign-keys&gt;&lt;key app="EN" db-id="ezv22520ad29pte5vf7xwwea0t5fxzxrp09z" timestamp="1542892962"&gt;28&lt;/key&gt;&lt;/foreign-keys&gt;&lt;ref-type name="Journal Article"&gt;17&lt;/ref-type&gt;&lt;contributors&gt;&lt;authors&gt;&lt;author&gt;Williams, S. L.&lt;/author&gt;&lt;/authors&gt;&lt;/contributors&gt;&lt;titles&gt;&lt;title&gt;Recovering from the psychological impact of intensive care: how constructing a story helps&lt;/title&gt;&lt;secondary-title&gt;Nurs Crit Care.&lt;/secondary-title&gt;&lt;/titles&gt;&lt;periodical&gt;&lt;full-title&gt;Nurs Crit Care.&lt;/full-title&gt;&lt;/periodical&gt;&lt;volume&gt;14&lt;/volume&gt;&lt;dates&gt;&lt;year&gt;2009&lt;/year&gt;&lt;/dates&gt;&lt;label&gt;Williams2009&lt;/label&gt;&lt;urls&gt;&lt;related-urls&gt;&lt;url&gt;http://dx.doi.org/10.1111/j.1478-5153.2009.00354.x&lt;/url&gt;&lt;/related-urls&gt;&lt;/urls&gt;&lt;electronic-resource-num&gt;10.1111/j.1478-5153.2009.00354.x&lt;/electronic-resource-num&gt;&lt;/record&gt;&lt;/Cite&gt;&lt;/EndNote&gt;</w:instrText>
      </w:r>
      <w:r w:rsidR="00724D94">
        <w:fldChar w:fldCharType="separate"/>
      </w:r>
      <w:r w:rsidR="006753FC">
        <w:rPr>
          <w:noProof/>
        </w:rPr>
        <w:t>[28]</w:t>
      </w:r>
      <w:r w:rsidR="00724D94">
        <w:fldChar w:fldCharType="end"/>
      </w:r>
      <w:r w:rsidR="00AF4628">
        <w:t>.</w:t>
      </w:r>
    </w:p>
    <w:p w14:paraId="69D292A1" w14:textId="77777777" w:rsidR="001C70CD" w:rsidRPr="001C70CD" w:rsidRDefault="001C70CD" w:rsidP="00365730">
      <w:pPr>
        <w:spacing w:after="0" w:line="480" w:lineRule="auto"/>
      </w:pPr>
    </w:p>
    <w:p w14:paraId="4E502AD7" w14:textId="77777777" w:rsidR="001C70CD" w:rsidRPr="005543D0" w:rsidRDefault="001C70CD" w:rsidP="00365730">
      <w:pPr>
        <w:spacing w:after="0" w:line="480" w:lineRule="auto"/>
        <w:rPr>
          <w:u w:val="single"/>
        </w:rPr>
      </w:pPr>
      <w:r w:rsidRPr="005543D0">
        <w:rPr>
          <w:u w:val="single"/>
        </w:rPr>
        <w:t>Emotional needs</w:t>
      </w:r>
    </w:p>
    <w:p w14:paraId="748859B6" w14:textId="77777777" w:rsidR="006B690D" w:rsidRPr="006B690D" w:rsidRDefault="006B690D" w:rsidP="00365730">
      <w:pPr>
        <w:keepNext/>
        <w:keepLines/>
        <w:spacing w:after="0" w:line="480" w:lineRule="auto"/>
        <w:outlineLvl w:val="1"/>
        <w:rPr>
          <w:i/>
        </w:rPr>
      </w:pPr>
      <w:r w:rsidRPr="006B690D">
        <w:rPr>
          <w:i/>
        </w:rPr>
        <w:t xml:space="preserve">Event/diagnosis </w:t>
      </w:r>
      <w:r w:rsidRPr="00D375E3">
        <w:rPr>
          <w:i/>
        </w:rPr>
        <w:t>(ICU admission)</w:t>
      </w:r>
    </w:p>
    <w:p w14:paraId="2DE692A1" w14:textId="77777777" w:rsidR="00B97A04" w:rsidRDefault="00492625" w:rsidP="00365730">
      <w:pPr>
        <w:spacing w:after="0" w:line="480" w:lineRule="auto"/>
      </w:pPr>
      <w:r>
        <w:t xml:space="preserve">Patients experienced a wide array of emotional </w:t>
      </w:r>
      <w:r w:rsidR="00FB5FB4">
        <w:t>reactions that</w:t>
      </w:r>
      <w:r>
        <w:t xml:space="preserve"> changed over time. </w:t>
      </w:r>
      <w:r w:rsidR="001C70CD" w:rsidRPr="001C70CD">
        <w:t xml:space="preserve"> </w:t>
      </w:r>
      <w:r w:rsidR="00FB5FB4">
        <w:t>Recalled e</w:t>
      </w:r>
      <w:r w:rsidR="00845C0D">
        <w:t>motions prior to intubation in the ICU were terror, dread, uncertainty</w:t>
      </w:r>
      <w:r w:rsidR="00557BA2">
        <w:t>,</w:t>
      </w:r>
      <w:r w:rsidR="00845C0D">
        <w:t xml:space="preserve"> and facing imminent death</w:t>
      </w:r>
      <w:r w:rsidR="0084446D">
        <w:t xml:space="preserve"> </w:t>
      </w:r>
      <w:r w:rsidR="0084446D">
        <w:fldChar w:fldCharType="begin">
          <w:fldData xml:space="preserve">PEVuZE5vdGU+PENpdGU+PEF1dGhvcj5Mb2Y8L0F1dGhvcj48WWVhcj4yMDA4PC9ZZWFyPjxSZWNO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=
</w:fldData>
        </w:fldChar>
      </w:r>
      <w:r w:rsidR="006753FC">
        <w:instrText xml:space="preserve"> ADDIN EN.CITE </w:instrText>
      </w:r>
      <w:r w:rsidR="006753FC">
        <w:fldChar w:fldCharType="begin">
          <w:fldData xml:space="preserve">PEVuZE5vdGU+PENpdGU+PEF1dGhvcj5Mb2Y8L0F1dGhvcj48WWVhcj4yMDA4PC9ZZWFyPjxSZWNO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=
</w:fldData>
        </w:fldChar>
      </w:r>
      <w:r w:rsidR="006753FC">
        <w:instrText xml:space="preserve"> ADDIN EN.CITE.DATA </w:instrText>
      </w:r>
      <w:r w:rsidR="006753FC">
        <w:fldChar w:fldCharType="end"/>
      </w:r>
      <w:r w:rsidR="0084446D">
        <w:fldChar w:fldCharType="separate"/>
      </w:r>
      <w:r w:rsidR="006753FC">
        <w:rPr>
          <w:noProof/>
        </w:rPr>
        <w:t>[31, 40]</w:t>
      </w:r>
      <w:r w:rsidR="0084446D">
        <w:fldChar w:fldCharType="end"/>
      </w:r>
      <w:r w:rsidR="00845C0D">
        <w:t xml:space="preserve">. </w:t>
      </w:r>
      <w:r w:rsidR="00FB5FB4">
        <w:t>Patients described r</w:t>
      </w:r>
      <w:r>
        <w:t>egaining consciousness</w:t>
      </w:r>
      <w:r w:rsidR="001C70CD" w:rsidRPr="001C70CD">
        <w:t xml:space="preserve"> after a life-threatening condition as confusing, shattering and a feeling of emptiness</w:t>
      </w:r>
      <w:r w:rsidR="0084446D">
        <w:t xml:space="preserve"> </w:t>
      </w:r>
      <w:r w:rsidR="0084446D">
        <w:fldChar w:fldCharType="begin"/>
      </w:r>
      <w:r w:rsidR="006753FC">
        <w:instrText xml:space="preserve"> ADDIN EN.CITE &lt;EndNote&gt;&lt;Cite&gt;&lt;Author&gt;Minton&lt;/Author&gt;&lt;Year&gt;2005&lt;/Year&gt;&lt;RecNum&gt;1&lt;/RecNum&gt;&lt;DisplayText&gt;[40]&lt;/DisplayText&gt;&lt;record&gt;&lt;rec-number&gt;1&lt;/rec-number&gt;&lt;foreign-keys&gt;&lt;key app="EN" db-id="xw5trsvxidfw26ewe2apsxxpvazwea9v29sr" timestamp="1546259649"&gt;1&lt;/key&gt;&lt;/foreign-keys&gt;&lt;ref-type name="Journal Article"&gt;17&lt;/ref-type&gt;&lt;contributors&gt;&lt;authors&gt;&lt;author&gt;Minton, C.&lt;/author&gt;&lt;author&gt;Carryer, J.&lt;/author&gt;&lt;/authors&gt;&lt;/contributors&gt;&lt;auth-address&gt;School of Health Science, Massey University, Palmerston North, New Zealand.&lt;/auth-address&gt;&lt;titles&gt;&lt;title&gt;Memories of former intensive care patients six months following discharge&lt;/title&gt;&lt;secondary-title&gt;Contemp Nurse&lt;/secondary-title&gt;&lt;alt-title&gt;Contemporary nurse&lt;/alt-title&gt;&lt;/titles&gt;&lt;pages&gt;152-8&lt;/pages&gt;&lt;volume&gt;20&lt;/volume&gt;&lt;number&gt;2&lt;/number&gt;&lt;edition&gt;2006/01/06&lt;/edition&gt;&lt;keywords&gt;&lt;keyword&gt;*Adaptation, Psychological&lt;/keyword&gt;&lt;keyword&gt;Adult&lt;/keyword&gt;&lt;keyword&gt;Critical Care/*psychology&lt;/keyword&gt;&lt;keyword&gt;Critical Illness/*psychology&lt;/keyword&gt;&lt;keyword&gt;Humans&lt;/keyword&gt;&lt;keyword&gt;*Mental Recall&lt;/keyword&gt;&lt;keyword&gt;Narration&lt;/keyword&gt;&lt;keyword&gt;New Zealand&lt;/keyword&gt;&lt;keyword&gt;*Patient Discharge&lt;/keyword&gt;&lt;/keywords&gt;&lt;dates&gt;&lt;year&gt;2005&lt;/year&gt;&lt;pub-dates&gt;&lt;date&gt;Dec&lt;/date&gt;&lt;/pub-dates&gt;&lt;/dates&gt;&lt;isbn&gt;1037-6178 (Print)&amp;#xD;1037-6178&lt;/isbn&gt;&lt;accession-num&gt;16393097&lt;/accession-num&gt;&lt;urls&gt;&lt;/urls&gt;&lt;electronic-resource-num&gt;10.5555/conu.2005.20.2.152&lt;/electronic-resource-num&gt;&lt;remote-database-provider&gt;NLM&lt;/remote-database-provider&gt;&lt;language&gt;eng&lt;/language&gt;&lt;/record&gt;&lt;/Cite&gt;&lt;/EndNote&gt;</w:instrText>
      </w:r>
      <w:r w:rsidR="0084446D">
        <w:fldChar w:fldCharType="separate"/>
      </w:r>
      <w:r w:rsidR="006753FC">
        <w:rPr>
          <w:noProof/>
        </w:rPr>
        <w:t>[40]</w:t>
      </w:r>
      <w:r w:rsidR="0084446D">
        <w:fldChar w:fldCharType="end"/>
      </w:r>
      <w:r w:rsidR="001C70CD" w:rsidRPr="001C70CD">
        <w:t>. Initial reactions included death anxiety</w:t>
      </w:r>
      <w:r w:rsidR="008337A4">
        <w:t xml:space="preserve"> </w:t>
      </w:r>
      <w:r w:rsidR="008337A4">
        <w:fldChar w:fldCharType="begin">
          <w:fldData xml:space="preserve">PEVuZE5vdGU+PENpdGU+PEF1dGhvcj5XaWxsaWFtczwvQXV0aG9yPjxZZWFyPjIwMDk8L1llYXI+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</w:fldData>
        </w:fldChar>
      </w:r>
      <w:r w:rsidR="006753FC">
        <w:instrText xml:space="preserve"> ADDIN EN.CITE </w:instrText>
      </w:r>
      <w:r w:rsidR="006753FC">
        <w:fldChar w:fldCharType="begin">
          <w:fldData xml:space="preserve">PEVuZE5vdGU+PENpdGU+PEF1dGhvcj5XaWxsaWFtczwvQXV0aG9yPjxZZWFyPjIwMDk8L1llYXI+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</w:fldData>
        </w:fldChar>
      </w:r>
      <w:r w:rsidR="006753FC">
        <w:instrText xml:space="preserve"> ADDIN EN.CITE.DATA </w:instrText>
      </w:r>
      <w:r w:rsidR="006753FC">
        <w:fldChar w:fldCharType="end"/>
      </w:r>
      <w:r w:rsidR="008337A4">
        <w:fldChar w:fldCharType="separate"/>
      </w:r>
      <w:r w:rsidR="006753FC">
        <w:rPr>
          <w:noProof/>
        </w:rPr>
        <w:t>[5, 28, 31, 32, 40-43]</w:t>
      </w:r>
      <w:r w:rsidR="008337A4">
        <w:fldChar w:fldCharType="end"/>
      </w:r>
      <w:r w:rsidR="00993743">
        <w:t>,</w:t>
      </w:r>
      <w:r w:rsidR="001C70CD" w:rsidRPr="001C70CD">
        <w:t xml:space="preserve"> feelings of loss of control</w:t>
      </w:r>
      <w:r w:rsidR="00993743">
        <w:t xml:space="preserve"> </w:t>
      </w:r>
      <w:r w:rsidR="00993743">
        <w:fldChar w:fldCharType="begin">
          <w:fldData xml:space="preserve">PEVuZE5vdGU+PENpdGU+PEF1dGhvcj5IdXBjZXk8L0F1dGhvcj48WWVhcj4yMDAwPC9ZZWFyPjxS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</w:fldData>
        </w:fldChar>
      </w:r>
      <w:r w:rsidR="006753FC">
        <w:instrText xml:space="preserve"> ADDIN EN.CITE </w:instrText>
      </w:r>
      <w:r w:rsidR="006753FC">
        <w:fldChar w:fldCharType="begin">
          <w:fldData xml:space="preserve">PEVuZE5vdGU+PENpdGU+PEF1dGhvcj5IdXBjZXk8L0F1dGhvcj48WWVhcj4yMDAwPC9ZZWFyPjxS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</w:fldData>
        </w:fldChar>
      </w:r>
      <w:r w:rsidR="006753FC">
        <w:instrText xml:space="preserve"> ADDIN EN.CITE.DATA </w:instrText>
      </w:r>
      <w:r w:rsidR="006753FC">
        <w:fldChar w:fldCharType="end"/>
      </w:r>
      <w:r w:rsidR="00993743">
        <w:fldChar w:fldCharType="separate"/>
      </w:r>
      <w:r w:rsidR="006753FC">
        <w:rPr>
          <w:noProof/>
        </w:rPr>
        <w:t>[30, 37, 40]</w:t>
      </w:r>
      <w:r w:rsidR="00993743">
        <w:fldChar w:fldCharType="end"/>
      </w:r>
      <w:r w:rsidR="001C70CD" w:rsidRPr="001C70CD">
        <w:t>, powerlessness</w:t>
      </w:r>
      <w:r w:rsidR="00211B99">
        <w:t xml:space="preserve"> </w:t>
      </w:r>
      <w:r w:rsidR="00211B99">
        <w:fldChar w:fldCharType="begin">
          <w:fldData xml:space="preserve">PEVuZE5vdGU+PENpdGU+PEF1dGhvcj5BZGFtc29uPC9BdXRob3I+PFllYXI+MjAwNDwvWWVhcj48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</w:fldData>
        </w:fldChar>
      </w:r>
      <w:r w:rsidR="006753FC">
        <w:instrText xml:space="preserve"> ADDIN EN.CITE </w:instrText>
      </w:r>
      <w:r w:rsidR="006753FC">
        <w:fldChar w:fldCharType="begin">
          <w:fldData xml:space="preserve">PEVuZE5vdGU+PENpdGU+PEF1dGhvcj5BZGFtc29uPC9BdXRob3I+PFllYXI+MjAwNDwvWWVhcj48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</w:fldData>
        </w:fldChar>
      </w:r>
      <w:r w:rsidR="006753FC">
        <w:instrText xml:space="preserve"> ADDIN EN.CITE.DATA </w:instrText>
      </w:r>
      <w:r w:rsidR="006753FC">
        <w:fldChar w:fldCharType="end"/>
      </w:r>
      <w:r w:rsidR="00211B99">
        <w:fldChar w:fldCharType="separate"/>
      </w:r>
      <w:r w:rsidR="006753FC">
        <w:rPr>
          <w:noProof/>
        </w:rPr>
        <w:t>[29]</w:t>
      </w:r>
      <w:r w:rsidR="00211B99">
        <w:fldChar w:fldCharType="end"/>
      </w:r>
      <w:r w:rsidR="001C70CD" w:rsidRPr="001C70CD">
        <w:t>, panic and abandonment</w:t>
      </w:r>
      <w:r w:rsidR="00211B99">
        <w:t xml:space="preserve"> </w:t>
      </w:r>
      <w:r w:rsidR="00211B99">
        <w:fldChar w:fldCharType="begin">
          <w:fldData xml:space="preserve">PEVuZE5vdGU+PENpdGU+PEF1dGhvcj5BYmRhbHJhaGltPC9BdXRob3I+PFllYXI+MjAxNDwvWWVh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</w:fldData>
        </w:fldChar>
      </w:r>
      <w:r w:rsidR="006753FC">
        <w:instrText xml:space="preserve"> ADDIN EN.CITE </w:instrText>
      </w:r>
      <w:r w:rsidR="006753FC">
        <w:fldChar w:fldCharType="begin">
          <w:fldData xml:space="preserve">PEVuZE5vdGU+PENpdGU+PEF1dGhvcj5BYmRhbHJhaGltPC9BdXRob3I+PFllYXI+MjAxNDwvWWVh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</w:fldData>
        </w:fldChar>
      </w:r>
      <w:r w:rsidR="006753FC">
        <w:instrText xml:space="preserve"> ADDIN EN.CITE.DATA </w:instrText>
      </w:r>
      <w:r w:rsidR="006753FC">
        <w:fldChar w:fldCharType="end"/>
      </w:r>
      <w:r w:rsidR="00211B99">
        <w:fldChar w:fldCharType="separate"/>
      </w:r>
      <w:r w:rsidR="006753FC">
        <w:rPr>
          <w:noProof/>
        </w:rPr>
        <w:t>[5, 44]</w:t>
      </w:r>
      <w:r w:rsidR="00211B99">
        <w:fldChar w:fldCharType="end"/>
      </w:r>
      <w:r w:rsidR="001C70CD" w:rsidRPr="001C70CD">
        <w:t xml:space="preserve">. </w:t>
      </w:r>
      <w:r w:rsidR="00001573">
        <w:t xml:space="preserve">Fear and anxiety were common reactions to </w:t>
      </w:r>
      <w:r w:rsidR="001C70CD" w:rsidRPr="001C70CD">
        <w:t xml:space="preserve">being physically restrained, endotracheal suctioning, </w:t>
      </w:r>
      <w:r w:rsidR="00E430F8">
        <w:t xml:space="preserve">chest physiotherapy, nasogastric tune insertion, </w:t>
      </w:r>
      <w:r w:rsidR="00B97A04">
        <w:t xml:space="preserve">the </w:t>
      </w:r>
      <w:r w:rsidR="001C70CD" w:rsidRPr="001C70CD">
        <w:t xml:space="preserve">inability to communicate and having a </w:t>
      </w:r>
      <w:r w:rsidR="00890B55" w:rsidRPr="001C70CD">
        <w:t>tracheostomy</w:t>
      </w:r>
      <w:r w:rsidR="00890B55">
        <w:t xml:space="preserve"> </w:t>
      </w:r>
      <w:r w:rsidR="00890B55">
        <w:fldChar w:fldCharType="begin">
          <w:fldData xml:space="preserve">PEVuZE5vdGU+PENpdGU+PEF1dGhvcj5Db3g8L0F1dGhvcj48WWVhcj4yMDA5PC9ZZWFyPjxSZWNO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</w:fldData>
        </w:fldChar>
      </w:r>
      <w:r w:rsidR="006753FC">
        <w:instrText xml:space="preserve"> ADDIN EN.CITE </w:instrText>
      </w:r>
      <w:r w:rsidR="006753FC">
        <w:fldChar w:fldCharType="begin">
          <w:fldData xml:space="preserve">PEVuZE5vdGU+PENpdGU+PEF1dGhvcj5Db3g8L0F1dGhvcj48WWVhcj4yMDA5PC9ZZWFyPjxSZWNO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</w:fldData>
        </w:fldChar>
      </w:r>
      <w:r w:rsidR="006753FC">
        <w:instrText xml:space="preserve"> ADDIN EN.CITE.DATA </w:instrText>
      </w:r>
      <w:r w:rsidR="006753FC">
        <w:fldChar w:fldCharType="end"/>
      </w:r>
      <w:r w:rsidR="00890B55">
        <w:fldChar w:fldCharType="separate"/>
      </w:r>
      <w:r w:rsidR="006753FC">
        <w:rPr>
          <w:noProof/>
        </w:rPr>
        <w:t>[40, 41, 45]</w:t>
      </w:r>
      <w:r w:rsidR="00890B55">
        <w:fldChar w:fldCharType="end"/>
      </w:r>
      <w:r w:rsidR="001C70CD" w:rsidRPr="001C70CD">
        <w:t xml:space="preserve">. </w:t>
      </w:r>
    </w:p>
    <w:p w14:paraId="0193F98B" w14:textId="77777777" w:rsidR="001C70CD" w:rsidRDefault="001C70CD" w:rsidP="00365730">
      <w:pPr>
        <w:spacing w:after="0" w:line="480" w:lineRule="auto"/>
      </w:pPr>
      <w:r w:rsidRPr="001C70CD">
        <w:t xml:space="preserve">Needs expressed during the early initial stages </w:t>
      </w:r>
      <w:r w:rsidR="00492625">
        <w:t>included</w:t>
      </w:r>
      <w:r w:rsidR="00492625" w:rsidRPr="001C70CD">
        <w:t xml:space="preserve"> </w:t>
      </w:r>
      <w:r w:rsidRPr="001C70CD">
        <w:t>the need for comfort</w:t>
      </w:r>
      <w:r w:rsidR="00211B99">
        <w:t xml:space="preserve"> </w:t>
      </w:r>
      <w:r w:rsidR="00211B99">
        <w:fldChar w:fldCharType="begin">
          <w:fldData xml:space="preserve">PEVuZE5vdGU+PENpdGU+PEF1dGhvcj5BZGFtc29uPC9BdXRob3I+PFllYXI+MjAwNDwvWWVhcj48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</w:fldData>
        </w:fldChar>
      </w:r>
      <w:r w:rsidR="006753FC">
        <w:instrText xml:space="preserve"> ADDIN EN.CITE </w:instrText>
      </w:r>
      <w:r w:rsidR="006753FC">
        <w:fldChar w:fldCharType="begin">
          <w:fldData xml:space="preserve">PEVuZE5vdGU+PENpdGU+PEF1dGhvcj5BZGFtc29uPC9BdXRob3I+PFllYXI+MjAwNDwvWWVhcj48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</w:fldData>
        </w:fldChar>
      </w:r>
      <w:r w:rsidR="006753FC">
        <w:instrText xml:space="preserve"> ADDIN EN.CITE.DATA </w:instrText>
      </w:r>
      <w:r w:rsidR="006753FC">
        <w:fldChar w:fldCharType="end"/>
      </w:r>
      <w:r w:rsidR="00211B99">
        <w:fldChar w:fldCharType="separate"/>
      </w:r>
      <w:r w:rsidR="006753FC">
        <w:rPr>
          <w:noProof/>
        </w:rPr>
        <w:t>[29]</w:t>
      </w:r>
      <w:r w:rsidR="00211B99">
        <w:fldChar w:fldCharType="end"/>
      </w:r>
      <w:r w:rsidRPr="001C70CD">
        <w:t xml:space="preserve"> in words and touch </w:t>
      </w:r>
      <w:r w:rsidR="00890B55">
        <w:fldChar w:fldCharType="begin">
          <w:fldData xml:space="preserve">PEVuZE5vdGU+PENpdGU+PEF1dGhvcj5IdXBjZXk8L0F1dGhvcj48WWVhcj4yMDAwPC9ZZWFyPjxS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</w:fldData>
        </w:fldChar>
      </w:r>
      <w:r w:rsidR="006753FC">
        <w:instrText xml:space="preserve"> ADDIN EN.CITE </w:instrText>
      </w:r>
      <w:r w:rsidR="006753FC">
        <w:fldChar w:fldCharType="begin">
          <w:fldData xml:space="preserve">PEVuZE5vdGU+PENpdGU+PEF1dGhvcj5IdXBjZXk8L0F1dGhvcj48WWVhcj4yMDAwPC9ZZWFyPjxS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</w:fldData>
        </w:fldChar>
      </w:r>
      <w:r w:rsidR="006753FC">
        <w:instrText xml:space="preserve"> ADDIN EN.CITE.DATA </w:instrText>
      </w:r>
      <w:r w:rsidR="006753FC">
        <w:fldChar w:fldCharType="end"/>
      </w:r>
      <w:r w:rsidR="00890B55">
        <w:fldChar w:fldCharType="separate"/>
      </w:r>
      <w:r w:rsidR="006753FC">
        <w:rPr>
          <w:noProof/>
        </w:rPr>
        <w:t>[30]</w:t>
      </w:r>
      <w:r w:rsidR="00890B55">
        <w:fldChar w:fldCharType="end"/>
      </w:r>
      <w:r w:rsidRPr="001C70CD">
        <w:t xml:space="preserve"> and the support of family</w:t>
      </w:r>
      <w:r w:rsidR="00890B55">
        <w:t xml:space="preserve"> </w:t>
      </w:r>
      <w:r w:rsidR="00890B55">
        <w:fldChar w:fldCharType="begin">
          <w:fldData xml:space="preserve">PEVuZE5vdGU+PENpdGU+PEF1dGhvcj5DaGFocmFvdWk8L0F1dGhvcj48WWVhcj4yMDE1PC9ZZWFy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</w:fldData>
        </w:fldChar>
      </w:r>
      <w:r w:rsidR="006753FC">
        <w:instrText xml:space="preserve"> ADDIN EN.CITE </w:instrText>
      </w:r>
      <w:r w:rsidR="006753FC">
        <w:fldChar w:fldCharType="begin">
          <w:fldData xml:space="preserve">PEVuZE5vdGU+PENpdGU+PEF1dGhvcj5DaGFocmFvdWk8L0F1dGhvcj48WWVhcj4yMDE1PC9ZZWFy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</w:fldData>
        </w:fldChar>
      </w:r>
      <w:r w:rsidR="006753FC">
        <w:instrText xml:space="preserve"> ADDIN EN.CITE.DATA </w:instrText>
      </w:r>
      <w:r w:rsidR="006753FC">
        <w:fldChar w:fldCharType="end"/>
      </w:r>
      <w:r w:rsidR="00890B55">
        <w:fldChar w:fldCharType="separate"/>
      </w:r>
      <w:r w:rsidR="006753FC">
        <w:rPr>
          <w:noProof/>
        </w:rPr>
        <w:t>[25, 28, 32, 44-47]</w:t>
      </w:r>
      <w:r w:rsidR="00890B55">
        <w:fldChar w:fldCharType="end"/>
      </w:r>
      <w:r w:rsidRPr="001C70CD">
        <w:t xml:space="preserve">. The need for family support and attendance extended across time. </w:t>
      </w:r>
      <w:r w:rsidR="008759FD">
        <w:t>Within the ICU, k</w:t>
      </w:r>
      <w:r w:rsidRPr="001C70CD">
        <w:t>nowing relatives could be contacted easily helped patients to develop a coping strategy</w:t>
      </w:r>
      <w:r w:rsidR="00890B55">
        <w:t xml:space="preserve"> </w:t>
      </w:r>
      <w:r w:rsidRPr="001C70CD">
        <w:t xml:space="preserve"> </w:t>
      </w:r>
      <w:r w:rsidR="00890B55">
        <w:fldChar w:fldCharType="begin"/>
      </w:r>
      <w:r w:rsidR="006753FC">
        <w:instrText xml:space="preserve"> ADDIN EN.CITE &lt;EndNote&gt;&lt;Cite&gt;&lt;Author&gt;Chiang&lt;/Author&gt;&lt;Year&gt;2011&lt;/Year&gt;&lt;RecNum&gt;2589&lt;/RecNum&gt;&lt;DisplayText&gt;[46]&lt;/DisplayText&gt;&lt;record&gt;&lt;rec-number&gt;2589&lt;/rec-number&gt;&lt;foreign-keys&gt;&lt;key app="EN" db-id="x5ewdxr58rv22zev2xzxedw7ef0de2f0ts0w" timestamp="1544455112"&gt;2589&lt;/key&gt;&lt;/foreign-keys&gt;&lt;ref-type name="Journal Article"&gt;17&lt;/ref-type&gt;&lt;contributors&gt;&lt;authors&gt;&lt;author&gt;Chiang, V. C.&lt;/author&gt;&lt;/authors&gt;&lt;/contributors&gt;&lt;auth-address&gt;Rm GH515, School of Nursing, The Hong Kong Polytechnic University, Hung Hom, Kowloon, Hong Kong SAR, China. hsvicoch@inet.polyu.edu.hk&lt;/auth-address&gt;&lt;titles&gt;&lt;title&gt;Surviving a critical illness through mutually being there with each other: a grounded theory study&lt;/title&gt;&lt;secondary-title&gt;Intensive Crit Care Nurs&lt;/secondary-title&gt;&lt;alt-title&gt;Intensive &amp;amp; critical care nursing&lt;/alt-title&gt;&lt;/titles&gt;&lt;alt-periodical&gt;&lt;full-title&gt;Intensive &amp;amp; Critical Care Nursing&lt;/full-title&gt;&lt;/alt-periodical&gt;&lt;pages&gt;317-30&lt;/pages&gt;&lt;volume&gt;27&lt;/volume&gt;&lt;number&gt;6&lt;/number&gt;&lt;edition&gt;2011/10/22&lt;/edition&gt;&lt;keywords&gt;&lt;keyword&gt;Adaptation, Psychological&lt;/keyword&gt;&lt;keyword&gt;Aged&lt;/keyword&gt;&lt;keyword&gt;*Caregivers&lt;/keyword&gt;&lt;keyword&gt;Critical Illness/psychology/*rehabilitation&lt;/keyword&gt;&lt;keyword&gt;Family&lt;/keyword&gt;&lt;keyword&gt;Female&lt;/keyword&gt;&lt;keyword&gt;Humans&lt;/keyword&gt;&lt;keyword&gt;*Interpersonal Relations&lt;/keyword&gt;&lt;keyword&gt;Male&lt;/keyword&gt;&lt;keyword&gt;Middle Aged&lt;/keyword&gt;&lt;keyword&gt;Models, Psychological&lt;/keyword&gt;&lt;keyword&gt;Narration&lt;/keyword&gt;&lt;keyword&gt;Qualitative Research&lt;/keyword&gt;&lt;keyword&gt;*Social Support&lt;/keyword&gt;&lt;keyword&gt;Vulnerable Populations&lt;/keyword&gt;&lt;/keywords&gt;&lt;dates&gt;&lt;year&gt;2011&lt;/year&gt;&lt;pub-dates&gt;&lt;date&gt;Dec&lt;/date&gt;&lt;/pub-dates&gt;&lt;/dates&gt;&lt;isbn&gt;0964-3397&lt;/isbn&gt;&lt;accession-num&gt;22014994&lt;/accession-num&gt;&lt;urls&gt;&lt;/urls&gt;&lt;electronic-resource-num&gt;10.1016/j.iccn.2011.09.001&lt;/electronic-resource-num&gt;&lt;remote-database-provider&gt;NLM&lt;/remote-database-provider&gt;&lt;language&gt;eng&lt;/language&gt;&lt;/record&gt;&lt;/Cite&gt;&lt;/EndNote&gt;</w:instrText>
      </w:r>
      <w:r w:rsidR="00890B55">
        <w:fldChar w:fldCharType="separate"/>
      </w:r>
      <w:r w:rsidR="006753FC">
        <w:rPr>
          <w:noProof/>
        </w:rPr>
        <w:t>[46]</w:t>
      </w:r>
      <w:r w:rsidR="00890B55">
        <w:fldChar w:fldCharType="end"/>
      </w:r>
      <w:r w:rsidRPr="001C70CD">
        <w:t xml:space="preserve"> and the family support led to feelings of happiness and security </w:t>
      </w:r>
      <w:r w:rsidR="00890B55">
        <w:fldChar w:fldCharType="begin">
          <w:fldData xml:space="preserve">PEVuZE5vdGU+PENpdGU+PEF1dGhvcj5MZWU8L0F1dGhvcj48WWVhcj4yMDA5PC9ZZWFyPjxSZWNO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6753FC">
        <w:instrText xml:space="preserve"> ADDIN EN.CITE </w:instrText>
      </w:r>
      <w:r w:rsidR="006753FC">
        <w:fldChar w:fldCharType="begin">
          <w:fldData xml:space="preserve">PEVuZE5vdGU+PENpdGU+PEF1dGhvcj5MZWU8L0F1dGhvcj48WWVhcj4yMDA5PC9ZZWFyPjxSZWNO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6753FC">
        <w:instrText xml:space="preserve"> ADDIN EN.CITE.DATA </w:instrText>
      </w:r>
      <w:r w:rsidR="006753FC">
        <w:fldChar w:fldCharType="end"/>
      </w:r>
      <w:r w:rsidR="00890B55">
        <w:fldChar w:fldCharType="separate"/>
      </w:r>
      <w:r w:rsidR="006753FC">
        <w:rPr>
          <w:noProof/>
        </w:rPr>
        <w:t>[25]</w:t>
      </w:r>
      <w:r w:rsidR="00890B55">
        <w:fldChar w:fldCharType="end"/>
      </w:r>
      <w:r w:rsidR="00890B55">
        <w:t>.</w:t>
      </w:r>
      <w:r w:rsidRPr="001C70CD">
        <w:t xml:space="preserve"> </w:t>
      </w:r>
    </w:p>
    <w:p w14:paraId="24D8EED0" w14:textId="77777777" w:rsidR="005543D0" w:rsidRPr="001C70CD" w:rsidRDefault="005543D0" w:rsidP="00365730">
      <w:pPr>
        <w:spacing w:after="0" w:line="480" w:lineRule="auto"/>
      </w:pPr>
    </w:p>
    <w:p w14:paraId="314E6693" w14:textId="77777777" w:rsidR="00F96B74" w:rsidRPr="00D375E3" w:rsidRDefault="00F96B74" w:rsidP="00365730">
      <w:pPr>
        <w:spacing w:after="0" w:line="480" w:lineRule="auto"/>
        <w:rPr>
          <w:i/>
        </w:rPr>
      </w:pPr>
      <w:r w:rsidRPr="00F96B74">
        <w:rPr>
          <w:i/>
        </w:rPr>
        <w:t xml:space="preserve">Stabilisation (ward care) </w:t>
      </w:r>
    </w:p>
    <w:p w14:paraId="27C1DF8C" w14:textId="234DF7F2" w:rsidR="001C70CD" w:rsidRDefault="001C70CD" w:rsidP="00365730">
      <w:pPr>
        <w:spacing w:after="0" w:line="480" w:lineRule="auto"/>
      </w:pPr>
      <w:r w:rsidRPr="008353D9">
        <w:rPr>
          <w:highlight w:val="cyan"/>
        </w:rPr>
        <w:t xml:space="preserve">Not surprisingly, the need </w:t>
      </w:r>
      <w:r w:rsidR="0059255A" w:rsidRPr="008353D9">
        <w:rPr>
          <w:highlight w:val="cyan"/>
        </w:rPr>
        <w:t xml:space="preserve">that patients </w:t>
      </w:r>
      <w:r w:rsidR="00F65649" w:rsidRPr="008353D9">
        <w:rPr>
          <w:highlight w:val="cyan"/>
        </w:rPr>
        <w:t>expressed</w:t>
      </w:r>
      <w:r w:rsidR="0059255A" w:rsidRPr="008353D9">
        <w:rPr>
          <w:highlight w:val="cyan"/>
        </w:rPr>
        <w:t xml:space="preserve"> </w:t>
      </w:r>
      <w:r w:rsidRPr="008353D9">
        <w:rPr>
          <w:highlight w:val="cyan"/>
        </w:rPr>
        <w:t xml:space="preserve">for security and familiarity was </w:t>
      </w:r>
      <w:r w:rsidR="005A504E" w:rsidRPr="008353D9">
        <w:rPr>
          <w:highlight w:val="cyan"/>
        </w:rPr>
        <w:t xml:space="preserve">often </w:t>
      </w:r>
      <w:r w:rsidRPr="008353D9">
        <w:rPr>
          <w:highlight w:val="cyan"/>
        </w:rPr>
        <w:t xml:space="preserve">jeopardised </w:t>
      </w:r>
      <w:r w:rsidR="0059255A" w:rsidRPr="008353D9">
        <w:rPr>
          <w:highlight w:val="cyan"/>
        </w:rPr>
        <w:t xml:space="preserve">when they transitioned from the familiar environment of the </w:t>
      </w:r>
      <w:r w:rsidRPr="008353D9">
        <w:rPr>
          <w:highlight w:val="cyan"/>
        </w:rPr>
        <w:t xml:space="preserve">ICU to the </w:t>
      </w:r>
      <w:r w:rsidR="0059255A" w:rsidRPr="008353D9">
        <w:rPr>
          <w:highlight w:val="cyan"/>
        </w:rPr>
        <w:t xml:space="preserve">new environment of the </w:t>
      </w:r>
      <w:r w:rsidRPr="008353D9">
        <w:rPr>
          <w:highlight w:val="cyan"/>
        </w:rPr>
        <w:t>ward</w:t>
      </w:r>
      <w:r w:rsidRPr="00CA1564">
        <w:rPr>
          <w:highlight w:val="green"/>
        </w:rPr>
        <w:t>.</w:t>
      </w:r>
      <w:r w:rsidRPr="001C70CD">
        <w:t xml:space="preserve"> Relocation anxiety was experienced by </w:t>
      </w:r>
      <w:r w:rsidR="005A504E">
        <w:t xml:space="preserve">some </w:t>
      </w:r>
      <w:r w:rsidRPr="001C70CD">
        <w:t>patients when transferred to the ward</w:t>
      </w:r>
      <w:r w:rsidR="005A504E">
        <w:t xml:space="preserve"> </w:t>
      </w:r>
      <w:r w:rsidR="007C0D0A">
        <w:fldChar w:fldCharType="begin"/>
      </w:r>
      <w:r w:rsidR="006753FC">
        <w:instrText xml:space="preserve"> ADDIN EN.CITE &lt;EndNote&gt;&lt;Cite&gt;&lt;Author&gt;Odell&lt;/Author&gt;&lt;Year&gt;2000&lt;/Year&gt;&lt;RecNum&gt;2584&lt;/RecNum&gt;&lt;DisplayText&gt;[37]&lt;/DisplayText&gt;&lt;record&gt;&lt;rec-number&gt;2584&lt;/rec-number&gt;&lt;foreign-keys&gt;&lt;key app="EN" db-id="x5ewdxr58rv22zev2xzxedw7ef0de2f0ts0w" timestamp="1544454605"&gt;2584&lt;/key&gt;&lt;/foreign-keys&gt;&lt;ref-type name="Journal Article"&gt;17&lt;/ref-type&gt;&lt;contributors&gt;&lt;authors&gt;&lt;author&gt;Odell, M.&lt;/author&gt;&lt;/authors&gt;&lt;/contributors&gt;&lt;auth-address&gt;Intensive Care Unit, Royal Berkshire and Battle Hospital NHS Trust, Reading, England. mandyodelle@aol.com&lt;/auth-address&gt;&lt;titles&gt;&lt;title&gt;The patient&amp;apos;s thoughts and feelings about their transfer from intensive care to the general ward&lt;/title&gt;&lt;secondary-title&gt;J Adv Nurs&lt;/secondary-title&gt;&lt;alt-title&gt;Journal of advanced nursing&lt;/alt-title&gt;&lt;/titles&gt;&lt;periodical&gt;&lt;full-title&gt;J Adv Nurs&lt;/full-title&gt;&lt;/periodical&gt;&lt;alt-periodical&gt;&lt;full-title&gt;Journal Of Advanced Nursing&lt;/full-title&gt;&lt;/alt-periodical&gt;&lt;pages&gt;322-9&lt;/pages&gt;&lt;volume&gt;31&lt;/volume&gt;&lt;number&gt;2&lt;/number&gt;&lt;edition&gt;2000/02/15&lt;/edition&gt;&lt;keywords&gt;&lt;keyword&gt;Adaptation, Psychological&lt;/keyword&gt;&lt;keyword&gt;Adult&lt;/keyword&gt;&lt;keyword&gt;Aged&lt;/keyword&gt;&lt;keyword&gt;Critical Care/*psychology&lt;/keyword&gt;&lt;keyword&gt;*Emotions&lt;/keyword&gt;&lt;keyword&gt;England&lt;/keyword&gt;&lt;keyword&gt;Female&lt;/keyword&gt;&lt;keyword&gt;Humans&lt;/keyword&gt;&lt;keyword&gt;Interviews as Topic/methods&lt;/keyword&gt;&lt;keyword&gt;Male&lt;/keyword&gt;&lt;keyword&gt;Middle Aged&lt;/keyword&gt;&lt;keyword&gt;*Patient Transfer&lt;/keyword&gt;&lt;keyword&gt;Patients/*psychology&lt;/keyword&gt;&lt;keyword&gt;*Patients&amp;apos; Rooms&lt;/keyword&gt;&lt;keyword&gt;*Thinking&lt;/keyword&gt;&lt;/keywords&gt;&lt;dates&gt;&lt;year&gt;2000&lt;/year&gt;&lt;pub-dates&gt;&lt;date&gt;Feb&lt;/date&gt;&lt;/pub-dates&gt;&lt;/dates&gt;&lt;isbn&gt;0309-2402 (Print)&amp;#xD;0309-2402&lt;/isbn&gt;&lt;accession-num&gt;10672089&lt;/accession-num&gt;&lt;urls&gt;&lt;/urls&gt;&lt;remote-database-provider&gt;NLM&lt;/remote-database-provider&gt;&lt;language&gt;eng&lt;/language&gt;&lt;/record&gt;&lt;/Cite&gt;&lt;/EndNote&gt;</w:instrText>
      </w:r>
      <w:r w:rsidR="007C0D0A">
        <w:fldChar w:fldCharType="separate"/>
      </w:r>
      <w:r w:rsidR="006753FC">
        <w:rPr>
          <w:noProof/>
        </w:rPr>
        <w:t>[37]</w:t>
      </w:r>
      <w:r w:rsidR="007C0D0A">
        <w:fldChar w:fldCharType="end"/>
      </w:r>
      <w:r w:rsidRPr="001C70CD">
        <w:t>, despite the presence of critical care outreach follow-up</w:t>
      </w:r>
      <w:r w:rsidR="00107505">
        <w:t xml:space="preserve"> for some patients</w:t>
      </w:r>
      <w:r w:rsidR="00221348">
        <w:t xml:space="preserve"> </w:t>
      </w:r>
      <w:r w:rsidR="00221348">
        <w:fldChar w:fldCharType="begin">
          <w:fldData xml:space="preserve">PEVuZE5vdGU+PENpdGU+PEF1dGhvcj5QYXR0aXNvbjwvQXV0aG9yPjxZZWFyPjIwMTU8L1llYXI+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</w:fldData>
        </w:fldChar>
      </w:r>
      <w:r w:rsidR="006753FC">
        <w:instrText xml:space="preserve"> ADDIN EN.CITE </w:instrText>
      </w:r>
      <w:r w:rsidR="006753FC">
        <w:fldChar w:fldCharType="begin">
          <w:fldData xml:space="preserve">PEVuZE5vdGU+PENpdGU+PEF1dGhvcj5QYXR0aXNvbjwvQXV0aG9yPjxZZWFyPjIwMTU8L1llYXI+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</w:fldData>
        </w:fldChar>
      </w:r>
      <w:r w:rsidR="006753FC">
        <w:instrText xml:space="preserve"> ADDIN EN.CITE.DATA </w:instrText>
      </w:r>
      <w:r w:rsidR="006753FC">
        <w:fldChar w:fldCharType="end"/>
      </w:r>
      <w:r w:rsidR="00221348">
        <w:fldChar w:fldCharType="separate"/>
      </w:r>
      <w:r w:rsidR="006753FC">
        <w:rPr>
          <w:noProof/>
        </w:rPr>
        <w:t>[35, 48]</w:t>
      </w:r>
      <w:r w:rsidR="00221348">
        <w:fldChar w:fldCharType="end"/>
      </w:r>
      <w:r w:rsidRPr="001C70CD">
        <w:t xml:space="preserve">. </w:t>
      </w:r>
      <w:r w:rsidR="005A504E">
        <w:t xml:space="preserve">Conversely, some patients experienced a sense of detachment, compliance and acceptance resulting in contentment: they had </w:t>
      </w:r>
      <w:r w:rsidR="005A504E">
        <w:lastRenderedPageBreak/>
        <w:t xml:space="preserve">entered a chain of events over </w:t>
      </w:r>
      <w:r w:rsidR="005A504E" w:rsidRPr="00050C3C">
        <w:t>which they had no control</w:t>
      </w:r>
      <w:r w:rsidR="007C0D0A">
        <w:t xml:space="preserve"> </w:t>
      </w:r>
      <w:r w:rsidR="007C0D0A">
        <w:fldChar w:fldCharType="begin"/>
      </w:r>
      <w:r w:rsidR="006753FC">
        <w:instrText xml:space="preserve"> ADDIN EN.CITE &lt;EndNote&gt;&lt;Cite&gt;&lt;Author&gt;McKinney&lt;/Author&gt;&lt;Year&gt;2002&lt;/Year&gt;&lt;RecNum&gt;2594&lt;/RecNum&gt;&lt;DisplayText&gt;[49]&lt;/DisplayText&gt;&lt;record&gt;&lt;rec-number&gt;2594&lt;/rec-number&gt;&lt;foreign-keys&gt;&lt;key app="EN" db-id="x5ewdxr58rv22zev2xzxedw7ef0de2f0ts0w" timestamp="1544455721"&gt;2594&lt;/key&gt;&lt;/foreign-keys&gt;&lt;ref-type name="Journal Article"&gt;17&lt;/ref-type&gt;&lt;contributors&gt;&lt;authors&gt;&lt;author&gt;McKinney, A. A.&lt;/author&gt;&lt;author&gt;Deeny, P.&lt;/author&gt;&lt;/authors&gt;&lt;/contributors&gt;&lt;auth-address&gt;School of Nursing and Midwifery, Queen&amp;apos;s University Belfast, UK. a.mckinney@qub.ac.uk&lt;/auth-address&gt;&lt;titles&gt;&lt;title&gt;Leaving the intensive care unit: a phenomenological study of the patients&amp;apos; experience&lt;/title&gt;&lt;secondary-title&gt;Intensive Crit Care Nurs&lt;/secondary-title&gt;&lt;alt-title&gt;Intensive &amp;amp; critical care nursing&lt;/alt-title&gt;&lt;/titles&gt;&lt;alt-periodical&gt;&lt;full-title&gt;Intensive &amp;amp; Critical Care Nursing&lt;/full-title&gt;&lt;/alt-periodical&gt;&lt;pages&gt;320-31&lt;/pages&gt;&lt;volume&gt;18&lt;/volume&gt;&lt;number&gt;6&lt;/number&gt;&lt;edition&gt;2003/01/16&lt;/edition&gt;&lt;keywords&gt;&lt;keyword&gt;Adult&lt;/keyword&gt;&lt;keyword&gt;Aged&lt;/keyword&gt;&lt;keyword&gt;Attitude to Health&lt;/keyword&gt;&lt;keyword&gt;Critical Illness/psychology&lt;/keyword&gt;&lt;keyword&gt;Humans&lt;/keyword&gt;&lt;keyword&gt;Inpatients/*psychology&lt;/keyword&gt;&lt;keyword&gt;*Intensive Care Units&lt;/keyword&gt;&lt;keyword&gt;Middle Aged&lt;/keyword&gt;&lt;keyword&gt;*Patient Transfer&lt;/keyword&gt;&lt;keyword&gt;*Patients&amp;apos; Rooms&lt;/keyword&gt;&lt;keyword&gt;Stress, Psychological/etiology&lt;/keyword&gt;&lt;/keywords&gt;&lt;dates&gt;&lt;year&gt;2002&lt;/year&gt;&lt;pub-dates&gt;&lt;date&gt;Dec&lt;/date&gt;&lt;/pub-dates&gt;&lt;/dates&gt;&lt;isbn&gt;0964-3397 (Print)&amp;#xD;0964-3397&lt;/isbn&gt;&lt;accession-num&gt;12526870&lt;/accession-num&gt;&lt;urls&gt;&lt;/urls&gt;&lt;remote-database-provider&gt;NLM&lt;/remote-database-provider&gt;&lt;language&gt;eng&lt;/language&gt;&lt;/record&gt;&lt;/Cite&gt;&lt;/EndNote&gt;</w:instrText>
      </w:r>
      <w:r w:rsidR="007C0D0A">
        <w:fldChar w:fldCharType="separate"/>
      </w:r>
      <w:r w:rsidR="006753FC">
        <w:rPr>
          <w:noProof/>
        </w:rPr>
        <w:t>[49]</w:t>
      </w:r>
      <w:r w:rsidR="007C0D0A">
        <w:fldChar w:fldCharType="end"/>
      </w:r>
      <w:r w:rsidR="005A504E">
        <w:t xml:space="preserve">. </w:t>
      </w:r>
      <w:r w:rsidRPr="008353D9">
        <w:rPr>
          <w:highlight w:val="cyan"/>
        </w:rPr>
        <w:t>Patients cited difficulty adjusting to the change from a one</w:t>
      </w:r>
      <w:r w:rsidR="00CE5806" w:rsidRPr="008353D9">
        <w:rPr>
          <w:highlight w:val="cyan"/>
        </w:rPr>
        <w:t xml:space="preserve"> nurse to one </w:t>
      </w:r>
      <w:r w:rsidRPr="008353D9">
        <w:rPr>
          <w:highlight w:val="cyan"/>
        </w:rPr>
        <w:t xml:space="preserve">patient ratio in the ICU to a lower nurse to patient ratio in the ward </w:t>
      </w:r>
      <w:r w:rsidR="007C0D0A" w:rsidRPr="008353D9">
        <w:rPr>
          <w:highlight w:val="cyan"/>
        </w:rPr>
        <w:fldChar w:fldCharType="begin"/>
      </w:r>
      <w:r w:rsidR="006753FC" w:rsidRPr="008353D9">
        <w:rPr>
          <w:highlight w:val="cyan"/>
        </w:rPr>
        <w:instrText xml:space="preserve"> ADDIN EN.CITE &lt;EndNote&gt;&lt;Cite&gt;&lt;Author&gt;McKinney&lt;/Author&gt;&lt;Year&gt;2002&lt;/Year&gt;&lt;RecNum&gt;2594&lt;/RecNum&gt;&lt;DisplayText&gt;[49]&lt;/DisplayText&gt;&lt;record&gt;&lt;rec-number&gt;2594&lt;/rec-number&gt;&lt;foreign-keys&gt;&lt;key app="EN" db-id="x5ewdxr58rv22zev2xzxedw7ef0de2f0ts0w" timestamp="1544455721"&gt;2594&lt;/key&gt;&lt;/foreign-keys&gt;&lt;ref-type name="Journal Article"&gt;17&lt;/ref-type&gt;&lt;contributors&gt;&lt;authors&gt;&lt;author&gt;McKinney, A. A.&lt;/author&gt;&lt;author&gt;Deeny, P.&lt;/author&gt;&lt;/authors&gt;&lt;/contributors&gt;&lt;auth-address&gt;School of Nursing and Midwifery, Queen&amp;apos;s University Belfast, UK. a.mckinney@qub.ac.uk&lt;/auth-address&gt;&lt;titles&gt;&lt;title&gt;Leaving the intensive care unit: a phenomenological study of the patients&amp;apos; experience&lt;/title&gt;&lt;secondary-title&gt;Intensive Crit Care Nurs&lt;/secondary-title&gt;&lt;alt-title&gt;Intensive &amp;amp; critical care nursing&lt;/alt-title&gt;&lt;/titles&gt;&lt;alt-periodical&gt;&lt;full-title&gt;Intensive &amp;amp; Critical Care Nursing&lt;/full-title&gt;&lt;/alt-periodical&gt;&lt;pages&gt;320-31&lt;/pages&gt;&lt;volume&gt;18&lt;/volume&gt;&lt;number&gt;6&lt;/number&gt;&lt;edition&gt;2003/01/16&lt;/edition&gt;&lt;keywords&gt;&lt;keyword&gt;Adult&lt;/keyword&gt;&lt;keyword&gt;Aged&lt;/keyword&gt;&lt;keyword&gt;Attitude to Health&lt;/keyword&gt;&lt;keyword&gt;Critical Illness/psychology&lt;/keyword&gt;&lt;keyword&gt;Humans&lt;/keyword&gt;&lt;keyword&gt;Inpatients/*psychology&lt;/keyword&gt;&lt;keyword&gt;*Intensive Care Units&lt;/keyword&gt;&lt;keyword&gt;Middle Aged&lt;/keyword&gt;&lt;keyword&gt;*Patient Transfer&lt;/keyword&gt;&lt;keyword&gt;*Patients&amp;apos; Rooms&lt;/keyword&gt;&lt;keyword&gt;Stress, Psychological/etiology&lt;/keyword&gt;&lt;/keywords&gt;&lt;dates&gt;&lt;year&gt;2002&lt;/year&gt;&lt;pub-dates&gt;&lt;date&gt;Dec&lt;/date&gt;&lt;/pub-dates&gt;&lt;/dates&gt;&lt;isbn&gt;0964-3397 (Print)&amp;#xD;0964-3397&lt;/isbn&gt;&lt;accession-num&gt;12526870&lt;/accession-num&gt;&lt;urls&gt;&lt;/urls&gt;&lt;remote-database-provider&gt;NLM&lt;/remote-database-provider&gt;&lt;language&gt;eng&lt;/language&gt;&lt;/record&gt;&lt;/Cite&gt;&lt;/EndNote&gt;</w:instrText>
      </w:r>
      <w:r w:rsidR="007C0D0A" w:rsidRPr="008353D9">
        <w:rPr>
          <w:highlight w:val="cyan"/>
        </w:rPr>
        <w:fldChar w:fldCharType="separate"/>
      </w:r>
      <w:r w:rsidR="006753FC" w:rsidRPr="008353D9">
        <w:rPr>
          <w:noProof/>
          <w:highlight w:val="cyan"/>
        </w:rPr>
        <w:t>[49]</w:t>
      </w:r>
      <w:r w:rsidR="007C0D0A" w:rsidRPr="008353D9">
        <w:rPr>
          <w:highlight w:val="cyan"/>
        </w:rPr>
        <w:fldChar w:fldCharType="end"/>
      </w:r>
      <w:r w:rsidRPr="001C70CD">
        <w:t>. The ratio change caused patients to feel abandoned and vulnerable because of the loss of closer relationships with nurses</w:t>
      </w:r>
      <w:r w:rsidR="007C0D0A">
        <w:t xml:space="preserve"> </w:t>
      </w:r>
      <w:r w:rsidR="007C0D0A">
        <w:fldChar w:fldCharType="begin">
          <w:fldData xml:space="preserve">PEVuZE5vdGU+PENpdGU+PEF1dGhvcj5CZW5jaDwvQXV0aG9yPjxZZWFyPjIwMTE8L1llYXI+PFJl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</w:fldData>
        </w:fldChar>
      </w:r>
      <w:r w:rsidR="006753FC">
        <w:instrText xml:space="preserve"> ADDIN EN.CITE </w:instrText>
      </w:r>
      <w:r w:rsidR="006753FC">
        <w:fldChar w:fldCharType="begin">
          <w:fldData xml:space="preserve">PEVuZE5vdGU+PENpdGU+PEF1dGhvcj5CZW5jaDwvQXV0aG9yPjxZZWFyPjIwMTE8L1llYXI+PFJl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</w:fldData>
        </w:fldChar>
      </w:r>
      <w:r w:rsidR="006753FC">
        <w:instrText xml:space="preserve"> ADDIN EN.CITE.DATA </w:instrText>
      </w:r>
      <w:r w:rsidR="006753FC">
        <w:fldChar w:fldCharType="end"/>
      </w:r>
      <w:r w:rsidR="007C0D0A">
        <w:fldChar w:fldCharType="separate"/>
      </w:r>
      <w:r w:rsidR="006753FC">
        <w:rPr>
          <w:noProof/>
        </w:rPr>
        <w:t>[50-52]</w:t>
      </w:r>
      <w:r w:rsidR="007C0D0A">
        <w:fldChar w:fldCharType="end"/>
      </w:r>
      <w:r w:rsidRPr="001C70CD">
        <w:t xml:space="preserve"> as well as feeling unimportant</w:t>
      </w:r>
      <w:r w:rsidR="007C0D0A">
        <w:t xml:space="preserve"> </w:t>
      </w:r>
      <w:r w:rsidR="007C0D0A">
        <w:fldChar w:fldCharType="begin">
          <w:fldData xml:space="preserve">PEVuZE5vdGU+PENpdGU+PEF1dGhvcj5DaGFib3llcjwvQXV0aG9yPjxZZWFyPjIwMDU8L1llYXI+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</w:fldData>
        </w:fldChar>
      </w:r>
      <w:r w:rsidR="006753FC">
        <w:instrText xml:space="preserve"> ADDIN EN.CITE </w:instrText>
      </w:r>
      <w:r w:rsidR="006753FC">
        <w:fldChar w:fldCharType="begin">
          <w:fldData xml:space="preserve">PEVuZE5vdGU+PENpdGU+PEF1dGhvcj5DaGFib3llcjwvQXV0aG9yPjxZZWFyPjIwMDU8L1llYXI+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</w:fldData>
        </w:fldChar>
      </w:r>
      <w:r w:rsidR="006753FC">
        <w:instrText xml:space="preserve"> ADDIN EN.CITE.DATA </w:instrText>
      </w:r>
      <w:r w:rsidR="006753FC">
        <w:fldChar w:fldCharType="end"/>
      </w:r>
      <w:r w:rsidR="007C0D0A">
        <w:fldChar w:fldCharType="separate"/>
      </w:r>
      <w:r w:rsidR="006753FC">
        <w:rPr>
          <w:noProof/>
        </w:rPr>
        <w:t>[51]</w:t>
      </w:r>
      <w:r w:rsidR="007C0D0A">
        <w:fldChar w:fldCharType="end"/>
      </w:r>
      <w:r w:rsidRPr="001C70CD">
        <w:t xml:space="preserve">, isolated and neglected </w:t>
      </w:r>
      <w:r w:rsidR="007C0D0A">
        <w:fldChar w:fldCharType="begin"/>
      </w:r>
      <w:r w:rsidR="006753FC">
        <w:instrText xml:space="preserve"> ADDIN EN.CITE &lt;EndNote&gt;&lt;Cite&gt;&lt;Author&gt;Field&lt;/Author&gt;&lt;Year&gt;2008&lt;/Year&gt;&lt;RecNum&gt;2597&lt;/RecNum&gt;&lt;DisplayText&gt;[52]&lt;/DisplayText&gt;&lt;record&gt;&lt;rec-number&gt;2597&lt;/rec-number&gt;&lt;foreign-keys&gt;&lt;key app="EN" db-id="x5ewdxr58rv22zev2xzxedw7ef0de2f0ts0w" timestamp="1544455850"&gt;2597&lt;/key&gt;&lt;/foreign-keys&gt;&lt;ref-type name="Journal Article"&gt;17&lt;/ref-type&gt;&lt;contributors&gt;&lt;authors&gt;&lt;author&gt;Field, K.&lt;/author&gt;&lt;author&gt;Prinjha, S.&lt;/author&gt;&lt;author&gt;Rowan, K.&lt;/author&gt;&lt;/authors&gt;&lt;/contributors&gt;&lt;auth-address&gt;DIPEx Research Group, Department of Primary Health, University of Oxford, Old Road Campus, Oxford OX3 7LF, UK. kate.field@dphpc.ox.ac.uk&lt;/auth-address&gt;&lt;titles&gt;&lt;title&gt;&amp;apos;One patient amongst many&amp;apos;: a qualitative analysis of intensive care unit patients&amp;apos; experiences of transferring to the general ward&lt;/title&gt;&lt;secondary-title&gt;Crit Care&lt;/secondary-title&gt;&lt;alt-title&gt;Critical care (London, England)&lt;/alt-title&gt;&lt;/titles&gt;&lt;alt-periodical&gt;&lt;full-title&gt;Critical Care (London, England)&lt;/full-title&gt;&lt;/alt-periodical&gt;&lt;pages&gt;R21&lt;/pages&gt;&lt;volume&gt;12&lt;/volume&gt;&lt;number&gt;1&lt;/number&gt;&lt;edition&gt;2008/02/26&lt;/edition&gt;&lt;keywords&gt;&lt;keyword&gt;Adult&lt;/keyword&gt;&lt;keyword&gt;Aged&lt;/keyword&gt;&lt;keyword&gt;Anxiety/*psychology&lt;/keyword&gt;&lt;keyword&gt;Female&lt;/keyword&gt;&lt;keyword&gt;Humans&lt;/keyword&gt;&lt;keyword&gt;Intensive Care Units/*statistics &amp;amp; numerical data&lt;/keyword&gt;&lt;keyword&gt;*Interviews as Topic&lt;/keyword&gt;&lt;keyword&gt;Length of Stay&lt;/keyword&gt;&lt;keyword&gt;Male&lt;/keyword&gt;&lt;keyword&gt;Middle Aged&lt;/keyword&gt;&lt;keyword&gt;*Patient Satisfaction&lt;/keyword&gt;&lt;keyword&gt;*Patient Transfer&lt;/keyword&gt;&lt;keyword&gt;Stress, Psychological/*etiology&lt;/keyword&gt;&lt;/keywords&gt;&lt;dates&gt;&lt;year&gt;2008&lt;/year&gt;&lt;/dates&gt;&lt;isbn&gt;1364-8535&lt;/isbn&gt;&lt;accession-num&gt;18294370&lt;/accession-num&gt;&lt;urls&gt;&lt;/urls&gt;&lt;custom2&gt;PMC2374598&lt;/custom2&gt;&lt;electronic-resource-num&gt;10.1186/cc6795&lt;/electronic-resource-num&gt;&lt;remote-database-provider&gt;NLM&lt;/remote-database-provider&gt;&lt;language&gt;eng&lt;/language&gt;&lt;/record&gt;&lt;/Cite&gt;&lt;/EndNote&gt;</w:instrText>
      </w:r>
      <w:r w:rsidR="007C0D0A">
        <w:fldChar w:fldCharType="separate"/>
      </w:r>
      <w:r w:rsidR="006753FC">
        <w:rPr>
          <w:noProof/>
        </w:rPr>
        <w:t>[52]</w:t>
      </w:r>
      <w:r w:rsidR="007C0D0A">
        <w:fldChar w:fldCharType="end"/>
      </w:r>
      <w:r w:rsidRPr="001C70CD">
        <w:t xml:space="preserve">. In addition, many patients felt depressed because </w:t>
      </w:r>
      <w:r w:rsidR="00492625">
        <w:t>of a perception of poor physical progress</w:t>
      </w:r>
      <w:r w:rsidRPr="001C70CD">
        <w:t xml:space="preserve"> following transfer</w:t>
      </w:r>
      <w:r w:rsidR="00221348">
        <w:t xml:space="preserve"> </w:t>
      </w:r>
      <w:r w:rsidR="00221348">
        <w:fldChar w:fldCharType="begin">
          <w:fldData xml:space="preserve">PEVuZE5vdGU+PENpdGU+PEF1dGhvcj5NY0tpbm5leTwvQXV0aG9yPjxZZWFyPjIwMDI8L1llYXI+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</w:fldData>
        </w:fldChar>
      </w:r>
      <w:r w:rsidR="006753FC">
        <w:instrText xml:space="preserve"> ADDIN EN.CITE </w:instrText>
      </w:r>
      <w:r w:rsidR="006753FC">
        <w:fldChar w:fldCharType="begin">
          <w:fldData xml:space="preserve">PEVuZE5vdGU+PENpdGU+PEF1dGhvcj5NY0tpbm5leTwvQXV0aG9yPjxZZWFyPjIwMDI8L1llYXI+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</w:fldData>
        </w:fldChar>
      </w:r>
      <w:r w:rsidR="006753FC">
        <w:instrText xml:space="preserve"> ADDIN EN.CITE.DATA </w:instrText>
      </w:r>
      <w:r w:rsidR="006753FC">
        <w:fldChar w:fldCharType="end"/>
      </w:r>
      <w:r w:rsidR="00221348">
        <w:fldChar w:fldCharType="separate"/>
      </w:r>
      <w:r w:rsidR="006753FC">
        <w:rPr>
          <w:noProof/>
        </w:rPr>
        <w:t>[35, 49]</w:t>
      </w:r>
      <w:r w:rsidR="00221348">
        <w:fldChar w:fldCharType="end"/>
      </w:r>
      <w:r w:rsidRPr="001C70CD">
        <w:t>.</w:t>
      </w:r>
      <w:r w:rsidR="00D42C26">
        <w:t xml:space="preserve"> </w:t>
      </w:r>
    </w:p>
    <w:p w14:paraId="53A9BA4A" w14:textId="77777777" w:rsidR="005543D0" w:rsidRDefault="005543D0" w:rsidP="00365730">
      <w:pPr>
        <w:spacing w:after="0" w:line="480" w:lineRule="auto"/>
      </w:pPr>
    </w:p>
    <w:p w14:paraId="315C8276" w14:textId="77777777" w:rsidR="00F96B74" w:rsidRPr="00D375E3" w:rsidRDefault="00F96B74" w:rsidP="00365730">
      <w:pPr>
        <w:spacing w:after="0" w:line="480" w:lineRule="auto"/>
        <w:rPr>
          <w:i/>
        </w:rPr>
      </w:pPr>
      <w:r w:rsidRPr="00F96B74">
        <w:rPr>
          <w:i/>
        </w:rPr>
        <w:t>Implementation/adaptation (discharge home)</w:t>
      </w:r>
    </w:p>
    <w:p w14:paraId="4505B54B" w14:textId="6A03209E" w:rsidR="001C70CD" w:rsidRDefault="001C70CD" w:rsidP="00365730">
      <w:pPr>
        <w:pStyle w:val="CommentText"/>
        <w:spacing w:after="0" w:line="480" w:lineRule="auto"/>
        <w:rPr>
          <w:sz w:val="22"/>
          <w:szCs w:val="22"/>
        </w:rPr>
      </w:pPr>
      <w:r w:rsidRPr="00107505">
        <w:rPr>
          <w:sz w:val="22"/>
          <w:szCs w:val="22"/>
        </w:rPr>
        <w:t xml:space="preserve">Patients found the first few months after hospital discharge the most difficult and felt insecure about no longer being in the safe hospital environment </w:t>
      </w:r>
      <w:r w:rsidR="00605368">
        <w:rPr>
          <w:sz w:val="22"/>
          <w:szCs w:val="22"/>
        </w:rPr>
        <w:fldChar w:fldCharType="begin"/>
      </w:r>
      <w:r w:rsidR="006753FC">
        <w:rPr>
          <w:sz w:val="22"/>
          <w:szCs w:val="22"/>
        </w:rPr>
        <w:instrText xml:space="preserve"> ADDIN EN.CITE &lt;EndNote&gt;&lt;Cite&gt;&lt;Author&gt;Prinjha&lt;/Author&gt;&lt;Year&gt;2009&lt;/Year&gt;&lt;RecNum&gt;2598&lt;/RecNum&gt;&lt;DisplayText&gt;[53]&lt;/DisplayText&gt;&lt;record&gt;&lt;rec-number&gt;2598&lt;/rec-number&gt;&lt;foreign-keys&gt;&lt;key app="EN" db-id="x5ewdxr58rv22zev2xzxedw7ef0de2f0ts0w" timestamp="1544456110"&gt;2598&lt;/key&gt;&lt;/foreign-keys&gt;&lt;ref-type name="Journal Article"&gt;17&lt;/ref-type&gt;&lt;contributors&gt;&lt;authors&gt;&lt;author&gt;Prinjha, S.&lt;/author&gt;&lt;author&gt;Field, K.&lt;/author&gt;&lt;author&gt;Rowan, K.&lt;/author&gt;&lt;/authors&gt;&lt;/contributors&gt;&lt;auth-address&gt;DIPEx Research Group, Department of Primary Health Care, University of Oxford, Rosemary Rue Building, Old Road Campus, Headington, Oxford OX3 7LF, UK. sbprinjha@hotmail.com&lt;/auth-address&gt;&lt;titles&gt;&lt;title&gt;What patients think about ICU follow-up services: a qualitative study&lt;/title&gt;&lt;secondary-title&gt;Crit Care&lt;/secondary-title&gt;&lt;alt-title&gt;Critical care (London, England)&lt;/alt-title&gt;&lt;/titles&gt;&lt;alt-periodical&gt;&lt;full-title&gt;Critical Care (London, England)&lt;/full-title&gt;&lt;/alt-periodical&gt;&lt;pages&gt;R46&lt;/pages&gt;&lt;volume&gt;13&lt;/volume&gt;&lt;number&gt;2&lt;/number&gt;&lt;edition&gt;2009/04/03&lt;/edition&gt;&lt;keywords&gt;&lt;keyword&gt;Adult&lt;/keyword&gt;&lt;keyword&gt;Aged&lt;/keyword&gt;&lt;keyword&gt;*Continuity of Patient Care&lt;/keyword&gt;&lt;keyword&gt;Female&lt;/keyword&gt;&lt;keyword&gt;Follow-Up Studies&lt;/keyword&gt;&lt;keyword&gt;Humans&lt;/keyword&gt;&lt;keyword&gt;*Intensive Care Units&lt;/keyword&gt;&lt;keyword&gt;Interviews as Topic&lt;/keyword&gt;&lt;keyword&gt;Male&lt;/keyword&gt;&lt;keyword&gt;Middle Aged&lt;/keyword&gt;&lt;keyword&gt;*Patient Satisfaction&lt;/keyword&gt;&lt;keyword&gt;United Kingdom&lt;/keyword&gt;&lt;/keywords&gt;&lt;dates&gt;&lt;year&gt;2009&lt;/year&gt;&lt;/dates&gt;&lt;isbn&gt;1364-8535&lt;/isbn&gt;&lt;accession-num&gt;19338653&lt;/accession-num&gt;&lt;urls&gt;&lt;/urls&gt;&lt;custom2&gt;PMC2689490&lt;/custom2&gt;&lt;electronic-resource-num&gt;10.1186/cc7769&lt;/electronic-resource-num&gt;&lt;remote-database-provider&gt;NLM&lt;/remote-database-provider&gt;&lt;language&gt;eng&lt;/language&gt;&lt;/record&gt;&lt;/Cite&gt;&lt;/EndNote&gt;</w:instrText>
      </w:r>
      <w:r w:rsidR="00605368">
        <w:rPr>
          <w:sz w:val="22"/>
          <w:szCs w:val="22"/>
        </w:rPr>
        <w:fldChar w:fldCharType="separate"/>
      </w:r>
      <w:r w:rsidR="006753FC">
        <w:rPr>
          <w:noProof/>
          <w:sz w:val="22"/>
          <w:szCs w:val="22"/>
        </w:rPr>
        <w:t>[53]</w:t>
      </w:r>
      <w:r w:rsidR="00605368">
        <w:rPr>
          <w:sz w:val="22"/>
          <w:szCs w:val="22"/>
        </w:rPr>
        <w:fldChar w:fldCharType="end"/>
      </w:r>
      <w:r w:rsidRPr="00107505">
        <w:rPr>
          <w:sz w:val="22"/>
          <w:szCs w:val="22"/>
        </w:rPr>
        <w:t xml:space="preserve">. Following discharge, vivid memories of ICU experiences involving terrifying dreams and flashbacks </w:t>
      </w:r>
      <w:r w:rsidR="00605368">
        <w:rPr>
          <w:sz w:val="22"/>
          <w:szCs w:val="22"/>
        </w:rPr>
        <w:fldChar w:fldCharType="begin">
          <w:fldData xml:space="preserve">PEVuZE5vdGU+PENpdGU+PEF1dGhvcj5DaGFib3llcjwvQXV0aG9yPjxZZWFyPjIwMDU8L1llYXI+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=
</w:fldData>
        </w:fldChar>
      </w:r>
      <w:r w:rsidR="006753FC">
        <w:rPr>
          <w:sz w:val="22"/>
          <w:szCs w:val="22"/>
        </w:rPr>
        <w:instrText xml:space="preserve"> ADDIN EN.CITE </w:instrText>
      </w:r>
      <w:r w:rsidR="006753FC">
        <w:rPr>
          <w:sz w:val="22"/>
          <w:szCs w:val="22"/>
        </w:rPr>
        <w:fldChar w:fldCharType="begin">
          <w:fldData xml:space="preserve">PEVuZE5vdGU+PENpdGU+PEF1dGhvcj5DaGFib3llcjwvQXV0aG9yPjxZZWFyPjIwMDU8L1llYXI+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=
</w:fldData>
        </w:fldChar>
      </w:r>
      <w:r w:rsidR="006753FC">
        <w:rPr>
          <w:sz w:val="22"/>
          <w:szCs w:val="22"/>
        </w:rPr>
        <w:instrText xml:space="preserve"> ADDIN EN.CITE.DATA </w:instrText>
      </w:r>
      <w:r w:rsidR="006753FC">
        <w:rPr>
          <w:sz w:val="22"/>
          <w:szCs w:val="22"/>
        </w:rPr>
      </w:r>
      <w:r w:rsidR="006753FC">
        <w:rPr>
          <w:sz w:val="22"/>
          <w:szCs w:val="22"/>
        </w:rPr>
        <w:fldChar w:fldCharType="end"/>
      </w:r>
      <w:r w:rsidR="00605368">
        <w:rPr>
          <w:sz w:val="22"/>
          <w:szCs w:val="22"/>
        </w:rPr>
      </w:r>
      <w:r w:rsidR="00605368">
        <w:rPr>
          <w:sz w:val="22"/>
          <w:szCs w:val="22"/>
        </w:rPr>
        <w:fldChar w:fldCharType="separate"/>
      </w:r>
      <w:r w:rsidR="006753FC">
        <w:rPr>
          <w:noProof/>
          <w:sz w:val="22"/>
          <w:szCs w:val="22"/>
        </w:rPr>
        <w:t>[41, 42, 51]</w:t>
      </w:r>
      <w:r w:rsidR="00605368">
        <w:rPr>
          <w:sz w:val="22"/>
          <w:szCs w:val="22"/>
        </w:rPr>
        <w:fldChar w:fldCharType="end"/>
      </w:r>
      <w:r w:rsidRPr="00107505">
        <w:rPr>
          <w:sz w:val="22"/>
          <w:szCs w:val="22"/>
        </w:rPr>
        <w:t>, and fear and worry about the complexities of their illness persisted for months</w:t>
      </w:r>
      <w:r w:rsidR="00221348">
        <w:rPr>
          <w:sz w:val="22"/>
          <w:szCs w:val="22"/>
        </w:rPr>
        <w:t xml:space="preserve"> </w:t>
      </w:r>
      <w:r w:rsidR="00221348">
        <w:rPr>
          <w:sz w:val="22"/>
          <w:szCs w:val="22"/>
        </w:rPr>
        <w:fldChar w:fldCharType="begin">
          <w:fldData xml:space="preserve">PEVuZE5vdGU+PENpdGU+PEF1dGhvcj5MZWU8L0F1dGhvcj48WWVhcj4yMDA5PC9ZZWFyPjxSZWNO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6753FC">
        <w:rPr>
          <w:sz w:val="22"/>
          <w:szCs w:val="22"/>
        </w:rPr>
        <w:instrText xml:space="preserve"> ADDIN EN.CITE </w:instrText>
      </w:r>
      <w:r w:rsidR="006753FC">
        <w:rPr>
          <w:sz w:val="22"/>
          <w:szCs w:val="22"/>
        </w:rPr>
        <w:fldChar w:fldCharType="begin">
          <w:fldData xml:space="preserve">PEVuZE5vdGU+PENpdGU+PEF1dGhvcj5MZWU8L0F1dGhvcj48WWVhcj4yMDA5PC9ZZWFyPjxSZWNO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6753FC">
        <w:rPr>
          <w:sz w:val="22"/>
          <w:szCs w:val="22"/>
        </w:rPr>
        <w:instrText xml:space="preserve"> ADDIN EN.CITE.DATA </w:instrText>
      </w:r>
      <w:r w:rsidR="006753FC">
        <w:rPr>
          <w:sz w:val="22"/>
          <w:szCs w:val="22"/>
        </w:rPr>
      </w:r>
      <w:r w:rsidR="006753FC">
        <w:rPr>
          <w:sz w:val="22"/>
          <w:szCs w:val="22"/>
        </w:rPr>
        <w:fldChar w:fldCharType="end"/>
      </w:r>
      <w:r w:rsidR="00221348">
        <w:rPr>
          <w:sz w:val="22"/>
          <w:szCs w:val="22"/>
        </w:rPr>
      </w:r>
      <w:r w:rsidR="00221348">
        <w:rPr>
          <w:sz w:val="22"/>
          <w:szCs w:val="22"/>
        </w:rPr>
        <w:fldChar w:fldCharType="separate"/>
      </w:r>
      <w:r w:rsidR="006753FC">
        <w:rPr>
          <w:noProof/>
          <w:sz w:val="22"/>
          <w:szCs w:val="22"/>
        </w:rPr>
        <w:t>[24, 25]</w:t>
      </w:r>
      <w:r w:rsidR="00221348">
        <w:rPr>
          <w:sz w:val="22"/>
          <w:szCs w:val="22"/>
        </w:rPr>
        <w:fldChar w:fldCharType="end"/>
      </w:r>
      <w:r w:rsidRPr="00107505">
        <w:rPr>
          <w:sz w:val="22"/>
          <w:szCs w:val="22"/>
        </w:rPr>
        <w:t xml:space="preserve">. </w:t>
      </w:r>
      <w:r w:rsidR="003565B5" w:rsidRPr="008353D9">
        <w:rPr>
          <w:sz w:val="22"/>
          <w:szCs w:val="22"/>
          <w:highlight w:val="cyan"/>
        </w:rPr>
        <w:t xml:space="preserve">During this time, </w:t>
      </w:r>
      <w:r w:rsidR="00470340" w:rsidRPr="008353D9">
        <w:rPr>
          <w:sz w:val="22"/>
          <w:szCs w:val="22"/>
          <w:highlight w:val="cyan"/>
        </w:rPr>
        <w:t xml:space="preserve">patients </w:t>
      </w:r>
      <w:r w:rsidRPr="008353D9">
        <w:rPr>
          <w:sz w:val="22"/>
          <w:szCs w:val="22"/>
          <w:highlight w:val="cyan"/>
        </w:rPr>
        <w:t>needed a lot of reassurance</w:t>
      </w:r>
      <w:r w:rsidR="00CB77E9" w:rsidRPr="008353D9">
        <w:rPr>
          <w:sz w:val="22"/>
          <w:szCs w:val="22"/>
          <w:highlight w:val="cyan"/>
        </w:rPr>
        <w:t xml:space="preserve">. Yet, one study reported that patients were </w:t>
      </w:r>
      <w:r w:rsidRPr="008353D9">
        <w:rPr>
          <w:sz w:val="22"/>
          <w:szCs w:val="22"/>
          <w:highlight w:val="cyan"/>
        </w:rPr>
        <w:t xml:space="preserve">reticent about </w:t>
      </w:r>
      <w:r w:rsidR="00CB77E9" w:rsidRPr="008353D9">
        <w:rPr>
          <w:sz w:val="22"/>
          <w:szCs w:val="22"/>
          <w:highlight w:val="cyan"/>
        </w:rPr>
        <w:t xml:space="preserve">seeking telephone support from </w:t>
      </w:r>
      <w:r w:rsidRPr="008353D9">
        <w:rPr>
          <w:sz w:val="22"/>
          <w:szCs w:val="22"/>
          <w:highlight w:val="cyan"/>
        </w:rPr>
        <w:t xml:space="preserve">ICU </w:t>
      </w:r>
      <w:r w:rsidR="00CB77E9" w:rsidRPr="008353D9">
        <w:rPr>
          <w:sz w:val="22"/>
          <w:szCs w:val="22"/>
          <w:highlight w:val="cyan"/>
        </w:rPr>
        <w:t xml:space="preserve">Follow Up Clinic </w:t>
      </w:r>
      <w:r w:rsidRPr="008353D9">
        <w:rPr>
          <w:sz w:val="22"/>
          <w:szCs w:val="22"/>
          <w:highlight w:val="cyan"/>
        </w:rPr>
        <w:t>nurses</w:t>
      </w:r>
      <w:r w:rsidR="006E6F21" w:rsidRPr="008353D9">
        <w:rPr>
          <w:sz w:val="22"/>
          <w:szCs w:val="22"/>
          <w:highlight w:val="cyan"/>
        </w:rPr>
        <w:t>, even though the nurses had urge</w:t>
      </w:r>
      <w:r w:rsidR="00BB2FBF" w:rsidRPr="008353D9">
        <w:rPr>
          <w:sz w:val="22"/>
          <w:szCs w:val="22"/>
          <w:highlight w:val="cyan"/>
        </w:rPr>
        <w:t>d</w:t>
      </w:r>
      <w:r w:rsidR="006E6F21" w:rsidRPr="008353D9">
        <w:rPr>
          <w:sz w:val="22"/>
          <w:szCs w:val="22"/>
          <w:highlight w:val="cyan"/>
        </w:rPr>
        <w:t xml:space="preserve"> them to do so, </w:t>
      </w:r>
      <w:r w:rsidRPr="008353D9">
        <w:rPr>
          <w:sz w:val="22"/>
          <w:szCs w:val="22"/>
          <w:highlight w:val="cyan"/>
        </w:rPr>
        <w:t xml:space="preserve"> due to a presumption that they were busy or had forgotten them </w:t>
      </w:r>
      <w:r w:rsidR="00605368" w:rsidRPr="008353D9">
        <w:rPr>
          <w:sz w:val="22"/>
          <w:szCs w:val="22"/>
          <w:highlight w:val="cyan"/>
        </w:rPr>
        <w:fldChar w:fldCharType="begin"/>
      </w:r>
      <w:r w:rsidR="006753FC" w:rsidRPr="008353D9">
        <w:rPr>
          <w:sz w:val="22"/>
          <w:szCs w:val="22"/>
          <w:highlight w:val="cyan"/>
        </w:rPr>
        <w:instrText xml:space="preserve"> ADDIN EN.CITE &lt;EndNote&gt;&lt;Cite&gt;&lt;Author&gt;Prinjha&lt;/Author&gt;&lt;Year&gt;2009&lt;/Year&gt;&lt;RecNum&gt;2598&lt;/RecNum&gt;&lt;DisplayText&gt;[53]&lt;/DisplayText&gt;&lt;record&gt;&lt;rec-number&gt;2598&lt;/rec-number&gt;&lt;foreign-keys&gt;&lt;key app="EN" db-id="x5ewdxr58rv22zev2xzxedw7ef0de2f0ts0w" timestamp="1544456110"&gt;2598&lt;/key&gt;&lt;/foreign-keys&gt;&lt;ref-type name="Journal Article"&gt;17&lt;/ref-type&gt;&lt;contributors&gt;&lt;authors&gt;&lt;author&gt;Prinjha, S.&lt;/author&gt;&lt;author&gt;Field, K.&lt;/author&gt;&lt;author&gt;Rowan, K.&lt;/author&gt;&lt;/authors&gt;&lt;/contributors&gt;&lt;auth-address&gt;DIPEx Research Group, Department of Primary Health Care, University of Oxford, Rosemary Rue Building, Old Road Campus, Headington, Oxford OX3 7LF, UK. sbprinjha@hotmail.com&lt;/auth-address&gt;&lt;titles&gt;&lt;title&gt;What patients think about ICU follow-up services: a qualitative study&lt;/title&gt;&lt;secondary-title&gt;Crit Care&lt;/secondary-title&gt;&lt;alt-title&gt;Critical care (London, England)&lt;/alt-title&gt;&lt;/titles&gt;&lt;alt-periodical&gt;&lt;full-title&gt;Critical Care (London, England)&lt;/full-title&gt;&lt;/alt-periodical&gt;&lt;pages&gt;R46&lt;/pages&gt;&lt;volume&gt;13&lt;/volume&gt;&lt;number&gt;2&lt;/number&gt;&lt;edition&gt;2009/04/03&lt;/edition&gt;&lt;keywords&gt;&lt;keyword&gt;Adult&lt;/keyword&gt;&lt;keyword&gt;Aged&lt;/keyword&gt;&lt;keyword&gt;*Continuity of Patient Care&lt;/keyword&gt;&lt;keyword&gt;Female&lt;/keyword&gt;&lt;keyword&gt;Follow-Up Studies&lt;/keyword&gt;&lt;keyword&gt;Humans&lt;/keyword&gt;&lt;keyword&gt;*Intensive Care Units&lt;/keyword&gt;&lt;keyword&gt;Interviews as Topic&lt;/keyword&gt;&lt;keyword&gt;Male&lt;/keyword&gt;&lt;keyword&gt;Middle Aged&lt;/keyword&gt;&lt;keyword&gt;*Patient Satisfaction&lt;/keyword&gt;&lt;keyword&gt;United Kingdom&lt;/keyword&gt;&lt;/keywords&gt;&lt;dates&gt;&lt;year&gt;2009&lt;/year&gt;&lt;/dates&gt;&lt;isbn&gt;1364-8535&lt;/isbn&gt;&lt;accession-num&gt;19338653&lt;/accession-num&gt;&lt;urls&gt;&lt;/urls&gt;&lt;custom2&gt;PMC2689490&lt;/custom2&gt;&lt;electronic-resource-num&gt;10.1186/cc7769&lt;/electronic-resource-num&gt;&lt;remote-database-provider&gt;NLM&lt;/remote-database-provider&gt;&lt;language&gt;eng&lt;/language&gt;&lt;/record&gt;&lt;/Cite&gt;&lt;/EndNote&gt;</w:instrText>
      </w:r>
      <w:r w:rsidR="00605368" w:rsidRPr="008353D9">
        <w:rPr>
          <w:sz w:val="22"/>
          <w:szCs w:val="22"/>
          <w:highlight w:val="cyan"/>
        </w:rPr>
        <w:fldChar w:fldCharType="separate"/>
      </w:r>
      <w:r w:rsidR="006753FC" w:rsidRPr="008353D9">
        <w:rPr>
          <w:noProof/>
          <w:sz w:val="22"/>
          <w:szCs w:val="22"/>
          <w:highlight w:val="cyan"/>
        </w:rPr>
        <w:t>[53]</w:t>
      </w:r>
      <w:r w:rsidR="00605368" w:rsidRPr="008353D9">
        <w:rPr>
          <w:sz w:val="22"/>
          <w:szCs w:val="22"/>
          <w:highlight w:val="cyan"/>
        </w:rPr>
        <w:fldChar w:fldCharType="end"/>
      </w:r>
      <w:r w:rsidRPr="001A38C5">
        <w:rPr>
          <w:sz w:val="22"/>
          <w:szCs w:val="22"/>
          <w:highlight w:val="green"/>
        </w:rPr>
        <w:t>.</w:t>
      </w:r>
      <w:r w:rsidRPr="00107505">
        <w:rPr>
          <w:sz w:val="22"/>
          <w:szCs w:val="22"/>
        </w:rPr>
        <w:t xml:space="preserve"> The lack of contact resulted in some patients feeling abandoned after hospital discharge </w:t>
      </w:r>
      <w:r w:rsidR="00605368">
        <w:rPr>
          <w:sz w:val="22"/>
          <w:szCs w:val="22"/>
        </w:rPr>
        <w:fldChar w:fldCharType="begin"/>
      </w:r>
      <w:r w:rsidR="006753FC">
        <w:rPr>
          <w:sz w:val="22"/>
          <w:szCs w:val="22"/>
        </w:rPr>
        <w:instrText xml:space="preserve"> ADDIN EN.CITE &lt;EndNote&gt;&lt;Cite&gt;&lt;Author&gt;Prinjha&lt;/Author&gt;&lt;Year&gt;2009&lt;/Year&gt;&lt;RecNum&gt;2598&lt;/RecNum&gt;&lt;DisplayText&gt;[53]&lt;/DisplayText&gt;&lt;record&gt;&lt;rec-number&gt;2598&lt;/rec-number&gt;&lt;foreign-keys&gt;&lt;key app="EN" db-id="x5ewdxr58rv22zev2xzxedw7ef0de2f0ts0w" timestamp="1544456110"&gt;2598&lt;/key&gt;&lt;/foreign-keys&gt;&lt;ref-type name="Journal Article"&gt;17&lt;/ref-type&gt;&lt;contributors&gt;&lt;authors&gt;&lt;author&gt;Prinjha, S.&lt;/author&gt;&lt;author&gt;Field, K.&lt;/author&gt;&lt;author&gt;Rowan, K.&lt;/author&gt;&lt;/authors&gt;&lt;/contributors&gt;&lt;auth-address&gt;DIPEx Research Group, Department of Primary Health Care, University of Oxford, Rosemary Rue Building, Old Road Campus, Headington, Oxford OX3 7LF, UK. sbprinjha@hotmail.com&lt;/auth-address&gt;&lt;titles&gt;&lt;title&gt;What patients think about ICU follow-up services: a qualitative study&lt;/title&gt;&lt;secondary-title&gt;Crit Care&lt;/secondary-title&gt;&lt;alt-title&gt;Critical care (London, England)&lt;/alt-title&gt;&lt;/titles&gt;&lt;alt-periodical&gt;&lt;full-title&gt;Critical Care (London, England)&lt;/full-title&gt;&lt;/alt-periodical&gt;&lt;pages&gt;R46&lt;/pages&gt;&lt;volume&gt;13&lt;/volume&gt;&lt;number&gt;2&lt;/number&gt;&lt;edition&gt;2009/04/03&lt;/edition&gt;&lt;keywords&gt;&lt;keyword&gt;Adult&lt;/keyword&gt;&lt;keyword&gt;Aged&lt;/keyword&gt;&lt;keyword&gt;*Continuity of Patient Care&lt;/keyword&gt;&lt;keyword&gt;Female&lt;/keyword&gt;&lt;keyword&gt;Follow-Up Studies&lt;/keyword&gt;&lt;keyword&gt;Humans&lt;/keyword&gt;&lt;keyword&gt;*Intensive Care Units&lt;/keyword&gt;&lt;keyword&gt;Interviews as Topic&lt;/keyword&gt;&lt;keyword&gt;Male&lt;/keyword&gt;&lt;keyword&gt;Middle Aged&lt;/keyword&gt;&lt;keyword&gt;*Patient Satisfaction&lt;/keyword&gt;&lt;keyword&gt;United Kingdom&lt;/keyword&gt;&lt;/keywords&gt;&lt;dates&gt;&lt;year&gt;2009&lt;/year&gt;&lt;/dates&gt;&lt;isbn&gt;1364-8535&lt;/isbn&gt;&lt;accession-num&gt;19338653&lt;/accession-num&gt;&lt;urls&gt;&lt;/urls&gt;&lt;custom2&gt;PMC2689490&lt;/custom2&gt;&lt;electronic-resource-num&gt;10.1186/cc7769&lt;/electronic-resource-num&gt;&lt;remote-database-provider&gt;NLM&lt;/remote-database-provider&gt;&lt;language&gt;eng&lt;/language&gt;&lt;/record&gt;&lt;/Cite&gt;&lt;/EndNote&gt;</w:instrText>
      </w:r>
      <w:r w:rsidR="00605368">
        <w:rPr>
          <w:sz w:val="22"/>
          <w:szCs w:val="22"/>
        </w:rPr>
        <w:fldChar w:fldCharType="separate"/>
      </w:r>
      <w:r w:rsidR="006753FC">
        <w:rPr>
          <w:noProof/>
          <w:sz w:val="22"/>
          <w:szCs w:val="22"/>
        </w:rPr>
        <w:t>[53]</w:t>
      </w:r>
      <w:r w:rsidR="00605368">
        <w:rPr>
          <w:sz w:val="22"/>
          <w:szCs w:val="22"/>
        </w:rPr>
        <w:fldChar w:fldCharType="end"/>
      </w:r>
      <w:r w:rsidRPr="00107505">
        <w:rPr>
          <w:sz w:val="22"/>
          <w:szCs w:val="22"/>
        </w:rPr>
        <w:t xml:space="preserve"> and where scheduled follow-up ICU visits were provided, patients reported these were preceded with feelings of nervousness and tension brought on by unpleasant memories </w:t>
      </w:r>
      <w:r w:rsidR="00605368">
        <w:rPr>
          <w:sz w:val="22"/>
          <w:szCs w:val="22"/>
        </w:rPr>
        <w:fldChar w:fldCharType="begin">
          <w:fldData xml:space="preserve">PEVuZE5vdGU+PENpdGU+PEF1dGhvcj5IYXJhbGRzc29uPC9BdXRob3I+PFllYXI+MjAxNTwvWWVh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</w:fldData>
        </w:fldChar>
      </w:r>
      <w:r w:rsidR="006753FC">
        <w:rPr>
          <w:sz w:val="22"/>
          <w:szCs w:val="22"/>
        </w:rPr>
        <w:instrText xml:space="preserve"> ADDIN EN.CITE </w:instrText>
      </w:r>
      <w:r w:rsidR="006753FC">
        <w:rPr>
          <w:sz w:val="22"/>
          <w:szCs w:val="22"/>
        </w:rPr>
        <w:fldChar w:fldCharType="begin">
          <w:fldData xml:space="preserve">PEVuZE5vdGU+PENpdGU+PEF1dGhvcj5IYXJhbGRzc29uPC9BdXRob3I+PFllYXI+MjAxNTwvWWVh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</w:fldData>
        </w:fldChar>
      </w:r>
      <w:r w:rsidR="006753FC">
        <w:rPr>
          <w:sz w:val="22"/>
          <w:szCs w:val="22"/>
        </w:rPr>
        <w:instrText xml:space="preserve"> ADDIN EN.CITE.DATA </w:instrText>
      </w:r>
      <w:r w:rsidR="006753FC">
        <w:rPr>
          <w:sz w:val="22"/>
          <w:szCs w:val="22"/>
        </w:rPr>
      </w:r>
      <w:r w:rsidR="006753FC">
        <w:rPr>
          <w:sz w:val="22"/>
          <w:szCs w:val="22"/>
        </w:rPr>
        <w:fldChar w:fldCharType="end"/>
      </w:r>
      <w:r w:rsidR="00605368">
        <w:rPr>
          <w:sz w:val="22"/>
          <w:szCs w:val="22"/>
        </w:rPr>
      </w:r>
      <w:r w:rsidR="00605368">
        <w:rPr>
          <w:sz w:val="22"/>
          <w:szCs w:val="22"/>
        </w:rPr>
        <w:fldChar w:fldCharType="separate"/>
      </w:r>
      <w:r w:rsidR="006753FC">
        <w:rPr>
          <w:noProof/>
          <w:sz w:val="22"/>
          <w:szCs w:val="22"/>
        </w:rPr>
        <w:t>[38]</w:t>
      </w:r>
      <w:r w:rsidR="00605368">
        <w:rPr>
          <w:sz w:val="22"/>
          <w:szCs w:val="22"/>
        </w:rPr>
        <w:fldChar w:fldCharType="end"/>
      </w:r>
      <w:r w:rsidRPr="00107505">
        <w:rPr>
          <w:sz w:val="22"/>
          <w:szCs w:val="22"/>
        </w:rPr>
        <w:t xml:space="preserve">. </w:t>
      </w:r>
      <w:r w:rsidR="00470340" w:rsidRPr="00107505">
        <w:rPr>
          <w:sz w:val="22"/>
          <w:szCs w:val="22"/>
        </w:rPr>
        <w:t>F</w:t>
      </w:r>
      <w:r w:rsidRPr="00107505">
        <w:rPr>
          <w:sz w:val="22"/>
          <w:szCs w:val="22"/>
        </w:rPr>
        <w:t xml:space="preserve">ollow-up sessions provided some security in </w:t>
      </w:r>
      <w:r w:rsidR="00470340" w:rsidRPr="00107505">
        <w:rPr>
          <w:sz w:val="22"/>
          <w:szCs w:val="22"/>
        </w:rPr>
        <w:t xml:space="preserve">allowing opportunity to ask questions and gain knowledge of their stay in the ICU </w:t>
      </w:r>
      <w:r w:rsidR="00605368">
        <w:rPr>
          <w:sz w:val="22"/>
          <w:szCs w:val="22"/>
        </w:rPr>
        <w:fldChar w:fldCharType="begin">
          <w:fldData xml:space="preserve">PEVuZE5vdGU+PENpdGU+PEF1dGhvcj5IYXJhbGRzc29uPC9BdXRob3I+PFllYXI+MjAxNTwvWWVh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</w:fldData>
        </w:fldChar>
      </w:r>
      <w:r w:rsidR="006753FC">
        <w:rPr>
          <w:sz w:val="22"/>
          <w:szCs w:val="22"/>
        </w:rPr>
        <w:instrText xml:space="preserve"> ADDIN EN.CITE </w:instrText>
      </w:r>
      <w:r w:rsidR="006753FC">
        <w:rPr>
          <w:sz w:val="22"/>
          <w:szCs w:val="22"/>
        </w:rPr>
        <w:fldChar w:fldCharType="begin">
          <w:fldData xml:space="preserve">PEVuZE5vdGU+PENpdGU+PEF1dGhvcj5IYXJhbGRzc29uPC9BdXRob3I+PFllYXI+MjAxNTwvWWVh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</w:fldData>
        </w:fldChar>
      </w:r>
      <w:r w:rsidR="006753FC">
        <w:rPr>
          <w:sz w:val="22"/>
          <w:szCs w:val="22"/>
        </w:rPr>
        <w:instrText xml:space="preserve"> ADDIN EN.CITE.DATA </w:instrText>
      </w:r>
      <w:r w:rsidR="006753FC">
        <w:rPr>
          <w:sz w:val="22"/>
          <w:szCs w:val="22"/>
        </w:rPr>
      </w:r>
      <w:r w:rsidR="006753FC">
        <w:rPr>
          <w:sz w:val="22"/>
          <w:szCs w:val="22"/>
        </w:rPr>
        <w:fldChar w:fldCharType="end"/>
      </w:r>
      <w:r w:rsidR="00605368">
        <w:rPr>
          <w:sz w:val="22"/>
          <w:szCs w:val="22"/>
        </w:rPr>
      </w:r>
      <w:r w:rsidR="00605368">
        <w:rPr>
          <w:sz w:val="22"/>
          <w:szCs w:val="22"/>
        </w:rPr>
        <w:fldChar w:fldCharType="separate"/>
      </w:r>
      <w:r w:rsidR="006753FC">
        <w:rPr>
          <w:noProof/>
          <w:sz w:val="22"/>
          <w:szCs w:val="22"/>
        </w:rPr>
        <w:t>[38]</w:t>
      </w:r>
      <w:r w:rsidR="00605368">
        <w:rPr>
          <w:sz w:val="22"/>
          <w:szCs w:val="22"/>
        </w:rPr>
        <w:fldChar w:fldCharType="end"/>
      </w:r>
      <w:r w:rsidRPr="00107505">
        <w:rPr>
          <w:sz w:val="22"/>
          <w:szCs w:val="22"/>
        </w:rPr>
        <w:t xml:space="preserve">. </w:t>
      </w:r>
    </w:p>
    <w:p w14:paraId="0708E294" w14:textId="77777777" w:rsidR="005543D0" w:rsidRPr="00107505" w:rsidRDefault="005543D0" w:rsidP="00365730">
      <w:pPr>
        <w:pStyle w:val="CommentText"/>
        <w:spacing w:after="0" w:line="480" w:lineRule="auto"/>
        <w:rPr>
          <w:sz w:val="22"/>
          <w:szCs w:val="22"/>
        </w:rPr>
      </w:pPr>
    </w:p>
    <w:p w14:paraId="7AE9038E" w14:textId="7FCE5E2B" w:rsidR="001C70CD" w:rsidRDefault="001C70CD" w:rsidP="00365730">
      <w:pPr>
        <w:spacing w:after="0" w:line="480" w:lineRule="auto"/>
      </w:pPr>
      <w:r w:rsidRPr="001C70CD">
        <w:t xml:space="preserve">Variability in the emotional experiences of survivors was common on discharge and </w:t>
      </w:r>
      <w:r w:rsidR="002B15ED" w:rsidRPr="008353D9">
        <w:rPr>
          <w:highlight w:val="cyan"/>
        </w:rPr>
        <w:t>was</w:t>
      </w:r>
      <w:r w:rsidR="002B15ED">
        <w:t xml:space="preserve"> </w:t>
      </w:r>
      <w:r w:rsidR="00F67BBD">
        <w:t>influenced</w:t>
      </w:r>
      <w:r w:rsidR="00F67BBD" w:rsidRPr="001C70CD">
        <w:t xml:space="preserve"> </w:t>
      </w:r>
      <w:r w:rsidRPr="001C70CD">
        <w:t xml:space="preserve">by the availability of support at home. Patients with no primary caregivers experienced more anxiety and fear, while those with family members and support networks were more optimistic and positive about </w:t>
      </w:r>
      <w:r w:rsidRPr="001C70CD">
        <w:lastRenderedPageBreak/>
        <w:t xml:space="preserve">their discharge </w:t>
      </w:r>
      <w:r w:rsidR="00B92EDD">
        <w:fldChar w:fldCharType="begin">
          <w:fldData xml:space="preserve">PEVuZE5vdGU+PENpdGU+PEF1dGhvcj5MZWU8L0F1dGhvcj48WWVhcj4yMDA5PC9ZZWFyPjxSZWNO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6753FC">
        <w:instrText xml:space="preserve"> ADDIN EN.CITE </w:instrText>
      </w:r>
      <w:r w:rsidR="006753FC">
        <w:fldChar w:fldCharType="begin">
          <w:fldData xml:space="preserve">PEVuZE5vdGU+PENpdGU+PEF1dGhvcj5MZWU8L0F1dGhvcj48WWVhcj4yMDA5PC9ZZWFyPjxSZWNO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6753FC">
        <w:instrText xml:space="preserve"> ADDIN EN.CITE.DATA </w:instrText>
      </w:r>
      <w:r w:rsidR="006753FC">
        <w:fldChar w:fldCharType="end"/>
      </w:r>
      <w:r w:rsidR="00B92EDD">
        <w:fldChar w:fldCharType="separate"/>
      </w:r>
      <w:r w:rsidR="006753FC">
        <w:rPr>
          <w:noProof/>
        </w:rPr>
        <w:t>[25]</w:t>
      </w:r>
      <w:r w:rsidR="00B92EDD">
        <w:fldChar w:fldCharType="end"/>
      </w:r>
      <w:r w:rsidRPr="001C70CD">
        <w:t xml:space="preserve">. </w:t>
      </w:r>
      <w:r w:rsidR="006E59F5" w:rsidRPr="008353D9">
        <w:rPr>
          <w:highlight w:val="cyan"/>
        </w:rPr>
        <w:t>Furthermore</w:t>
      </w:r>
      <w:r w:rsidRPr="001A38C5">
        <w:rPr>
          <w:highlight w:val="green"/>
        </w:rPr>
        <w:t>,</w:t>
      </w:r>
      <w:r w:rsidRPr="001C70CD">
        <w:t xml:space="preserve"> other patients felt a loss of role within the family and feelings of being dissociated and not involved in family decisions</w:t>
      </w:r>
      <w:r w:rsidR="00221348">
        <w:t xml:space="preserve"> </w:t>
      </w:r>
      <w:r w:rsidR="00221348">
        <w:fldChar w:fldCharType="begin"/>
      </w:r>
      <w:r w:rsidR="006753FC">
        <w:instrText xml:space="preserve"> ADDIN EN.CITE &lt;EndNote&gt;&lt;Cite&gt;&lt;Author&gt;Abdalrahim&lt;/Author&gt;&lt;Year&gt;2014&lt;/Year&gt;&lt;RecNum&gt;5&lt;/RecNum&gt;&lt;DisplayText&gt;[5]&lt;/DisplayText&gt;&lt;record&gt;&lt;rec-number&gt;5&lt;/rec-number&gt;&lt;foreign-keys&gt;&lt;key app="EN" db-id="ezv22520ad29pte5vf7xwwea0t5fxzxrp09z" timestamp="1542892960"&gt;5&lt;/key&gt;&lt;/foreign-keys&gt;&lt;ref-type name="Journal Article"&gt;17&lt;/ref-type&gt;&lt;contributors&gt;&lt;authors&gt;&lt;author&gt;Abdalrahim, M. S.&lt;/author&gt;&lt;author&gt;Zeilani, R. S.&lt;/author&gt;&lt;/authors&gt;&lt;/contributors&gt;&lt;titles&gt;&lt;title&gt;Jordanian survivors’ experiences of recovery from critical illness: a qualitative study&lt;/title&gt;&lt;secondary-title&gt;Int Nurs Rev.&lt;/secondary-title&gt;&lt;/titles&gt;&lt;periodical&gt;&lt;full-title&gt;Int Nurs Rev.&lt;/full-title&gt;&lt;/periodical&gt;&lt;volume&gt;61&lt;/volume&gt;&lt;dates&gt;&lt;year&gt;2014&lt;/year&gt;&lt;/dates&gt;&lt;label&gt;Abdalrahim2014&lt;/label&gt;&lt;urls&gt;&lt;related-urls&gt;&lt;url&gt;http://dx.doi.org/10.1111/inr.12142&lt;/url&gt;&lt;/related-urls&gt;&lt;/urls&gt;&lt;electronic-resource-num&gt;10.1111/inr.12142&lt;/electronic-resource-num&gt;&lt;/record&gt;&lt;/Cite&gt;&lt;/EndNote&gt;</w:instrText>
      </w:r>
      <w:r w:rsidR="00221348">
        <w:fldChar w:fldCharType="separate"/>
      </w:r>
      <w:r w:rsidR="006753FC">
        <w:rPr>
          <w:noProof/>
        </w:rPr>
        <w:t>[5]</w:t>
      </w:r>
      <w:r w:rsidR="00221348">
        <w:fldChar w:fldCharType="end"/>
      </w:r>
      <w:r w:rsidRPr="001C70CD">
        <w:t xml:space="preserve">, and helplessness </w:t>
      </w:r>
      <w:r w:rsidR="00B92EDD">
        <w:fldChar w:fldCharType="begin"/>
      </w:r>
      <w:r w:rsidR="006753FC">
        <w:instrText xml:space="preserve"> ADDIN EN.CITE &lt;EndNote&gt;&lt;Cite&gt;&lt;Author&gt;Chaboyer&lt;/Author&gt;&lt;Year&gt;2003&lt;/Year&gt;&lt;RecNum&gt;2601&lt;/RecNum&gt;&lt;DisplayText&gt;[54]&lt;/DisplayText&gt;&lt;record&gt;&lt;rec-number&gt;2601&lt;/rec-number&gt;&lt;foreign-keys&gt;&lt;key app="EN" db-id="x5ewdxr58rv22zev2xzxedw7ef0de2f0ts0w" timestamp="1544456476"&gt;2601&lt;/key&gt;&lt;/foreign-keys&gt;&lt;ref-type name="Journal Article"&gt;17&lt;/ref-type&gt;&lt;contributors&gt;&lt;authors&gt;&lt;author&gt;Chaboyer, W.&lt;/author&gt;&lt;author&gt;Grace, J.&lt;/author&gt;&lt;/authors&gt;&lt;/contributors&gt;&lt;auth-address&gt;Faculty of Nursing and Health, Centre for Clinical Practice Innovation, Griffith University, Bundall, Queensland, Australia. W.Chaboyer@griffith.edu.au&lt;/auth-address&gt;&lt;titles&gt;&lt;title&gt;Following the path of ICU survivors: a quality-improvement activity&lt;/title&gt;&lt;secondary-title&gt;Nurs Crit Care&lt;/secondary-title&gt;&lt;alt-title&gt;Nursing in critical care&lt;/alt-title&gt;&lt;/titles&gt;&lt;alt-periodical&gt;&lt;full-title&gt;Nursing In Critical Care&lt;/full-title&gt;&lt;/alt-periodical&gt;&lt;pages&gt;149-55&lt;/pages&gt;&lt;volume&gt;8&lt;/volume&gt;&lt;number&gt;4&lt;/number&gt;&lt;edition&gt;2003/08/28&lt;/edition&gt;&lt;keywords&gt;&lt;keyword&gt;Adult&lt;/keyword&gt;&lt;keyword&gt;Aged&lt;/keyword&gt;&lt;keyword&gt;*Continuity of Patient Care&lt;/keyword&gt;&lt;keyword&gt;Female&lt;/keyword&gt;&lt;keyword&gt;Humans&lt;/keyword&gt;&lt;keyword&gt;*Intensive Care Units&lt;/keyword&gt;&lt;keyword&gt;Male&lt;/keyword&gt;&lt;keyword&gt;Middle Aged&lt;/keyword&gt;&lt;keyword&gt;*Patient Discharge&lt;/keyword&gt;&lt;keyword&gt;*Quality of Health Care&lt;/keyword&gt;&lt;keyword&gt;*Survivors&lt;/keyword&gt;&lt;keyword&gt;Time Factors&lt;/keyword&gt;&lt;/keywords&gt;&lt;dates&gt;&lt;year&gt;2003&lt;/year&gt;&lt;pub-dates&gt;&lt;date&gt;Jul-Aug&lt;/date&gt;&lt;/pub-dates&gt;&lt;/dates&gt;&lt;isbn&gt;1362-1017 (Print)&amp;#xD;1362-1017&lt;/isbn&gt;&lt;accession-num&gt;12940690&lt;/accession-num&gt;&lt;urls&gt;&lt;/urls&gt;&lt;remote-database-provider&gt;NLM&lt;/remote-database-provider&gt;&lt;language&gt;eng&lt;/language&gt;&lt;/record&gt;&lt;/Cite&gt;&lt;/EndNote&gt;</w:instrText>
      </w:r>
      <w:r w:rsidR="00B92EDD">
        <w:fldChar w:fldCharType="separate"/>
      </w:r>
      <w:r w:rsidR="006753FC">
        <w:rPr>
          <w:noProof/>
        </w:rPr>
        <w:t>[54]</w:t>
      </w:r>
      <w:r w:rsidR="00B92EDD">
        <w:fldChar w:fldCharType="end"/>
      </w:r>
      <w:r w:rsidRPr="001C70CD">
        <w:t xml:space="preserve">. </w:t>
      </w:r>
    </w:p>
    <w:p w14:paraId="583A5CD7" w14:textId="77777777" w:rsidR="005543D0" w:rsidRDefault="005543D0" w:rsidP="00365730">
      <w:pPr>
        <w:spacing w:after="0" w:line="480" w:lineRule="auto"/>
      </w:pPr>
    </w:p>
    <w:p w14:paraId="5208807E" w14:textId="77777777" w:rsidR="00531D6C" w:rsidRPr="00D375E3" w:rsidRDefault="00B97A04" w:rsidP="00365730">
      <w:pPr>
        <w:spacing w:after="0" w:line="480" w:lineRule="auto"/>
        <w:rPr>
          <w:i/>
        </w:rPr>
      </w:pPr>
      <w:r>
        <w:rPr>
          <w:i/>
        </w:rPr>
        <w:t>A</w:t>
      </w:r>
      <w:r w:rsidR="00531D6C" w:rsidRPr="00531D6C">
        <w:rPr>
          <w:i/>
        </w:rPr>
        <w:t>daptation (discharge home)</w:t>
      </w:r>
    </w:p>
    <w:p w14:paraId="2B363A31" w14:textId="77777777" w:rsidR="001C70CD" w:rsidRPr="001C70CD" w:rsidRDefault="00FB5FB4" w:rsidP="00365730">
      <w:pPr>
        <w:spacing w:after="0" w:line="480" w:lineRule="auto"/>
      </w:pPr>
      <w:r>
        <w:t>P</w:t>
      </w:r>
      <w:r w:rsidR="001C70CD" w:rsidRPr="001C70CD">
        <w:t>atients</w:t>
      </w:r>
      <w:r>
        <w:t>’ reported that their</w:t>
      </w:r>
      <w:r w:rsidR="001C70CD" w:rsidRPr="001C70CD">
        <w:t xml:space="preserve"> re-integration back into the community caused increased stress and was a source of depression</w:t>
      </w:r>
      <w:r w:rsidR="000263F4">
        <w:t xml:space="preserve"> </w:t>
      </w:r>
      <w:r w:rsidR="000263F4">
        <w:fldChar w:fldCharType="begin">
          <w:fldData xml:space="preserve">PEVuZE5vdGU+PENpdGU+PEF1dGhvcj5MZWU8L0F1dGhvcj48WWVhcj4yMDA5PC9ZZWFyPjxSZWNO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0263F4">
        <w:instrText xml:space="preserve"> ADDIN EN.CITE </w:instrText>
      </w:r>
      <w:r w:rsidR="000263F4">
        <w:fldChar w:fldCharType="begin">
          <w:fldData xml:space="preserve">PEVuZE5vdGU+PENpdGU+PEF1dGhvcj5MZWU8L0F1dGhvcj48WWVhcj4yMDA5PC9ZZWFyPjxSZWNO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0263F4">
        <w:instrText xml:space="preserve"> ADDIN EN.CITE.DATA </w:instrText>
      </w:r>
      <w:r w:rsidR="000263F4">
        <w:fldChar w:fldCharType="end"/>
      </w:r>
      <w:r w:rsidR="000263F4">
        <w:fldChar w:fldCharType="separate"/>
      </w:r>
      <w:r w:rsidR="000263F4">
        <w:rPr>
          <w:noProof/>
        </w:rPr>
        <w:t>[25]</w:t>
      </w:r>
      <w:r w:rsidR="000263F4">
        <w:fldChar w:fldCharType="end"/>
      </w:r>
      <w:r w:rsidR="001C70CD" w:rsidRPr="001C70CD">
        <w:t>. Some expressed a sense of isolation as they avoided socialising</w:t>
      </w:r>
      <w:r w:rsidR="00560F67">
        <w:t>, such as</w:t>
      </w:r>
      <w:r w:rsidR="00AE6D3B">
        <w:t xml:space="preserve"> visiting relatives </w:t>
      </w:r>
      <w:r w:rsidR="001C70CD" w:rsidRPr="001C70CD">
        <w:t>because it provoked unpleasant memories</w:t>
      </w:r>
      <w:r w:rsidR="00221348">
        <w:t xml:space="preserve"> </w:t>
      </w:r>
      <w:r w:rsidR="00221348">
        <w:fldChar w:fldCharType="begin"/>
      </w:r>
      <w:r w:rsidR="006753FC">
        <w:instrText xml:space="preserve"> ADDIN EN.CITE &lt;EndNote&gt;&lt;Cite&gt;&lt;Author&gt;Abdalrahim&lt;/Author&gt;&lt;Year&gt;2014&lt;/Year&gt;&lt;RecNum&gt;5&lt;/RecNum&gt;&lt;DisplayText&gt;[5]&lt;/DisplayText&gt;&lt;record&gt;&lt;rec-number&gt;5&lt;/rec-number&gt;&lt;foreign-keys&gt;&lt;key app="EN" db-id="ezv22520ad29pte5vf7xwwea0t5fxzxrp09z" timestamp="1542892960"&gt;5&lt;/key&gt;&lt;/foreign-keys&gt;&lt;ref-type name="Journal Article"&gt;17&lt;/ref-type&gt;&lt;contributors&gt;&lt;authors&gt;&lt;author&gt;Abdalrahim, M. S.&lt;/author&gt;&lt;author&gt;Zeilani, R. S.&lt;/author&gt;&lt;/authors&gt;&lt;/contributors&gt;&lt;titles&gt;&lt;title&gt;Jordanian survivors’ experiences of recovery from critical illness: a qualitative study&lt;/title&gt;&lt;secondary-title&gt;Int Nurs Rev.&lt;/secondary-title&gt;&lt;/titles&gt;&lt;periodical&gt;&lt;full-title&gt;Int Nurs Rev.&lt;/full-title&gt;&lt;/periodical&gt;&lt;volume&gt;61&lt;/volume&gt;&lt;dates&gt;&lt;year&gt;2014&lt;/year&gt;&lt;/dates&gt;&lt;label&gt;Abdalrahim2014&lt;/label&gt;&lt;urls&gt;&lt;related-urls&gt;&lt;url&gt;http://dx.doi.org/10.1111/inr.12142&lt;/url&gt;&lt;/related-urls&gt;&lt;/urls&gt;&lt;electronic-resource-num&gt;10.1111/inr.12142&lt;/electronic-resource-num&gt;&lt;/record&gt;&lt;/Cite&gt;&lt;/EndNote&gt;</w:instrText>
      </w:r>
      <w:r w:rsidR="00221348">
        <w:fldChar w:fldCharType="separate"/>
      </w:r>
      <w:r w:rsidR="006753FC">
        <w:rPr>
          <w:noProof/>
        </w:rPr>
        <w:t>[5]</w:t>
      </w:r>
      <w:r w:rsidR="00221348">
        <w:fldChar w:fldCharType="end"/>
      </w:r>
      <w:r w:rsidR="001C70CD" w:rsidRPr="001C70CD">
        <w:t>. As a result, some patients expressed a need for mechanisms to allow an emotional outlet for themselves and their family members</w:t>
      </w:r>
      <w:r w:rsidR="00560F67">
        <w:t>, including</w:t>
      </w:r>
      <w:r w:rsidR="00AE6D3B">
        <w:t xml:space="preserve"> the support of community based health care providers</w:t>
      </w:r>
      <w:r w:rsidR="00560F67">
        <w:t xml:space="preserve"> </w:t>
      </w:r>
      <w:r w:rsidR="00B92EDD">
        <w:fldChar w:fldCharType="begin">
          <w:fldData xml:space="preserve">PEVuZE5vdGU+PENpdGU+PEF1dGhvcj5MZWU8L0F1dGhvcj48WWVhcj4yMDA5PC9ZZWFyPjxSZWNO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6753FC">
        <w:instrText xml:space="preserve"> ADDIN EN.CITE </w:instrText>
      </w:r>
      <w:r w:rsidR="006753FC">
        <w:fldChar w:fldCharType="begin">
          <w:fldData xml:space="preserve">PEVuZE5vdGU+PENpdGU+PEF1dGhvcj5MZWU8L0F1dGhvcj48WWVhcj4yMDA5PC9ZZWFyPjxSZWNO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6753FC">
        <w:instrText xml:space="preserve"> ADDIN EN.CITE.DATA </w:instrText>
      </w:r>
      <w:r w:rsidR="006753FC">
        <w:fldChar w:fldCharType="end"/>
      </w:r>
      <w:r w:rsidR="00B92EDD">
        <w:fldChar w:fldCharType="separate"/>
      </w:r>
      <w:r w:rsidR="006753FC">
        <w:rPr>
          <w:noProof/>
        </w:rPr>
        <w:t>[25]</w:t>
      </w:r>
      <w:r w:rsidR="00B92EDD">
        <w:fldChar w:fldCharType="end"/>
      </w:r>
      <w:r w:rsidR="001C70CD" w:rsidRPr="001C70CD">
        <w:t>. Across a few studies, patients felt that, unlike their physical health, their emotional and psychological health had received little attention and would have valued psychological counselling</w:t>
      </w:r>
      <w:r w:rsidR="00D64767">
        <w:t xml:space="preserve">, </w:t>
      </w:r>
      <w:r w:rsidR="001C70CD" w:rsidRPr="001C70CD">
        <w:t>more support from community-based health care providers</w:t>
      </w:r>
      <w:r w:rsidR="00D64767">
        <w:t>,</w:t>
      </w:r>
      <w:r w:rsidR="001C70CD" w:rsidRPr="001C70CD">
        <w:t xml:space="preserve"> and support </w:t>
      </w:r>
      <w:r w:rsidR="00D64767">
        <w:t>in</w:t>
      </w:r>
      <w:r w:rsidR="001C70CD" w:rsidRPr="001C70CD">
        <w:t xml:space="preserve"> re-building psychological independence and confidence</w:t>
      </w:r>
      <w:r w:rsidR="00406613">
        <w:t xml:space="preserve"> </w:t>
      </w:r>
      <w:r w:rsidR="00406613">
        <w:fldChar w:fldCharType="begin">
          <w:fldData xml:space="preserve">PEVuZE5vdGU+PENpdGU+PEF1dGhvcj5MZWU8L0F1dGhvcj48WWVhcj4yMDA5PC9ZZWFyPjxSZWNO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6753FC">
        <w:instrText xml:space="preserve"> ADDIN EN.CITE </w:instrText>
      </w:r>
      <w:r w:rsidR="006753FC">
        <w:fldChar w:fldCharType="begin">
          <w:fldData xml:space="preserve">PEVuZE5vdGU+PENpdGU+PEF1dGhvcj5MZWU8L0F1dGhvcj48WWVhcj4yMDA5PC9ZZWFyPjxSZWNO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6753FC">
        <w:instrText xml:space="preserve"> ADDIN EN.CITE.DATA </w:instrText>
      </w:r>
      <w:r w:rsidR="006753FC">
        <w:fldChar w:fldCharType="end"/>
      </w:r>
      <w:r w:rsidR="00406613">
        <w:fldChar w:fldCharType="separate"/>
      </w:r>
      <w:r w:rsidR="006753FC">
        <w:rPr>
          <w:noProof/>
        </w:rPr>
        <w:t>[25, 39, 46, 53]</w:t>
      </w:r>
      <w:r w:rsidR="00406613">
        <w:fldChar w:fldCharType="end"/>
      </w:r>
      <w:r w:rsidR="001C70CD" w:rsidRPr="001C70CD">
        <w:t xml:space="preserve">. Some patients reported they benefited from a support group where they had met others who truly understood the experience </w:t>
      </w:r>
      <w:r w:rsidR="00B92EDD">
        <w:fldChar w:fldCharType="begin"/>
      </w:r>
      <w:r w:rsidR="006753FC">
        <w:instrText xml:space="preserve"> ADDIN EN.CITE &lt;EndNote&gt;&lt;Cite&gt;&lt;Author&gt;Deacon&lt;/Author&gt;&lt;Year&gt;2012&lt;/Year&gt;&lt;RecNum&gt;2603&lt;/RecNum&gt;&lt;DisplayText&gt;[55]&lt;/DisplayText&gt;&lt;record&gt;&lt;rec-number&gt;2603&lt;/rec-number&gt;&lt;foreign-keys&gt;&lt;key app="EN" db-id="x5ewdxr58rv22zev2xzxedw7ef0de2f0ts0w" timestamp="1544456581"&gt;2603&lt;/key&gt;&lt;/foreign-keys&gt;&lt;ref-type name="Journal Article"&gt;17&lt;/ref-type&gt;&lt;contributors&gt;&lt;authors&gt;&lt;author&gt;Deacon, K. S.&lt;/author&gt;&lt;/authors&gt;&lt;/contributors&gt;&lt;auth-address&gt;Burton-upon-Trent School of Health and Wellbeing Centre, Burton Hospitals NHS Trust, Burton-upon-Trent, Staffordshire, United Kingdom. K.Deacon@wlv.ac.uk&lt;/auth-address&gt;&lt;titles&gt;&lt;title&gt;Re-building life after ICU: a qualitative study of the patients&amp;apos; perspective&lt;/title&gt;&lt;secondary-title&gt;Intensive Crit Care Nurs&lt;/secondary-title&gt;&lt;alt-title&gt;Intensive &amp;amp; critical care nursing&lt;/alt-title&gt;&lt;/titles&gt;&lt;alt-periodical&gt;&lt;full-title&gt;Intensive &amp;amp; Critical Care Nursing&lt;/full-title&gt;&lt;/alt-periodical&gt;&lt;pages&gt;114-22&lt;/pages&gt;&lt;volume&gt;28&lt;/volume&gt;&lt;number&gt;2&lt;/number&gt;&lt;edition&gt;2012/03/07&lt;/edition&gt;&lt;keywords&gt;&lt;keyword&gt;Adaptation, Physiological&lt;/keyword&gt;&lt;keyword&gt;Adaptation, Psychological&lt;/keyword&gt;&lt;keyword&gt;Adult&lt;/keyword&gt;&lt;keyword&gt;Aged&lt;/keyword&gt;&lt;keyword&gt;Australia&lt;/keyword&gt;&lt;keyword&gt;Canada&lt;/keyword&gt;&lt;keyword&gt;Critical Care/*psychology&lt;/keyword&gt;&lt;keyword&gt;Critical Illness/*psychology/*rehabilitation&lt;/keyword&gt;&lt;keyword&gt;Female&lt;/keyword&gt;&lt;keyword&gt;Humans&lt;/keyword&gt;&lt;keyword&gt;Male&lt;/keyword&gt;&lt;keyword&gt;Middle Aged&lt;/keyword&gt;&lt;keyword&gt;Population Surveillance&lt;/keyword&gt;&lt;keyword&gt;Quality of Life/*psychology&lt;/keyword&gt;&lt;keyword&gt;Recovery of Function/*physiology&lt;/keyword&gt;&lt;keyword&gt;Surveys and Questionnaires&lt;/keyword&gt;&lt;keyword&gt;United Kingdom&lt;/keyword&gt;&lt;keyword&gt;United States&lt;/keyword&gt;&lt;keyword&gt;Young Adult&lt;/keyword&gt;&lt;/keywords&gt;&lt;dates&gt;&lt;year&gt;2012&lt;/year&gt;&lt;pub-dates&gt;&lt;date&gt;Apr&lt;/date&gt;&lt;/pub-dates&gt;&lt;/dates&gt;&lt;isbn&gt;0964-3397&lt;/isbn&gt;&lt;accession-num&gt;22390918&lt;/accession-num&gt;&lt;urls&gt;&lt;/urls&gt;&lt;electronic-resource-num&gt;10.1016/j.iccn.2011.11.008&lt;/electronic-resource-num&gt;&lt;remote-database-provider&gt;NLM&lt;/remote-database-provider&gt;&lt;language&gt;eng&lt;/language&gt;&lt;/record&gt;&lt;/Cite&gt;&lt;/EndNote&gt;</w:instrText>
      </w:r>
      <w:r w:rsidR="00B92EDD">
        <w:fldChar w:fldCharType="separate"/>
      </w:r>
      <w:r w:rsidR="006753FC">
        <w:rPr>
          <w:noProof/>
        </w:rPr>
        <w:t>[55]</w:t>
      </w:r>
      <w:r w:rsidR="00B92EDD">
        <w:fldChar w:fldCharType="end"/>
      </w:r>
      <w:r w:rsidR="001C70CD" w:rsidRPr="001C70CD">
        <w:t xml:space="preserve">. </w:t>
      </w:r>
    </w:p>
    <w:p w14:paraId="5A632A2A" w14:textId="77777777" w:rsidR="001C70CD" w:rsidRPr="001C70CD" w:rsidRDefault="001C70CD" w:rsidP="00365730">
      <w:pPr>
        <w:spacing w:after="0" w:line="480" w:lineRule="auto"/>
      </w:pPr>
    </w:p>
    <w:p w14:paraId="29556839" w14:textId="77777777" w:rsidR="001C70CD" w:rsidRPr="005543D0" w:rsidRDefault="001C70CD" w:rsidP="00365730">
      <w:pPr>
        <w:spacing w:after="0" w:line="480" w:lineRule="auto"/>
        <w:rPr>
          <w:u w:val="single"/>
        </w:rPr>
      </w:pPr>
      <w:r w:rsidRPr="005543D0">
        <w:rPr>
          <w:u w:val="single"/>
        </w:rPr>
        <w:t>Instrumental needs</w:t>
      </w:r>
    </w:p>
    <w:p w14:paraId="4C8C19D0" w14:textId="77777777" w:rsidR="00531D6C" w:rsidRPr="00D375E3" w:rsidRDefault="00531D6C" w:rsidP="00365730">
      <w:pPr>
        <w:keepNext/>
        <w:keepLines/>
        <w:spacing w:after="0" w:line="480" w:lineRule="auto"/>
        <w:outlineLvl w:val="1"/>
        <w:rPr>
          <w:i/>
        </w:rPr>
      </w:pPr>
      <w:r w:rsidRPr="00D375E3">
        <w:rPr>
          <w:i/>
        </w:rPr>
        <w:t>Event/diagnosis (ICU admission)</w:t>
      </w:r>
    </w:p>
    <w:p w14:paraId="35C728DD" w14:textId="5D6A81F6" w:rsidR="001C70CD" w:rsidRDefault="000952A0" w:rsidP="00365730">
      <w:pPr>
        <w:spacing w:after="0" w:line="480" w:lineRule="auto"/>
      </w:pPr>
      <w:r>
        <w:t xml:space="preserve">During their time in ICU, </w:t>
      </w:r>
      <w:r w:rsidR="001C70CD" w:rsidRPr="001C70CD">
        <w:t xml:space="preserve">patients reported discomfort arising from </w:t>
      </w:r>
      <w:r w:rsidR="004D3341">
        <w:t xml:space="preserve">a </w:t>
      </w:r>
      <w:r w:rsidR="001C70CD" w:rsidRPr="001C70CD">
        <w:t xml:space="preserve">debilitating lack of sleep, </w:t>
      </w:r>
      <w:r w:rsidR="00BC428C">
        <w:t xml:space="preserve">noise, </w:t>
      </w:r>
      <w:r w:rsidR="001C70CD" w:rsidRPr="001C70CD">
        <w:t>fatigue, pain and anxiety</w:t>
      </w:r>
      <w:r w:rsidR="00406613">
        <w:t xml:space="preserve"> </w:t>
      </w:r>
      <w:r w:rsidR="00406613">
        <w:fldChar w:fldCharType="begin">
          <w:fldData xml:space="preserve">PEVuZE5vdGU+PENpdGU+PEF1dGhvcj5NYWdhcmV5PC9BdXRob3I+PFllYXI+MjAwNTwvWWVhcj48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==
</w:fldData>
        </w:fldChar>
      </w:r>
      <w:r w:rsidR="006753FC">
        <w:instrText xml:space="preserve"> ADDIN EN.CITE </w:instrText>
      </w:r>
      <w:r w:rsidR="006753FC">
        <w:fldChar w:fldCharType="begin">
          <w:fldData xml:space="preserve">PEVuZE5vdGU+PENpdGU+PEF1dGhvcj5NYWdhcmV5PC9BdXRob3I+PFllYXI+MjAwNTwvWWVhcj48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==
</w:fldData>
        </w:fldChar>
      </w:r>
      <w:r w:rsidR="006753FC">
        <w:instrText xml:space="preserve"> ADDIN EN.CITE.DATA </w:instrText>
      </w:r>
      <w:r w:rsidR="006753FC">
        <w:fldChar w:fldCharType="end"/>
      </w:r>
      <w:r w:rsidR="00406613">
        <w:fldChar w:fldCharType="separate"/>
      </w:r>
      <w:r w:rsidR="006753FC">
        <w:rPr>
          <w:noProof/>
        </w:rPr>
        <w:t>[29, 31, 32, 35, 40, 41]</w:t>
      </w:r>
      <w:r w:rsidR="00406613">
        <w:fldChar w:fldCharType="end"/>
      </w:r>
      <w:r w:rsidR="000F4E15">
        <w:t>. K</w:t>
      </w:r>
      <w:r w:rsidR="00807A0D">
        <w:t>ey</w:t>
      </w:r>
      <w:r w:rsidR="00807A0D" w:rsidRPr="001C70CD">
        <w:t xml:space="preserve"> </w:t>
      </w:r>
      <w:r w:rsidR="001C70CD" w:rsidRPr="001C70CD">
        <w:t xml:space="preserve">instrumental needs </w:t>
      </w:r>
      <w:r w:rsidR="00807A0D">
        <w:t xml:space="preserve">reported by patients were for </w:t>
      </w:r>
      <w:r w:rsidR="00BC428C">
        <w:t>personal</w:t>
      </w:r>
      <w:r w:rsidR="00807A0D">
        <w:t xml:space="preserve"> care</w:t>
      </w:r>
      <w:r w:rsidR="00BC428C">
        <w:t xml:space="preserve">, hygiene </w:t>
      </w:r>
      <w:r w:rsidR="00807A0D">
        <w:t>and comfort, particularly relating to bathing, nutrition and pain relief</w:t>
      </w:r>
      <w:r w:rsidR="009C1CA3">
        <w:t xml:space="preserve"> </w:t>
      </w:r>
      <w:r w:rsidR="009C1CA3">
        <w:fldChar w:fldCharType="begin">
          <w:fldData xml:space="preserve">PEVuZE5vdGU+PENpdGU+PEF1dGhvcj5Mb2Y8L0F1dGhvcj48WWVhcj4yMDA4PC9ZZWFyPjxSZWNO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</w:fldData>
        </w:fldChar>
      </w:r>
      <w:r w:rsidR="006753FC">
        <w:instrText xml:space="preserve"> ADDIN EN.CITE </w:instrText>
      </w:r>
      <w:r w:rsidR="006753FC">
        <w:fldChar w:fldCharType="begin">
          <w:fldData xml:space="preserve">PEVuZE5vdGU+PENpdGU+PEF1dGhvcj5Mb2Y8L0F1dGhvcj48WWVhcj4yMDA4PC9ZZWFyPjxSZWNO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</w:fldData>
        </w:fldChar>
      </w:r>
      <w:r w:rsidR="006753FC">
        <w:instrText xml:space="preserve"> ADDIN EN.CITE.DATA </w:instrText>
      </w:r>
      <w:r w:rsidR="006753FC">
        <w:fldChar w:fldCharType="end"/>
      </w:r>
      <w:r w:rsidR="009C1CA3">
        <w:fldChar w:fldCharType="separate"/>
      </w:r>
      <w:r w:rsidR="006753FC">
        <w:rPr>
          <w:noProof/>
        </w:rPr>
        <w:t>[31, 56]</w:t>
      </w:r>
      <w:r w:rsidR="009C1CA3">
        <w:fldChar w:fldCharType="end"/>
      </w:r>
      <w:r w:rsidR="00807A0D">
        <w:t>.</w:t>
      </w:r>
      <w:r w:rsidR="001C70CD" w:rsidRPr="001C70CD">
        <w:t xml:space="preserve"> As patients moved to the ward, they reported a need to progress from dependent to independent care, but needed adequate professional support to achieve that.</w:t>
      </w:r>
      <w:r w:rsidR="00574B80">
        <w:t xml:space="preserve"> Chiang et al</w:t>
      </w:r>
      <w:r w:rsidR="001C70CD" w:rsidRPr="001C70CD">
        <w:t xml:space="preserve"> </w:t>
      </w:r>
      <w:r w:rsidR="00B92EDD">
        <w:fldChar w:fldCharType="begin"/>
      </w:r>
      <w:r w:rsidR="006753FC">
        <w:instrText xml:space="preserve"> ADDIN EN.CITE &lt;EndNote&gt;&lt;Cite&gt;&lt;Author&gt;Chiang&lt;/Author&gt;&lt;Year&gt;2011&lt;/Year&gt;&lt;RecNum&gt;2589&lt;/RecNum&gt;&lt;DisplayText&gt;[46]&lt;/DisplayText&gt;&lt;record&gt;&lt;rec-number&gt;2589&lt;/rec-number&gt;&lt;foreign-keys&gt;&lt;key app="EN" db-id="x5ewdxr58rv22zev2xzxedw7ef0de2f0ts0w" timestamp="1544455112"&gt;2589&lt;/key&gt;&lt;/foreign-keys&gt;&lt;ref-type name="Journal Article"&gt;17&lt;/ref-type&gt;&lt;contributors&gt;&lt;authors&gt;&lt;author&gt;Chiang, V. C.&lt;/author&gt;&lt;/authors&gt;&lt;/contributors&gt;&lt;auth-address&gt;Rm GH515, School of Nursing, The Hong Kong Polytechnic University, Hung Hom, Kowloon, Hong Kong SAR, China. hsvicoch@inet.polyu.edu.hk&lt;/auth-address&gt;&lt;titles&gt;&lt;title&gt;Surviving a critical illness through mutually being there with each other: a grounded theory study&lt;/title&gt;&lt;secondary-title&gt;Intensive Crit Care Nurs&lt;/secondary-title&gt;&lt;alt-title&gt;Intensive &amp;amp; critical care nursing&lt;/alt-title&gt;&lt;/titles&gt;&lt;alt-periodical&gt;&lt;full-title&gt;Intensive &amp;amp; Critical Care Nursing&lt;/full-title&gt;&lt;/alt-periodical&gt;&lt;pages&gt;317-30&lt;/pages&gt;&lt;volume&gt;27&lt;/volume&gt;&lt;number&gt;6&lt;/number&gt;&lt;edition&gt;2011/10/22&lt;/edition&gt;&lt;keywords&gt;&lt;keyword&gt;Adaptation, Psychological&lt;/keyword&gt;&lt;keyword&gt;Aged&lt;/keyword&gt;&lt;keyword&gt;*Caregivers&lt;/keyword&gt;&lt;keyword&gt;Critical Illness/psychology/*rehabilitation&lt;/keyword&gt;&lt;keyword&gt;Family&lt;/keyword&gt;&lt;keyword&gt;Female&lt;/keyword&gt;&lt;keyword&gt;Humans&lt;/keyword&gt;&lt;keyword&gt;*Interpersonal Relations&lt;/keyword&gt;&lt;keyword&gt;Male&lt;/keyword&gt;&lt;keyword&gt;Middle Aged&lt;/keyword&gt;&lt;keyword&gt;Models, Psychological&lt;/keyword&gt;&lt;keyword&gt;Narration&lt;/keyword&gt;&lt;keyword&gt;Qualitative Research&lt;/keyword&gt;&lt;keyword&gt;*Social Support&lt;/keyword&gt;&lt;keyword&gt;Vulnerable Populations&lt;/keyword&gt;&lt;/keywords&gt;&lt;dates&gt;&lt;year&gt;2011&lt;/year&gt;&lt;pub-dates&gt;&lt;date&gt;Dec&lt;/date&gt;&lt;/pub-dates&gt;&lt;/dates&gt;&lt;isbn&gt;0964-3397&lt;/isbn&gt;&lt;accession-num&gt;22014994&lt;/accession-num&gt;&lt;urls&gt;&lt;/urls&gt;&lt;electronic-resource-num&gt;10.1016/j.iccn.2011.09.001&lt;/electronic-resource-num&gt;&lt;remote-database-provider&gt;NLM&lt;/remote-database-provider&gt;&lt;language&gt;eng&lt;/language&gt;&lt;/record&gt;&lt;/Cite&gt;&lt;/EndNote&gt;</w:instrText>
      </w:r>
      <w:r w:rsidR="00B92EDD">
        <w:fldChar w:fldCharType="separate"/>
      </w:r>
      <w:r w:rsidR="006753FC">
        <w:rPr>
          <w:noProof/>
        </w:rPr>
        <w:t>[46]</w:t>
      </w:r>
      <w:r w:rsidR="00B92EDD">
        <w:fldChar w:fldCharType="end"/>
      </w:r>
      <w:r w:rsidR="001C70CD" w:rsidRPr="001C70CD">
        <w:t xml:space="preserve"> summarised patients’ views on needing structured continuity of care, such as that delivered by a critical care outreach service, and </w:t>
      </w:r>
      <w:r w:rsidR="001C70CD" w:rsidRPr="001C70CD">
        <w:lastRenderedPageBreak/>
        <w:t xml:space="preserve">sufficient professional support before discharge home to the community.  Additionally, </w:t>
      </w:r>
      <w:r w:rsidR="00F65649" w:rsidRPr="008353D9">
        <w:rPr>
          <w:highlight w:val="cyan"/>
        </w:rPr>
        <w:t>patients</w:t>
      </w:r>
      <w:r w:rsidR="00F65649" w:rsidRPr="001C70CD">
        <w:t xml:space="preserve"> </w:t>
      </w:r>
      <w:r w:rsidR="00AE6D3B">
        <w:t xml:space="preserve">in one study noted that they </w:t>
      </w:r>
      <w:r w:rsidR="001C70CD" w:rsidRPr="001C70CD">
        <w:t>rarely experienced continuity of medical care</w:t>
      </w:r>
      <w:r w:rsidR="009C1CA3">
        <w:t xml:space="preserve"> </w:t>
      </w:r>
      <w:r w:rsidR="009C1CA3">
        <w:fldChar w:fldCharType="begin">
          <w:fldData xml:space="preserve">PEVuZE5vdGU+PENpdGU+PEF1dGhvcj5DemVyd29ua2E8L0F1dGhvcj48WWVhcj4yMDE1PC9ZZWFy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6753FC">
        <w:instrText xml:space="preserve"> ADDIN EN.CITE </w:instrText>
      </w:r>
      <w:r w:rsidR="006753FC">
        <w:fldChar w:fldCharType="begin">
          <w:fldData xml:space="preserve">PEVuZE5vdGU+PENpdGU+PEF1dGhvcj5DemVyd29ua2E8L0F1dGhvcj48WWVhcj4yMDE1PC9ZZWFy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6753FC">
        <w:instrText xml:space="preserve"> ADDIN EN.CITE.DATA </w:instrText>
      </w:r>
      <w:r w:rsidR="006753FC">
        <w:fldChar w:fldCharType="end"/>
      </w:r>
      <w:r w:rsidR="009C1CA3">
        <w:fldChar w:fldCharType="separate"/>
      </w:r>
      <w:r w:rsidR="006753FC">
        <w:rPr>
          <w:noProof/>
        </w:rPr>
        <w:t>[24]</w:t>
      </w:r>
      <w:r w:rsidR="009C1CA3">
        <w:fldChar w:fldCharType="end"/>
      </w:r>
      <w:r w:rsidR="001C70CD" w:rsidRPr="001C70CD">
        <w:t>.</w:t>
      </w:r>
    </w:p>
    <w:p w14:paraId="34777A22" w14:textId="77777777" w:rsidR="005543D0" w:rsidRPr="001C70CD" w:rsidRDefault="005543D0" w:rsidP="00365730">
      <w:pPr>
        <w:spacing w:after="0" w:line="480" w:lineRule="auto"/>
      </w:pPr>
    </w:p>
    <w:p w14:paraId="669527A4" w14:textId="77777777" w:rsidR="00531D6C" w:rsidRPr="00D375E3" w:rsidRDefault="00531D6C" w:rsidP="00365730">
      <w:pPr>
        <w:spacing w:after="0" w:line="480" w:lineRule="auto"/>
        <w:rPr>
          <w:i/>
        </w:rPr>
      </w:pPr>
      <w:r w:rsidRPr="00531D6C">
        <w:rPr>
          <w:i/>
        </w:rPr>
        <w:t xml:space="preserve">Stabilisation (ward care) </w:t>
      </w:r>
    </w:p>
    <w:p w14:paraId="031EAEC0" w14:textId="77777777" w:rsidR="001C70CD" w:rsidRDefault="001C70CD" w:rsidP="00365730">
      <w:pPr>
        <w:spacing w:after="0" w:line="480" w:lineRule="auto"/>
      </w:pPr>
      <w:r w:rsidRPr="001C70CD">
        <w:t xml:space="preserve">Transferring from the ICU to the ward resulted in patients struggling to cope with basic </w:t>
      </w:r>
      <w:r w:rsidR="009C1CA3" w:rsidRPr="001C70CD">
        <w:t xml:space="preserve">care </w:t>
      </w:r>
      <w:r w:rsidRPr="001C70CD">
        <w:t xml:space="preserve">previously </w:t>
      </w:r>
      <w:r w:rsidR="00D64767">
        <w:t xml:space="preserve">provided by nurses </w:t>
      </w:r>
      <w:r w:rsidRPr="001C70CD">
        <w:t>in the ICU</w:t>
      </w:r>
      <w:r w:rsidR="009C1CA3">
        <w:t xml:space="preserve"> </w:t>
      </w:r>
      <w:r w:rsidR="009C1CA3">
        <w:fldChar w:fldCharType="begin">
          <w:fldData xml:space="preserve">PEVuZE5vdGU+PENpdGU+PEF1dGhvcj5NY0tpbm5leTwvQXV0aG9yPjxZZWFyPjIwMDI8L1llYXI+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</w:fldData>
        </w:fldChar>
      </w:r>
      <w:r w:rsidR="006753FC">
        <w:instrText xml:space="preserve"> ADDIN EN.CITE </w:instrText>
      </w:r>
      <w:r w:rsidR="006753FC">
        <w:fldChar w:fldCharType="begin">
          <w:fldData xml:space="preserve">PEVuZE5vdGU+PENpdGU+PEF1dGhvcj5NY0tpbm5leTwvQXV0aG9yPjxZZWFyPjIwMDI8L1llYXI+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</w:fldData>
        </w:fldChar>
      </w:r>
      <w:r w:rsidR="006753FC">
        <w:instrText xml:space="preserve"> ADDIN EN.CITE.DATA </w:instrText>
      </w:r>
      <w:r w:rsidR="006753FC">
        <w:fldChar w:fldCharType="end"/>
      </w:r>
      <w:r w:rsidR="009C1CA3">
        <w:fldChar w:fldCharType="separate"/>
      </w:r>
      <w:r w:rsidR="006753FC">
        <w:rPr>
          <w:noProof/>
        </w:rPr>
        <w:t>[49, 52]</w:t>
      </w:r>
      <w:r w:rsidR="009C1CA3">
        <w:fldChar w:fldCharType="end"/>
      </w:r>
      <w:r w:rsidRPr="001C70CD">
        <w:t xml:space="preserve">. Some patients assumed that they had to undertake their own basic care either because ward nurses were “too busy” or </w:t>
      </w:r>
      <w:r w:rsidR="00D64767">
        <w:t>because</w:t>
      </w:r>
      <w:r w:rsidRPr="001C70CD">
        <w:t xml:space="preserve"> communication between the ICU and ward had broken down and </w:t>
      </w:r>
      <w:r w:rsidR="00D64767">
        <w:t>ward</w:t>
      </w:r>
      <w:r w:rsidRPr="001C70CD">
        <w:t xml:space="preserve"> staff </w:t>
      </w:r>
      <w:r w:rsidR="00D64767">
        <w:t>were unaware</w:t>
      </w:r>
      <w:r w:rsidRPr="001C70CD">
        <w:t xml:space="preserve"> </w:t>
      </w:r>
      <w:r w:rsidR="00D64767">
        <w:t xml:space="preserve">of </w:t>
      </w:r>
      <w:r w:rsidRPr="001C70CD">
        <w:t xml:space="preserve">the patient’s </w:t>
      </w:r>
      <w:r w:rsidR="00D64767">
        <w:t xml:space="preserve">support </w:t>
      </w:r>
      <w:r w:rsidRPr="001C70CD">
        <w:t xml:space="preserve">needs </w:t>
      </w:r>
      <w:r w:rsidR="00B92EDD">
        <w:fldChar w:fldCharType="begin"/>
      </w:r>
      <w:r w:rsidR="006753FC">
        <w:instrText xml:space="preserve"> ADDIN EN.CITE &lt;EndNote&gt;&lt;Cite&gt;&lt;Author&gt;Field&lt;/Author&gt;&lt;Year&gt;2008&lt;/Year&gt;&lt;RecNum&gt;2597&lt;/RecNum&gt;&lt;DisplayText&gt;[52]&lt;/DisplayText&gt;&lt;record&gt;&lt;rec-number&gt;2597&lt;/rec-number&gt;&lt;foreign-keys&gt;&lt;key app="EN" db-id="x5ewdxr58rv22zev2xzxedw7ef0de2f0ts0w" timestamp="1544455850"&gt;2597&lt;/key&gt;&lt;/foreign-keys&gt;&lt;ref-type name="Journal Article"&gt;17&lt;/ref-type&gt;&lt;contributors&gt;&lt;authors&gt;&lt;author&gt;Field, K.&lt;/author&gt;&lt;author&gt;Prinjha, S.&lt;/author&gt;&lt;author&gt;Rowan, K.&lt;/author&gt;&lt;/authors&gt;&lt;/contributors&gt;&lt;auth-address&gt;DIPEx Research Group, Department of Primary Health, University of Oxford, Old Road Campus, Oxford OX3 7LF, UK. kate.field@dphpc.ox.ac.uk&lt;/auth-address&gt;&lt;titles&gt;&lt;title&gt;&amp;apos;One patient amongst many&amp;apos;: a qualitative analysis of intensive care unit patients&amp;apos; experiences of transferring to the general ward&lt;/title&gt;&lt;secondary-title&gt;Crit Care&lt;/secondary-title&gt;&lt;alt-title&gt;Critical care (London, England)&lt;/alt-title&gt;&lt;/titles&gt;&lt;alt-periodical&gt;&lt;full-title&gt;Critical Care (London, England)&lt;/full-title&gt;&lt;/alt-periodical&gt;&lt;pages&gt;R21&lt;/pages&gt;&lt;volume&gt;12&lt;/volume&gt;&lt;number&gt;1&lt;/number&gt;&lt;edition&gt;2008/02/26&lt;/edition&gt;&lt;keywords&gt;&lt;keyword&gt;Adult&lt;/keyword&gt;&lt;keyword&gt;Aged&lt;/keyword&gt;&lt;keyword&gt;Anxiety/*psychology&lt;/keyword&gt;&lt;keyword&gt;Female&lt;/keyword&gt;&lt;keyword&gt;Humans&lt;/keyword&gt;&lt;keyword&gt;Intensive Care Units/*statistics &amp;amp; numerical data&lt;/keyword&gt;&lt;keyword&gt;*Interviews as Topic&lt;/keyword&gt;&lt;keyword&gt;Length of Stay&lt;/keyword&gt;&lt;keyword&gt;Male&lt;/keyword&gt;&lt;keyword&gt;Middle Aged&lt;/keyword&gt;&lt;keyword&gt;*Patient Satisfaction&lt;/keyword&gt;&lt;keyword&gt;*Patient Transfer&lt;/keyword&gt;&lt;keyword&gt;Stress, Psychological/*etiology&lt;/keyword&gt;&lt;/keywords&gt;&lt;dates&gt;&lt;year&gt;2008&lt;/year&gt;&lt;/dates&gt;&lt;isbn&gt;1364-8535&lt;/isbn&gt;&lt;accession-num&gt;18294370&lt;/accession-num&gt;&lt;urls&gt;&lt;/urls&gt;&lt;custom2&gt;PMC2374598&lt;/custom2&gt;&lt;electronic-resource-num&gt;10.1186/cc6795&lt;/electronic-resource-num&gt;&lt;remote-database-provider&gt;NLM&lt;/remote-database-provider&gt;&lt;language&gt;eng&lt;/language&gt;&lt;/record&gt;&lt;/Cite&gt;&lt;/EndNote&gt;</w:instrText>
      </w:r>
      <w:r w:rsidR="00B92EDD">
        <w:fldChar w:fldCharType="separate"/>
      </w:r>
      <w:r w:rsidR="006753FC">
        <w:rPr>
          <w:noProof/>
        </w:rPr>
        <w:t>[52]</w:t>
      </w:r>
      <w:r w:rsidR="00B92EDD">
        <w:fldChar w:fldCharType="end"/>
      </w:r>
      <w:r w:rsidRPr="001C70CD">
        <w:t xml:space="preserve">. Although some patients accepted they needed to be more independent on the ward </w:t>
      </w:r>
      <w:r w:rsidR="00B92EDD">
        <w:fldChar w:fldCharType="begin">
          <w:fldData xml:space="preserve">PEVuZE5vdGU+PENpdGU+PEF1dGhvcj5CZW5jaDwvQXV0aG9yPjxZZWFyPjIwMTE8L1llYXI+PFJl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</w:fldData>
        </w:fldChar>
      </w:r>
      <w:r w:rsidR="006753FC">
        <w:instrText xml:space="preserve"> ADDIN EN.CITE </w:instrText>
      </w:r>
      <w:r w:rsidR="006753FC">
        <w:fldChar w:fldCharType="begin">
          <w:fldData xml:space="preserve">PEVuZE5vdGU+PENpdGU+PEF1dGhvcj5CZW5jaDwvQXV0aG9yPjxZZWFyPjIwMTE8L1llYXI+PFJl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</w:fldData>
        </w:fldChar>
      </w:r>
      <w:r w:rsidR="006753FC">
        <w:instrText xml:space="preserve"> ADDIN EN.CITE.DATA </w:instrText>
      </w:r>
      <w:r w:rsidR="006753FC">
        <w:fldChar w:fldCharType="end"/>
      </w:r>
      <w:r w:rsidR="00B92EDD">
        <w:fldChar w:fldCharType="separate"/>
      </w:r>
      <w:r w:rsidR="006753FC">
        <w:rPr>
          <w:noProof/>
        </w:rPr>
        <w:t>[50]</w:t>
      </w:r>
      <w:r w:rsidR="00B92EDD">
        <w:fldChar w:fldCharType="end"/>
      </w:r>
      <w:r w:rsidRPr="001C70CD">
        <w:t xml:space="preserve">, they still needed </w:t>
      </w:r>
      <w:r w:rsidR="007F6036">
        <w:t xml:space="preserve">considerable </w:t>
      </w:r>
      <w:r w:rsidRPr="001C70CD">
        <w:t>physical help from either the staff</w:t>
      </w:r>
      <w:r w:rsidR="009C1CA3">
        <w:t xml:space="preserve"> </w:t>
      </w:r>
      <w:r w:rsidR="009C1CA3">
        <w:fldChar w:fldCharType="begin">
          <w:fldData xml:space="preserve">PEVuZE5vdGU+PENpdGU+PEF1dGhvcj5TdHJhaGFuPC9BdXRob3I+PFllYXI+MjAwNTwvWWVhcj48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6753FC">
        <w:instrText xml:space="preserve"> ADDIN EN.CITE </w:instrText>
      </w:r>
      <w:r w:rsidR="006753FC">
        <w:fldChar w:fldCharType="begin">
          <w:fldData xml:space="preserve">PEVuZE5vdGU+PENpdGU+PEF1dGhvcj5TdHJhaGFuPC9BdXRob3I+PFllYXI+MjAwNTwvWWVhcj48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6753FC">
        <w:instrText xml:space="preserve"> ADDIN EN.CITE.DATA </w:instrText>
      </w:r>
      <w:r w:rsidR="006753FC">
        <w:fldChar w:fldCharType="end"/>
      </w:r>
      <w:r w:rsidR="009C1CA3">
        <w:fldChar w:fldCharType="separate"/>
      </w:r>
      <w:r w:rsidR="006753FC">
        <w:rPr>
          <w:noProof/>
        </w:rPr>
        <w:t>[33, 35]</w:t>
      </w:r>
      <w:r w:rsidR="009C1CA3">
        <w:fldChar w:fldCharType="end"/>
      </w:r>
      <w:r w:rsidRPr="001C70CD">
        <w:t xml:space="preserve"> or family carers</w:t>
      </w:r>
      <w:r w:rsidR="009C1CA3">
        <w:t xml:space="preserve"> </w:t>
      </w:r>
      <w:r w:rsidR="009C1CA3">
        <w:fldChar w:fldCharType="begin"/>
      </w:r>
      <w:r w:rsidR="006753FC">
        <w:instrText xml:space="preserve"> ADDIN EN.CITE &lt;EndNote&gt;&lt;Cite&gt;&lt;Author&gt;Field&lt;/Author&gt;&lt;Year&gt;2008&lt;/Year&gt;&lt;RecNum&gt;2597&lt;/RecNum&gt;&lt;DisplayText&gt;[52]&lt;/DisplayText&gt;&lt;record&gt;&lt;rec-number&gt;2597&lt;/rec-number&gt;&lt;foreign-keys&gt;&lt;key app="EN" db-id="x5ewdxr58rv22zev2xzxedw7ef0de2f0ts0w" timestamp="1544455850"&gt;2597&lt;/key&gt;&lt;/foreign-keys&gt;&lt;ref-type name="Journal Article"&gt;17&lt;/ref-type&gt;&lt;contributors&gt;&lt;authors&gt;&lt;author&gt;Field, K.&lt;/author&gt;&lt;author&gt;Prinjha, S.&lt;/author&gt;&lt;author&gt;Rowan, K.&lt;/author&gt;&lt;/authors&gt;&lt;/contributors&gt;&lt;auth-address&gt;DIPEx Research Group, Department of Primary Health, University of Oxford, Old Road Campus, Oxford OX3 7LF, UK. kate.field@dphpc.ox.ac.uk&lt;/auth-address&gt;&lt;titles&gt;&lt;title&gt;&amp;apos;One patient amongst many&amp;apos;: a qualitative analysis of intensive care unit patients&amp;apos; experiences of transferring to the general ward&lt;/title&gt;&lt;secondary-title&gt;Crit Care&lt;/secondary-title&gt;&lt;alt-title&gt;Critical care (London, England)&lt;/alt-title&gt;&lt;/titles&gt;&lt;alt-periodical&gt;&lt;full-title&gt;Critical Care (London, England)&lt;/full-title&gt;&lt;/alt-periodical&gt;&lt;pages&gt;R21&lt;/pages&gt;&lt;volume&gt;12&lt;/volume&gt;&lt;number&gt;1&lt;/number&gt;&lt;edition&gt;2008/02/26&lt;/edition&gt;&lt;keywords&gt;&lt;keyword&gt;Adult&lt;/keyword&gt;&lt;keyword&gt;Aged&lt;/keyword&gt;&lt;keyword&gt;Anxiety/*psychology&lt;/keyword&gt;&lt;keyword&gt;Female&lt;/keyword&gt;&lt;keyword&gt;Humans&lt;/keyword&gt;&lt;keyword&gt;Intensive Care Units/*statistics &amp;amp; numerical data&lt;/keyword&gt;&lt;keyword&gt;*Interviews as Topic&lt;/keyword&gt;&lt;keyword&gt;Length of Stay&lt;/keyword&gt;&lt;keyword&gt;Male&lt;/keyword&gt;&lt;keyword&gt;Middle Aged&lt;/keyword&gt;&lt;keyword&gt;*Patient Satisfaction&lt;/keyword&gt;&lt;keyword&gt;*Patient Transfer&lt;/keyword&gt;&lt;keyword&gt;Stress, Psychological/*etiology&lt;/keyword&gt;&lt;/keywords&gt;&lt;dates&gt;&lt;year&gt;2008&lt;/year&gt;&lt;/dates&gt;&lt;isbn&gt;1364-8535&lt;/isbn&gt;&lt;accession-num&gt;18294370&lt;/accession-num&gt;&lt;urls&gt;&lt;/urls&gt;&lt;custom2&gt;PMC2374598&lt;/custom2&gt;&lt;electronic-resource-num&gt;10.1186/cc6795&lt;/electronic-resource-num&gt;&lt;remote-database-provider&gt;NLM&lt;/remote-database-provider&gt;&lt;language&gt;eng&lt;/language&gt;&lt;/record&gt;&lt;/Cite&gt;&lt;/EndNote&gt;</w:instrText>
      </w:r>
      <w:r w:rsidR="009C1CA3">
        <w:fldChar w:fldCharType="separate"/>
      </w:r>
      <w:r w:rsidR="006753FC">
        <w:rPr>
          <w:noProof/>
        </w:rPr>
        <w:t>[52]</w:t>
      </w:r>
      <w:r w:rsidR="009C1CA3">
        <w:fldChar w:fldCharType="end"/>
      </w:r>
      <w:r w:rsidRPr="001C70CD">
        <w:t xml:space="preserve">. </w:t>
      </w:r>
    </w:p>
    <w:p w14:paraId="4B22AC01" w14:textId="77777777" w:rsidR="005543D0" w:rsidRPr="001C70CD" w:rsidRDefault="005543D0" w:rsidP="00365730">
      <w:pPr>
        <w:spacing w:after="0" w:line="480" w:lineRule="auto"/>
      </w:pPr>
    </w:p>
    <w:p w14:paraId="0C2D7B4F" w14:textId="77777777" w:rsidR="00E612F6" w:rsidRPr="00D375E3" w:rsidRDefault="00E612F6" w:rsidP="00E612F6">
      <w:pPr>
        <w:spacing w:after="0" w:line="480" w:lineRule="auto"/>
        <w:rPr>
          <w:i/>
        </w:rPr>
      </w:pPr>
      <w:r w:rsidRPr="00F96B74">
        <w:rPr>
          <w:i/>
        </w:rPr>
        <w:t>Implementation/adaptation (discharge home)</w:t>
      </w:r>
    </w:p>
    <w:p w14:paraId="47E0411E" w14:textId="77777777" w:rsidR="001C70CD" w:rsidRDefault="001C70CD" w:rsidP="00365730">
      <w:pPr>
        <w:spacing w:after="0" w:line="480" w:lineRule="auto"/>
      </w:pPr>
      <w:r w:rsidRPr="001C70CD">
        <w:t xml:space="preserve">A dominant theme across all TIR </w:t>
      </w:r>
      <w:r w:rsidR="00FB5FB4" w:rsidRPr="001C70CD">
        <w:t>phases</w:t>
      </w:r>
      <w:r w:rsidRPr="001C70CD">
        <w:t xml:space="preserve"> and particularly in the post ICU discharge period was the profound and disturbing physical and cognitive disability experienced by patients.  For some, there were trauma</w:t>
      </w:r>
      <w:r w:rsidR="0077585C">
        <w:t>-</w:t>
      </w:r>
      <w:r w:rsidRPr="001C70CD">
        <w:t xml:space="preserve">related disabilities such as loss of a limb or paralysis </w:t>
      </w:r>
      <w:r w:rsidR="00B92EDD">
        <w:fldChar w:fldCharType="begin">
          <w:fldData xml:space="preserve">PEVuZE5vdGU+PENpdGU+PEF1dGhvcj5Db3g8L0F1dGhvcj48WWVhcj4yMDA5PC9ZZWFyPjxSZWNO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</w:fldData>
        </w:fldChar>
      </w:r>
      <w:r w:rsidR="006753FC">
        <w:instrText xml:space="preserve"> ADDIN EN.CITE </w:instrText>
      </w:r>
      <w:r w:rsidR="006753FC">
        <w:fldChar w:fldCharType="begin">
          <w:fldData xml:space="preserve">PEVuZE5vdGU+PENpdGU+PEF1dGhvcj5Db3g8L0F1dGhvcj48WWVhcj4yMDA5PC9ZZWFyPjxSZWNO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</w:fldData>
        </w:fldChar>
      </w:r>
      <w:r w:rsidR="006753FC">
        <w:instrText xml:space="preserve"> ADDIN EN.CITE.DATA </w:instrText>
      </w:r>
      <w:r w:rsidR="006753FC">
        <w:fldChar w:fldCharType="end"/>
      </w:r>
      <w:r w:rsidR="00B92EDD">
        <w:fldChar w:fldCharType="separate"/>
      </w:r>
      <w:r w:rsidR="006753FC">
        <w:rPr>
          <w:noProof/>
        </w:rPr>
        <w:t>[41]</w:t>
      </w:r>
      <w:r w:rsidR="00B92EDD">
        <w:fldChar w:fldCharType="end"/>
      </w:r>
      <w:r w:rsidRPr="001C70CD">
        <w:t>, loss of muscle strength and tone resulting in inability to stand</w:t>
      </w:r>
      <w:r w:rsidR="00211B99">
        <w:t xml:space="preserve"> </w:t>
      </w:r>
      <w:r w:rsidR="00211B99">
        <w:fldChar w:fldCharType="begin">
          <w:fldData xml:space="preserve">PEVuZE5vdGU+PENpdGU+PEF1dGhvcj5BZGFtc29uPC9BdXRob3I+PFllYXI+MjAwNDwvWWVhcj48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</w:fldData>
        </w:fldChar>
      </w:r>
      <w:r w:rsidR="006753FC">
        <w:instrText xml:space="preserve"> ADDIN EN.CITE </w:instrText>
      </w:r>
      <w:r w:rsidR="006753FC">
        <w:fldChar w:fldCharType="begin">
          <w:fldData xml:space="preserve">PEVuZE5vdGU+PENpdGU+PEF1dGhvcj5BZGFtc29uPC9BdXRob3I+PFllYXI+MjAwNDwvWWVhcj48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</w:fldData>
        </w:fldChar>
      </w:r>
      <w:r w:rsidR="006753FC">
        <w:instrText xml:space="preserve"> ADDIN EN.CITE.DATA </w:instrText>
      </w:r>
      <w:r w:rsidR="006753FC">
        <w:fldChar w:fldCharType="end"/>
      </w:r>
      <w:r w:rsidR="00211B99">
        <w:fldChar w:fldCharType="separate"/>
      </w:r>
      <w:r w:rsidR="006753FC">
        <w:rPr>
          <w:noProof/>
        </w:rPr>
        <w:t>[29]</w:t>
      </w:r>
      <w:r w:rsidR="00211B99">
        <w:fldChar w:fldCharType="end"/>
      </w:r>
      <w:r w:rsidRPr="001C70CD">
        <w:t>, and decreased strength and endurance</w:t>
      </w:r>
      <w:r w:rsidR="009C1CA3">
        <w:t xml:space="preserve"> </w:t>
      </w:r>
      <w:r w:rsidR="009C1CA3">
        <w:fldChar w:fldCharType="begin">
          <w:fldData xml:space="preserve">PEVuZE5vdGU+PENpdGU+PEF1dGhvcj5DemVyd29ua2E8L0F1dGhvcj48WWVhcj4yMDE1PC9ZZWFy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sidR="006753FC">
        <w:instrText xml:space="preserve"> ADDIN EN.CITE </w:instrText>
      </w:r>
      <w:r w:rsidR="006753FC">
        <w:fldChar w:fldCharType="begin">
          <w:fldData xml:space="preserve">PEVuZE5vdGU+PENpdGU+PEF1dGhvcj5DemVyd29ua2E8L0F1dGhvcj48WWVhcj4yMDE1PC9ZZWFy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sidR="006753FC">
        <w:instrText xml:space="preserve"> ADDIN EN.CITE.DATA </w:instrText>
      </w:r>
      <w:r w:rsidR="006753FC">
        <w:fldChar w:fldCharType="end"/>
      </w:r>
      <w:r w:rsidR="009C1CA3">
        <w:fldChar w:fldCharType="separate"/>
      </w:r>
      <w:r w:rsidR="006753FC">
        <w:rPr>
          <w:noProof/>
        </w:rPr>
        <w:t>[24, 39]</w:t>
      </w:r>
      <w:r w:rsidR="009C1CA3">
        <w:fldChar w:fldCharType="end"/>
      </w:r>
      <w:r w:rsidRPr="001C70CD">
        <w:t>. Patients reported they struggled for independence to re-establish their premorbid physical strength</w:t>
      </w:r>
      <w:r w:rsidR="009C1CA3">
        <w:t xml:space="preserve"> </w:t>
      </w:r>
      <w:r w:rsidR="009C1CA3">
        <w:fldChar w:fldCharType="begin">
          <w:fldData xml:space="preserve">PEVuZE5vdGU+PENpdGU+PEF1dGhvcj5NaW50b248L0F1dGhvcj48WWVhcj4yMDA1PC9ZZWFyPjxS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</w:fldData>
        </w:fldChar>
      </w:r>
      <w:r w:rsidR="006753FC">
        <w:instrText xml:space="preserve"> ADDIN EN.CITE </w:instrText>
      </w:r>
      <w:r w:rsidR="006753FC">
        <w:fldChar w:fldCharType="begin">
          <w:fldData xml:space="preserve">PEVuZE5vdGU+PENpdGU+PEF1dGhvcj5NaW50b248L0F1dGhvcj48WWVhcj4yMDA1PC9ZZWFyPjxS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</w:fldData>
        </w:fldChar>
      </w:r>
      <w:r w:rsidR="006753FC">
        <w:instrText xml:space="preserve"> ADDIN EN.CITE.DATA </w:instrText>
      </w:r>
      <w:r w:rsidR="006753FC">
        <w:fldChar w:fldCharType="end"/>
      </w:r>
      <w:r w:rsidR="009C1CA3">
        <w:fldChar w:fldCharType="separate"/>
      </w:r>
      <w:r w:rsidR="006753FC">
        <w:rPr>
          <w:noProof/>
        </w:rPr>
        <w:t>[40, 57]</w:t>
      </w:r>
      <w:r w:rsidR="009C1CA3">
        <w:fldChar w:fldCharType="end"/>
      </w:r>
      <w:r w:rsidRPr="001C70CD">
        <w:t>. Lesser reported functional issues were problems with vision, speech and hearing</w:t>
      </w:r>
      <w:r w:rsidR="004A5D9F">
        <w:t xml:space="preserve"> </w:t>
      </w:r>
      <w:r w:rsidR="004A5D9F">
        <w:fldChar w:fldCharType="begin"/>
      </w:r>
      <w:r w:rsidR="006753FC">
        <w:instrText xml:space="preserve"> ADDIN EN.CITE &lt;EndNote&gt;&lt;Cite&gt;&lt;Author&gt;Chaboyer&lt;/Author&gt;&lt;Year&gt;2003&lt;/Year&gt;&lt;RecNum&gt;13&lt;/RecNum&gt;&lt;DisplayText&gt;[54]&lt;/DisplayText&gt;&lt;record&gt;&lt;rec-number&gt;13&lt;/rec-number&gt;&lt;foreign-keys&gt;&lt;key app="EN" db-id="xw5trsvxidfw26ewe2apsxxpvazwea9v29sr" timestamp="1546259650"&gt;13&lt;/key&gt;&lt;/foreign-keys&gt;&lt;ref-type name="Journal Article"&gt;17&lt;/ref-type&gt;&lt;contributors&gt;&lt;authors&gt;&lt;author&gt;Chaboyer, W.&lt;/author&gt;&lt;author&gt;Grace, J.&lt;/author&gt;&lt;/authors&gt;&lt;/contributors&gt;&lt;auth-address&gt;Faculty of Nursing and Health, Centre for Clinical Practice Innovation, Griffith University, Bundall, Queensland, Australia. W.Chaboyer@griffith.edu.au&lt;/auth-address&gt;&lt;titles&gt;&lt;title&gt;Following the path of ICU survivors: a quality-improvement activity&lt;/title&gt;&lt;secondary-title&gt;Nurs Crit Care&lt;/secondary-title&gt;&lt;alt-title&gt;Nursing in critical care&lt;/alt-title&gt;&lt;/titles&gt;&lt;pages&gt;149-55&lt;/pages&gt;&lt;volume&gt;8&lt;/volume&gt;&lt;number&gt;4&lt;/number&gt;&lt;edition&gt;2003/08/28&lt;/edition&gt;&lt;keywords&gt;&lt;keyword&gt;Adult&lt;/keyword&gt;&lt;keyword&gt;Aged&lt;/keyword&gt;&lt;keyword&gt;*Continuity of Patient Care&lt;/keyword&gt;&lt;keyword&gt;Female&lt;/keyword&gt;&lt;keyword&gt;Humans&lt;/keyword&gt;&lt;keyword&gt;*Intensive Care Units&lt;/keyword&gt;&lt;keyword&gt;Male&lt;/keyword&gt;&lt;keyword&gt;Middle Aged&lt;/keyword&gt;&lt;keyword&gt;*Patient Discharge&lt;/keyword&gt;&lt;keyword&gt;*Quality of Health Care&lt;/keyword&gt;&lt;keyword&gt;*Survivors&lt;/keyword&gt;&lt;keyword&gt;Time Factors&lt;/keyword&gt;&lt;/keywords&gt;&lt;dates&gt;&lt;year&gt;2003&lt;/year&gt;&lt;pub-dates&gt;&lt;date&gt;Jul-Aug&lt;/date&gt;&lt;/pub-dates&gt;&lt;/dates&gt;&lt;isbn&gt;1362-1017 (Print)&amp;#xD;1362-1017&lt;/isbn&gt;&lt;accession-num&gt;12940690&lt;/accession-num&gt;&lt;urls&gt;&lt;/urls&gt;&lt;remote-database-provider&gt;NLM&lt;/remote-database-provider&gt;&lt;language&gt;eng&lt;/language&gt;&lt;/record&gt;&lt;/Cite&gt;&lt;/EndNote&gt;</w:instrText>
      </w:r>
      <w:r w:rsidR="004A5D9F">
        <w:fldChar w:fldCharType="separate"/>
      </w:r>
      <w:r w:rsidR="006753FC">
        <w:rPr>
          <w:noProof/>
        </w:rPr>
        <w:t>[54]</w:t>
      </w:r>
      <w:r w:rsidR="004A5D9F">
        <w:fldChar w:fldCharType="end"/>
      </w:r>
      <w:r w:rsidRPr="001C70CD">
        <w:t>.  Substantial, persistent cognitive deficits were also reported</w:t>
      </w:r>
      <w:r w:rsidR="004A5D9F">
        <w:t xml:space="preserve"> </w:t>
      </w:r>
      <w:r w:rsidR="004A5D9F">
        <w:fldChar w:fldCharType="begin">
          <w:fldData xml:space="preserve">PEVuZE5vdGU+PENpdGU+PEF1dGhvcj5Db3g8L0F1dGhvcj48WWVhcj4yMDA5PC9ZZWFyPjxSZWNO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</w:fldData>
        </w:fldChar>
      </w:r>
      <w:r w:rsidR="006753FC">
        <w:instrText xml:space="preserve"> ADDIN EN.CITE </w:instrText>
      </w:r>
      <w:r w:rsidR="006753FC">
        <w:fldChar w:fldCharType="begin">
          <w:fldData xml:space="preserve">PEVuZE5vdGU+PENpdGU+PEF1dGhvcj5Db3g8L0F1dGhvcj48WWVhcj4yMDA5PC9ZZWFyPjxSZWNO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</w:fldData>
        </w:fldChar>
      </w:r>
      <w:r w:rsidR="006753FC">
        <w:instrText xml:space="preserve"> ADDIN EN.CITE.DATA </w:instrText>
      </w:r>
      <w:r w:rsidR="006753FC">
        <w:fldChar w:fldCharType="end"/>
      </w:r>
      <w:r w:rsidR="004A5D9F">
        <w:fldChar w:fldCharType="separate"/>
      </w:r>
      <w:r w:rsidR="006753FC">
        <w:rPr>
          <w:noProof/>
        </w:rPr>
        <w:t>[41, 54, 57]</w:t>
      </w:r>
      <w:r w:rsidR="004A5D9F">
        <w:fldChar w:fldCharType="end"/>
      </w:r>
      <w:r w:rsidRPr="001C70CD">
        <w:t xml:space="preserve">, with a need for continued observation and support from caregivers to prevent harm due to patient forgetfulness </w:t>
      </w:r>
      <w:r w:rsidR="000C53BA">
        <w:fldChar w:fldCharType="begin">
          <w:fldData xml:space="preserve">PEVuZE5vdGU+PENpdGU+PEF1dGhvcj5Db3g8L0F1dGhvcj48WWVhcj4yMDA5PC9ZZWFyPjxSZWNO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</w:fldData>
        </w:fldChar>
      </w:r>
      <w:r w:rsidR="006753FC">
        <w:instrText xml:space="preserve"> ADDIN EN.CITE </w:instrText>
      </w:r>
      <w:r w:rsidR="006753FC">
        <w:fldChar w:fldCharType="begin">
          <w:fldData xml:space="preserve">PEVuZE5vdGU+PENpdGU+PEF1dGhvcj5Db3g8L0F1dGhvcj48WWVhcj4yMDA5PC9ZZWFyPjxSZWNO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</w:fldData>
        </w:fldChar>
      </w:r>
      <w:r w:rsidR="006753FC">
        <w:instrText xml:space="preserve"> ADDIN EN.CITE.DATA </w:instrText>
      </w:r>
      <w:r w:rsidR="006753FC">
        <w:fldChar w:fldCharType="end"/>
      </w:r>
      <w:r w:rsidR="000C53BA">
        <w:fldChar w:fldCharType="separate"/>
      </w:r>
      <w:r w:rsidR="006753FC">
        <w:rPr>
          <w:noProof/>
        </w:rPr>
        <w:t>[41]</w:t>
      </w:r>
      <w:r w:rsidR="000C53BA">
        <w:fldChar w:fldCharType="end"/>
      </w:r>
      <w:r w:rsidRPr="001C70CD">
        <w:t>. Patients with cognitive impairment had to relearn performing basic behaviours in personal care, and household activities; and at one-year, goals shifted to higher level function</w:t>
      </w:r>
      <w:r w:rsidR="004D3341">
        <w:t>ing</w:t>
      </w:r>
      <w:r w:rsidRPr="001C70CD">
        <w:t xml:space="preserve"> such as planning, organisation, driving and returning to work </w:t>
      </w:r>
      <w:r w:rsidR="000C53BA">
        <w:fldChar w:fldCharType="begin"/>
      </w:r>
      <w:r w:rsidR="006753FC">
        <w:instrText xml:space="preserve"> ADDIN EN.CITE &lt;EndNote&gt;&lt;Cite&gt;&lt;Author&gt;Agard&lt;/Author&gt;&lt;Year&gt;2012&lt;/Year&gt;&lt;RecNum&gt;2605&lt;/RecNum&gt;&lt;DisplayText&gt;[57]&lt;/DisplayText&gt;&lt;record&gt;&lt;rec-number&gt;2605&lt;/rec-number&gt;&lt;foreign-keys&gt;&lt;key app="EN" db-id="x5ewdxr58rv22zev2xzxedw7ef0de2f0ts0w" timestamp="1544457132"&gt;2605&lt;/key&gt;&lt;/foreign-keys&gt;&lt;ref-type name="Journal Article"&gt;17&lt;/ref-type&gt;&lt;contributors&gt;&lt;authors&gt;&lt;author&gt;Agard, A. S.&lt;/author&gt;&lt;author&gt;Egerod, I.&lt;/author&gt;&lt;author&gt;Tonnesen, E.&lt;/author&gt;&lt;author&gt;Lomborg, K.&lt;/author&gt;&lt;/authors&gt;&lt;/contributors&gt;&lt;auth-address&gt;Department of Anesthesiology and Intensive Care, Aarhus University Hospital, Denmark. anne.agard@reher-langberg.dk&lt;/auth-address&gt;&lt;titles&gt;&lt;title&gt;Struggling for independence: a grounded theory study on convalescence of ICU survivors 12 months post ICU discharge&lt;/title&gt;&lt;secondary-title&gt;Intensive Crit Care Nurs&lt;/secondary-title&gt;&lt;alt-title&gt;Intensive &amp;amp; critical care nursing&lt;/alt-title&gt;&lt;/titles&gt;&lt;alt-periodical&gt;&lt;full-title&gt;Intensive &amp;amp; Critical Care Nursing&lt;/full-title&gt;&lt;/alt-periodical&gt;&lt;pages&gt;105-13&lt;/pages&gt;&lt;volume&gt;28&lt;/volume&gt;&lt;number&gt;2&lt;/number&gt;&lt;edition&gt;2012/03/01&lt;/edition&gt;&lt;keywords&gt;&lt;keyword&gt;Adaptation, Psychological&lt;/keyword&gt;&lt;keyword&gt;Adult&lt;/keyword&gt;&lt;keyword&gt;Aged&lt;/keyword&gt;&lt;keyword&gt;Convalescence/*psychology&lt;/keyword&gt;&lt;keyword&gt;Critical Care/*psychology&lt;/keyword&gt;&lt;keyword&gt;Denmark&lt;/keyword&gt;&lt;keyword&gt;Family&lt;/keyword&gt;&lt;keyword&gt;Female&lt;/keyword&gt;&lt;keyword&gt;Follow-Up Studies&lt;/keyword&gt;&lt;keyword&gt;Humans&lt;/keyword&gt;&lt;keyword&gt;Longitudinal Studies&lt;/keyword&gt;&lt;keyword&gt;Male&lt;/keyword&gt;&lt;keyword&gt;Middle Aged&lt;/keyword&gt;&lt;keyword&gt;Recovery of Function/*physiology&lt;/keyword&gt;&lt;keyword&gt;Survivors/*psychology&lt;/keyword&gt;&lt;/keywords&gt;&lt;dates&gt;&lt;year&gt;2012&lt;/year&gt;&lt;pub-dates&gt;&lt;date&gt;Apr&lt;/date&gt;&lt;/pub-dates&gt;&lt;/dates&gt;&lt;isbn&gt;0964-3397&lt;/isbn&gt;&lt;accession-num&gt;22365764&lt;/accession-num&gt;&lt;urls&gt;&lt;/urls&gt;&lt;electronic-resource-num&gt;10.1016/j.iccn.2012.01.008&lt;/electronic-resource-num&gt;&lt;remote-database-provider&gt;NLM&lt;/remote-database-provider&gt;&lt;language&gt;eng&lt;/language&gt;&lt;/record&gt;&lt;/Cite&gt;&lt;/EndNote&gt;</w:instrText>
      </w:r>
      <w:r w:rsidR="000C53BA">
        <w:fldChar w:fldCharType="separate"/>
      </w:r>
      <w:r w:rsidR="006753FC">
        <w:rPr>
          <w:noProof/>
        </w:rPr>
        <w:t>[57]</w:t>
      </w:r>
      <w:r w:rsidR="000C53BA">
        <w:fldChar w:fldCharType="end"/>
      </w:r>
      <w:r w:rsidRPr="001C70CD">
        <w:t xml:space="preserve">. </w:t>
      </w:r>
    </w:p>
    <w:p w14:paraId="012EF751" w14:textId="77777777" w:rsidR="005543D0" w:rsidRPr="001C70CD" w:rsidRDefault="005543D0" w:rsidP="00365730">
      <w:pPr>
        <w:spacing w:after="0" w:line="480" w:lineRule="auto"/>
      </w:pPr>
    </w:p>
    <w:p w14:paraId="01D2829F" w14:textId="4729B7B9" w:rsidR="001C70CD" w:rsidRDefault="00F65649" w:rsidP="00365730">
      <w:pPr>
        <w:spacing w:after="0" w:line="480" w:lineRule="auto"/>
      </w:pPr>
      <w:r w:rsidRPr="008353D9">
        <w:rPr>
          <w:highlight w:val="cyan"/>
        </w:rPr>
        <w:lastRenderedPageBreak/>
        <w:t>Patients</w:t>
      </w:r>
      <w:r w:rsidRPr="001C70CD">
        <w:t xml:space="preserve"> </w:t>
      </w:r>
      <w:r w:rsidR="001C70CD" w:rsidRPr="001C70CD">
        <w:t xml:space="preserve">reported feelings of being a burden resulting from their lack of independence, and </w:t>
      </w:r>
      <w:r w:rsidR="004D3341">
        <w:t xml:space="preserve">felt that </w:t>
      </w:r>
      <w:r w:rsidR="001C70CD" w:rsidRPr="001C70CD">
        <w:t>their weakened state compromised their ability to lead a normal life</w:t>
      </w:r>
      <w:r w:rsidR="004A5D9F">
        <w:t xml:space="preserve"> </w:t>
      </w:r>
      <w:r w:rsidR="004A5D9F">
        <w:fldChar w:fldCharType="begin">
          <w:fldData xml:space="preserve">PEVuZE5vdGU+PENpdGU+PEF1dGhvcj5DemVyd29ua2E8L0F1dGhvcj48WWVhcj4yMDE1PC9ZZWFy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6753FC">
        <w:instrText xml:space="preserve"> ADDIN EN.CITE </w:instrText>
      </w:r>
      <w:r w:rsidR="006753FC">
        <w:fldChar w:fldCharType="begin">
          <w:fldData xml:space="preserve">PEVuZE5vdGU+PENpdGU+PEF1dGhvcj5DemVyd29ua2E8L0F1dGhvcj48WWVhcj4yMDE1PC9ZZWFy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6753FC">
        <w:instrText xml:space="preserve"> ADDIN EN.CITE.DATA </w:instrText>
      </w:r>
      <w:r w:rsidR="006753FC">
        <w:fldChar w:fldCharType="end"/>
      </w:r>
      <w:r w:rsidR="004A5D9F">
        <w:fldChar w:fldCharType="separate"/>
      </w:r>
      <w:r w:rsidR="006753FC">
        <w:rPr>
          <w:noProof/>
        </w:rPr>
        <w:t>[24]</w:t>
      </w:r>
      <w:r w:rsidR="004A5D9F">
        <w:fldChar w:fldCharType="end"/>
      </w:r>
      <w:r w:rsidR="001C70CD" w:rsidRPr="001C70CD">
        <w:t>.</w:t>
      </w:r>
      <w:r w:rsidR="00AE6D3B">
        <w:t xml:space="preserve"> </w:t>
      </w:r>
      <w:r w:rsidRPr="008353D9">
        <w:rPr>
          <w:highlight w:val="cyan"/>
        </w:rPr>
        <w:t>Patients</w:t>
      </w:r>
      <w:r w:rsidRPr="001C70CD">
        <w:t xml:space="preserve"> </w:t>
      </w:r>
      <w:r w:rsidR="001C70CD" w:rsidRPr="001C70CD">
        <w:t>reported they needed physical support at home from community</w:t>
      </w:r>
      <w:r w:rsidR="004D3341">
        <w:t>-</w:t>
      </w:r>
      <w:r w:rsidR="001C70CD" w:rsidRPr="001C70CD">
        <w:t>based healthcare providers to assist them to become independent</w:t>
      </w:r>
      <w:r w:rsidR="004A5D9F">
        <w:t xml:space="preserve"> </w:t>
      </w:r>
      <w:r w:rsidR="004A5D9F">
        <w:fldChar w:fldCharType="begin">
          <w:fldData xml:space="preserve">PEVuZE5vdGU+PENpdGU+PEF1dGhvcj5MZWU8L0F1dGhvcj48WWVhcj4yMDA5PC9ZZWFyPjxSZWNO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</w:fldData>
        </w:fldChar>
      </w:r>
      <w:r w:rsidR="006753FC">
        <w:instrText xml:space="preserve"> ADDIN EN.CITE </w:instrText>
      </w:r>
      <w:r w:rsidR="006753FC">
        <w:fldChar w:fldCharType="begin">
          <w:fldData xml:space="preserve">PEVuZE5vdGU+PENpdGU+PEF1dGhvcj5MZWU8L0F1dGhvcj48WWVhcj4yMDA5PC9ZZWFyPjxSZWNO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</w:fldData>
        </w:fldChar>
      </w:r>
      <w:r w:rsidR="006753FC">
        <w:instrText xml:space="preserve"> ADDIN EN.CITE.DATA </w:instrText>
      </w:r>
      <w:r w:rsidR="006753FC">
        <w:fldChar w:fldCharType="end"/>
      </w:r>
      <w:r w:rsidR="004A5D9F">
        <w:fldChar w:fldCharType="separate"/>
      </w:r>
      <w:r w:rsidR="006753FC">
        <w:rPr>
          <w:noProof/>
        </w:rPr>
        <w:t>[25, 43]</w:t>
      </w:r>
      <w:r w:rsidR="004A5D9F">
        <w:fldChar w:fldCharType="end"/>
      </w:r>
      <w:r w:rsidR="001C70CD" w:rsidRPr="001C70CD">
        <w:t>. They cited the need for earlier follow-up appointments where these were available, rather than months later</w:t>
      </w:r>
      <w:r w:rsidR="004A5D9F">
        <w:t xml:space="preserve"> </w:t>
      </w:r>
      <w:r w:rsidR="004A5D9F">
        <w:fldChar w:fldCharType="begin"/>
      </w:r>
      <w:r w:rsidR="006753FC">
        <w:instrText xml:space="preserve"> ADDIN EN.CITE &lt;EndNote&gt;&lt;Cite&gt;&lt;Author&gt;Prinjha&lt;/Author&gt;&lt;Year&gt;2009&lt;/Year&gt;&lt;RecNum&gt;2598&lt;/RecNum&gt;&lt;DisplayText&gt;[53]&lt;/DisplayText&gt;&lt;record&gt;&lt;rec-number&gt;2598&lt;/rec-number&gt;&lt;foreign-keys&gt;&lt;key app="EN" db-id="x5ewdxr58rv22zev2xzxedw7ef0de2f0ts0w" timestamp="1544456110"&gt;2598&lt;/key&gt;&lt;/foreign-keys&gt;&lt;ref-type name="Journal Article"&gt;17&lt;/ref-type&gt;&lt;contributors&gt;&lt;authors&gt;&lt;author&gt;Prinjha, S.&lt;/author&gt;&lt;author&gt;Field, K.&lt;/author&gt;&lt;author&gt;Rowan, K.&lt;/author&gt;&lt;/authors&gt;&lt;/contributors&gt;&lt;auth-address&gt;DIPEx Research Group, Department of Primary Health Care, University of Oxford, Rosemary Rue Building, Old Road Campus, Headington, Oxford OX3 7LF, UK. sbprinjha@hotmail.com&lt;/auth-address&gt;&lt;titles&gt;&lt;title&gt;What patients think about ICU follow-up services: a qualitative study&lt;/title&gt;&lt;secondary-title&gt;Crit Care&lt;/secondary-title&gt;&lt;alt-title&gt;Critical care (London, England)&lt;/alt-title&gt;&lt;/titles&gt;&lt;alt-periodical&gt;&lt;full-title&gt;Critical Care (London, England)&lt;/full-title&gt;&lt;/alt-periodical&gt;&lt;pages&gt;R46&lt;/pages&gt;&lt;volume&gt;13&lt;/volume&gt;&lt;number&gt;2&lt;/number&gt;&lt;edition&gt;2009/04/03&lt;/edition&gt;&lt;keywords&gt;&lt;keyword&gt;Adult&lt;/keyword&gt;&lt;keyword&gt;Aged&lt;/keyword&gt;&lt;keyword&gt;*Continuity of Patient Care&lt;/keyword&gt;&lt;keyword&gt;Female&lt;/keyword&gt;&lt;keyword&gt;Follow-Up Studies&lt;/keyword&gt;&lt;keyword&gt;Humans&lt;/keyword&gt;&lt;keyword&gt;*Intensive Care Units&lt;/keyword&gt;&lt;keyword&gt;Interviews as Topic&lt;/keyword&gt;&lt;keyword&gt;Male&lt;/keyword&gt;&lt;keyword&gt;Middle Aged&lt;/keyword&gt;&lt;keyword&gt;*Patient Satisfaction&lt;/keyword&gt;&lt;keyword&gt;United Kingdom&lt;/keyword&gt;&lt;/keywords&gt;&lt;dates&gt;&lt;year&gt;2009&lt;/year&gt;&lt;/dates&gt;&lt;isbn&gt;1364-8535&lt;/isbn&gt;&lt;accession-num&gt;19338653&lt;/accession-num&gt;&lt;urls&gt;&lt;/urls&gt;&lt;custom2&gt;PMC2689490&lt;/custom2&gt;&lt;electronic-resource-num&gt;10.1186/cc7769&lt;/electronic-resource-num&gt;&lt;remote-database-provider&gt;NLM&lt;/remote-database-provider&gt;&lt;language&gt;eng&lt;/language&gt;&lt;/record&gt;&lt;/Cite&gt;&lt;/EndNote&gt;</w:instrText>
      </w:r>
      <w:r w:rsidR="004A5D9F">
        <w:fldChar w:fldCharType="separate"/>
      </w:r>
      <w:r w:rsidR="006753FC">
        <w:rPr>
          <w:noProof/>
        </w:rPr>
        <w:t>[53]</w:t>
      </w:r>
      <w:r w:rsidR="004A5D9F">
        <w:fldChar w:fldCharType="end"/>
      </w:r>
      <w:r w:rsidR="001C70CD" w:rsidRPr="001C70CD">
        <w:t xml:space="preserve">. Even after one-year’s substantial training, many </w:t>
      </w:r>
      <w:r w:rsidRPr="008353D9">
        <w:rPr>
          <w:highlight w:val="cyan"/>
        </w:rPr>
        <w:t>patients</w:t>
      </w:r>
      <w:r w:rsidRPr="001C70CD">
        <w:t xml:space="preserve"> </w:t>
      </w:r>
      <w:r w:rsidR="001C70CD" w:rsidRPr="001C70CD">
        <w:t xml:space="preserve">had not returned to their pre-ICU level of strength and activity </w:t>
      </w:r>
      <w:r w:rsidR="000C53BA">
        <w:fldChar w:fldCharType="begin"/>
      </w:r>
      <w:r w:rsidR="006753FC">
        <w:instrText xml:space="preserve"> ADDIN EN.CITE &lt;EndNote&gt;&lt;Cite&gt;&lt;Author&gt;Agard&lt;/Author&gt;&lt;Year&gt;2012&lt;/Year&gt;&lt;RecNum&gt;2605&lt;/RecNum&gt;&lt;DisplayText&gt;[57]&lt;/DisplayText&gt;&lt;record&gt;&lt;rec-number&gt;2605&lt;/rec-number&gt;&lt;foreign-keys&gt;&lt;key app="EN" db-id="x5ewdxr58rv22zev2xzxedw7ef0de2f0ts0w" timestamp="1544457132"&gt;2605&lt;/key&gt;&lt;/foreign-keys&gt;&lt;ref-type name="Journal Article"&gt;17&lt;/ref-type&gt;&lt;contributors&gt;&lt;authors&gt;&lt;author&gt;Agard, A. S.&lt;/author&gt;&lt;author&gt;Egerod, I.&lt;/author&gt;&lt;author&gt;Tonnesen, E.&lt;/author&gt;&lt;author&gt;Lomborg, K.&lt;/author&gt;&lt;/authors&gt;&lt;/contributors&gt;&lt;auth-address&gt;Department of Anesthesiology and Intensive Care, Aarhus University Hospital, Denmark. anne.agard@reher-langberg.dk&lt;/auth-address&gt;&lt;titles&gt;&lt;title&gt;Struggling for independence: a grounded theory study on convalescence of ICU survivors 12 months post ICU discharge&lt;/title&gt;&lt;secondary-title&gt;Intensive Crit Care Nurs&lt;/secondary-title&gt;&lt;alt-title&gt;Intensive &amp;amp; critical care nursing&lt;/alt-title&gt;&lt;/titles&gt;&lt;alt-periodical&gt;&lt;full-title&gt;Intensive &amp;amp; Critical Care Nursing&lt;/full-title&gt;&lt;/alt-periodical&gt;&lt;pages&gt;105-13&lt;/pages&gt;&lt;volume&gt;28&lt;/volume&gt;&lt;number&gt;2&lt;/number&gt;&lt;edition&gt;2012/03/01&lt;/edition&gt;&lt;keywords&gt;&lt;keyword&gt;Adaptation, Psychological&lt;/keyword&gt;&lt;keyword&gt;Adult&lt;/keyword&gt;&lt;keyword&gt;Aged&lt;/keyword&gt;&lt;keyword&gt;Convalescence/*psychology&lt;/keyword&gt;&lt;keyword&gt;Critical Care/*psychology&lt;/keyword&gt;&lt;keyword&gt;Denmark&lt;/keyword&gt;&lt;keyword&gt;Family&lt;/keyword&gt;&lt;keyword&gt;Female&lt;/keyword&gt;&lt;keyword&gt;Follow-Up Studies&lt;/keyword&gt;&lt;keyword&gt;Humans&lt;/keyword&gt;&lt;keyword&gt;Longitudinal Studies&lt;/keyword&gt;&lt;keyword&gt;Male&lt;/keyword&gt;&lt;keyword&gt;Middle Aged&lt;/keyword&gt;&lt;keyword&gt;Recovery of Function/*physiology&lt;/keyword&gt;&lt;keyword&gt;Survivors/*psychology&lt;/keyword&gt;&lt;/keywords&gt;&lt;dates&gt;&lt;year&gt;2012&lt;/year&gt;&lt;pub-dates&gt;&lt;date&gt;Apr&lt;/date&gt;&lt;/pub-dates&gt;&lt;/dates&gt;&lt;isbn&gt;0964-3397&lt;/isbn&gt;&lt;accession-num&gt;22365764&lt;/accession-num&gt;&lt;urls&gt;&lt;/urls&gt;&lt;electronic-resource-num&gt;10.1016/j.iccn.2012.01.008&lt;/electronic-resource-num&gt;&lt;remote-database-provider&gt;NLM&lt;/remote-database-provider&gt;&lt;language&gt;eng&lt;/language&gt;&lt;/record&gt;&lt;/Cite&gt;&lt;/EndNote&gt;</w:instrText>
      </w:r>
      <w:r w:rsidR="000C53BA">
        <w:fldChar w:fldCharType="separate"/>
      </w:r>
      <w:r w:rsidR="006753FC">
        <w:rPr>
          <w:noProof/>
        </w:rPr>
        <w:t>[57]</w:t>
      </w:r>
      <w:r w:rsidR="000C53BA">
        <w:fldChar w:fldCharType="end"/>
      </w:r>
      <w:r w:rsidR="001C70CD" w:rsidRPr="001C70CD">
        <w:t xml:space="preserve">. </w:t>
      </w:r>
    </w:p>
    <w:p w14:paraId="03E9B6FA" w14:textId="77777777" w:rsidR="005543D0" w:rsidRPr="001C70CD" w:rsidRDefault="005543D0" w:rsidP="00365730">
      <w:pPr>
        <w:spacing w:after="0" w:line="480" w:lineRule="auto"/>
      </w:pPr>
    </w:p>
    <w:p w14:paraId="381D500D" w14:textId="36FD4422" w:rsidR="001C70CD" w:rsidRPr="001C70CD" w:rsidRDefault="001C70CD" w:rsidP="00365730">
      <w:pPr>
        <w:spacing w:after="0" w:line="480" w:lineRule="auto"/>
      </w:pPr>
      <w:r w:rsidRPr="001C70CD">
        <w:t xml:space="preserve">Changes in living status due to increased reliance on support from family and friends, inadequate financial assistance and reduced family income were problems cited by some survivors </w:t>
      </w:r>
      <w:r w:rsidR="000C53BA">
        <w:fldChar w:fldCharType="begin"/>
      </w:r>
      <w:r w:rsidR="006753FC">
        <w:instrText xml:space="preserve"> ADDIN EN.CITE &lt;EndNote&gt;&lt;Cite&gt;&lt;Author&gt;Chaboyer&lt;/Author&gt;&lt;Year&gt;2003&lt;/Year&gt;&lt;RecNum&gt;2602&lt;/RecNum&gt;&lt;DisplayText&gt;[54]&lt;/DisplayText&gt;&lt;record&gt;&lt;rec-number&gt;2602&lt;/rec-number&gt;&lt;foreign-keys&gt;&lt;key app="EN" db-id="x5ewdxr58rv22zev2xzxedw7ef0de2f0ts0w" timestamp="1544456485"&gt;2602&lt;/key&gt;&lt;/foreign-keys&gt;&lt;ref-type name="Journal Article"&gt;17&lt;/ref-type&gt;&lt;contributors&gt;&lt;authors&gt;&lt;author&gt;Chaboyer, W.&lt;/author&gt;&lt;author&gt;Grace, J.&lt;/author&gt;&lt;/authors&gt;&lt;/contributors&gt;&lt;auth-address&gt;Faculty of Nursing and Health, Centre for Clinical Practice Innovation, Griffith University, Bundall, Queensland, Australia. W.Chaboyer@griffith.edu.au&lt;/auth-address&gt;&lt;titles&gt;&lt;title&gt;Following the path of ICU survivors: a quality-improvement activity&lt;/title&gt;&lt;secondary-title&gt;Nurs Crit Care&lt;/secondary-title&gt;&lt;alt-title&gt;Nursing in critical care&lt;/alt-title&gt;&lt;/titles&gt;&lt;alt-periodical&gt;&lt;full-title&gt;Nursing In Critical Care&lt;/full-title&gt;&lt;/alt-periodical&gt;&lt;pages&gt;149-55&lt;/pages&gt;&lt;volume&gt;8&lt;/volume&gt;&lt;number&gt;4&lt;/number&gt;&lt;edition&gt;2003/08/28&lt;/edition&gt;&lt;keywords&gt;&lt;keyword&gt;Adult&lt;/keyword&gt;&lt;keyword&gt;Aged&lt;/keyword&gt;&lt;keyword&gt;*Continuity of Patient Care&lt;/keyword&gt;&lt;keyword&gt;Female&lt;/keyword&gt;&lt;keyword&gt;Humans&lt;/keyword&gt;&lt;keyword&gt;*Intensive Care Units&lt;/keyword&gt;&lt;keyword&gt;Male&lt;/keyword&gt;&lt;keyword&gt;Middle Aged&lt;/keyword&gt;&lt;keyword&gt;*Patient Discharge&lt;/keyword&gt;&lt;keyword&gt;*Quality of Health Care&lt;/keyword&gt;&lt;keyword&gt;*Survivors&lt;/keyword&gt;&lt;keyword&gt;Time Factors&lt;/keyword&gt;&lt;/keywords&gt;&lt;dates&gt;&lt;year&gt;2003&lt;/year&gt;&lt;pub-dates&gt;&lt;date&gt;Jul-Aug&lt;/date&gt;&lt;/pub-dates&gt;&lt;/dates&gt;&lt;isbn&gt;1362-1017 (Print)&amp;#xD;1362-1017&lt;/isbn&gt;&lt;accession-num&gt;12940690&lt;/accession-num&gt;&lt;urls&gt;&lt;/urls&gt;&lt;remote-database-provider&gt;NLM&lt;/remote-database-provider&gt;&lt;language&gt;eng&lt;/language&gt;&lt;/record&gt;&lt;/Cite&gt;&lt;/EndNote&gt;</w:instrText>
      </w:r>
      <w:r w:rsidR="000C53BA">
        <w:fldChar w:fldCharType="separate"/>
      </w:r>
      <w:r w:rsidR="006753FC">
        <w:rPr>
          <w:noProof/>
        </w:rPr>
        <w:t>[54]</w:t>
      </w:r>
      <w:r w:rsidR="000C53BA">
        <w:fldChar w:fldCharType="end"/>
      </w:r>
      <w:r w:rsidRPr="001C70CD">
        <w:t xml:space="preserve">. Swedish </w:t>
      </w:r>
      <w:r w:rsidR="00F65649" w:rsidRPr="008353D9">
        <w:rPr>
          <w:highlight w:val="cyan"/>
        </w:rPr>
        <w:t>patients</w:t>
      </w:r>
      <w:r w:rsidR="00F65649" w:rsidRPr="001C70CD">
        <w:t xml:space="preserve"> </w:t>
      </w:r>
      <w:r w:rsidRPr="001C70CD">
        <w:t xml:space="preserve">also described </w:t>
      </w:r>
      <w:r w:rsidR="004D3341">
        <w:t xml:space="preserve">the </w:t>
      </w:r>
      <w:r w:rsidRPr="001C70CD">
        <w:t xml:space="preserve">need </w:t>
      </w:r>
      <w:r w:rsidR="004D3341">
        <w:t xml:space="preserve">for </w:t>
      </w:r>
      <w:r w:rsidRPr="001C70CD">
        <w:t xml:space="preserve">support from society to find appropriate work to prevent falling into financial difficulties with paying housing and hospital bills </w:t>
      </w:r>
      <w:r w:rsidR="000C53BA">
        <w:fldChar w:fldCharType="begin">
          <w:fldData xml:space="preserve">PEVuZE5vdGU+PENpdGU+PEF1dGhvcj5QYWxlc2pvPC9BdXRob3I+PFllYXI+MjAxNTwvWWVhcj48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</w:fldData>
        </w:fldChar>
      </w:r>
      <w:r w:rsidR="006753FC">
        <w:instrText xml:space="preserve"> ADDIN EN.CITE </w:instrText>
      </w:r>
      <w:r w:rsidR="006753FC">
        <w:fldChar w:fldCharType="begin">
          <w:fldData xml:space="preserve">PEVuZE5vdGU+PENpdGU+PEF1dGhvcj5QYWxlc2pvPC9BdXRob3I+PFllYXI+MjAxNTwvWWVhcj48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</w:fldData>
        </w:fldChar>
      </w:r>
      <w:r w:rsidR="006753FC">
        <w:instrText xml:space="preserve"> ADDIN EN.CITE.DATA </w:instrText>
      </w:r>
      <w:r w:rsidR="006753FC">
        <w:fldChar w:fldCharType="end"/>
      </w:r>
      <w:r w:rsidR="000C53BA">
        <w:fldChar w:fldCharType="separate"/>
      </w:r>
      <w:r w:rsidR="006753FC">
        <w:rPr>
          <w:noProof/>
        </w:rPr>
        <w:t>[43]</w:t>
      </w:r>
      <w:r w:rsidR="000C53BA">
        <w:fldChar w:fldCharType="end"/>
      </w:r>
      <w:r w:rsidRPr="001C70CD">
        <w:t xml:space="preserve">. </w:t>
      </w:r>
    </w:p>
    <w:p w14:paraId="5794C8E7" w14:textId="77777777" w:rsidR="001C70CD" w:rsidRPr="001C70CD" w:rsidRDefault="001C70CD" w:rsidP="00365730">
      <w:pPr>
        <w:spacing w:after="0" w:line="480" w:lineRule="auto"/>
      </w:pPr>
    </w:p>
    <w:p w14:paraId="01EC1FE9" w14:textId="77777777" w:rsidR="001C70CD" w:rsidRPr="005543D0" w:rsidRDefault="001C70CD" w:rsidP="00365730">
      <w:pPr>
        <w:spacing w:after="0" w:line="480" w:lineRule="auto"/>
        <w:rPr>
          <w:u w:val="single"/>
        </w:rPr>
      </w:pPr>
      <w:r w:rsidRPr="005543D0">
        <w:rPr>
          <w:u w:val="single"/>
        </w:rPr>
        <w:t>Appraisal needs</w:t>
      </w:r>
    </w:p>
    <w:p w14:paraId="5A90E6E3" w14:textId="77777777" w:rsidR="00E612F6" w:rsidRPr="00D375E3" w:rsidRDefault="00E612F6" w:rsidP="00E612F6">
      <w:pPr>
        <w:spacing w:after="0" w:line="480" w:lineRule="auto"/>
        <w:rPr>
          <w:i/>
        </w:rPr>
      </w:pPr>
      <w:r w:rsidRPr="00531D6C">
        <w:rPr>
          <w:i/>
        </w:rPr>
        <w:t xml:space="preserve">Stabilisation (ward care) </w:t>
      </w:r>
    </w:p>
    <w:p w14:paraId="03F689FB" w14:textId="77777777" w:rsidR="001C70CD" w:rsidRDefault="007F6036" w:rsidP="00365730">
      <w:pPr>
        <w:spacing w:after="0" w:line="480" w:lineRule="auto"/>
      </w:pPr>
      <w:r>
        <w:t xml:space="preserve">Appraisal needs were not evident during the ICU stay, but </w:t>
      </w:r>
      <w:r w:rsidR="001C70CD" w:rsidRPr="001C70CD">
        <w:t xml:space="preserve">following transfer from ICU </w:t>
      </w:r>
      <w:r>
        <w:t>m</w:t>
      </w:r>
      <w:r w:rsidRPr="007F6036">
        <w:t xml:space="preserve">any patients noted that </w:t>
      </w:r>
      <w:r w:rsidR="001C70CD" w:rsidRPr="001C70CD">
        <w:t xml:space="preserve">ward staff knew little about them and therefore could not provide feedback on how they were </w:t>
      </w:r>
      <w:r>
        <w:t>progressing</w:t>
      </w:r>
      <w:r w:rsidR="001C70CD" w:rsidRPr="001C70CD">
        <w:t xml:space="preserve"> </w:t>
      </w:r>
      <w:r w:rsidR="005112F9">
        <w:fldChar w:fldCharType="begin"/>
      </w:r>
      <w:r w:rsidR="006753FC">
        <w:instrText xml:space="preserve"> ADDIN EN.CITE &lt;EndNote&gt;&lt;Cite&gt;&lt;Author&gt;Field&lt;/Author&gt;&lt;Year&gt;2008&lt;/Year&gt;&lt;RecNum&gt;2597&lt;/RecNum&gt;&lt;DisplayText&gt;[52]&lt;/DisplayText&gt;&lt;record&gt;&lt;rec-number&gt;2597&lt;/rec-number&gt;&lt;foreign-keys&gt;&lt;key app="EN" db-id="x5ewdxr58rv22zev2xzxedw7ef0de2f0ts0w" timestamp="1544455850"&gt;2597&lt;/key&gt;&lt;/foreign-keys&gt;&lt;ref-type name="Journal Article"&gt;17&lt;/ref-type&gt;&lt;contributors&gt;&lt;authors&gt;&lt;author&gt;Field, K.&lt;/author&gt;&lt;author&gt;Prinjha, S.&lt;/author&gt;&lt;author&gt;Rowan, K.&lt;/author&gt;&lt;/authors&gt;&lt;/contributors&gt;&lt;auth-address&gt;DIPEx Research Group, Department of Primary Health, University of Oxford, Old Road Campus, Oxford OX3 7LF, UK. kate.field@dphpc.ox.ac.uk&lt;/auth-address&gt;&lt;titles&gt;&lt;title&gt;&amp;apos;One patient amongst many&amp;apos;: a qualitative analysis of intensive care unit patients&amp;apos; experiences of transferring to the general ward&lt;/title&gt;&lt;secondary-title&gt;Crit Care&lt;/secondary-title&gt;&lt;alt-title&gt;Critical care (London, England)&lt;/alt-title&gt;&lt;/titles&gt;&lt;alt-periodical&gt;&lt;full-title&gt;Critical Care (London, England)&lt;/full-title&gt;&lt;/alt-periodical&gt;&lt;pages&gt;R21&lt;/pages&gt;&lt;volume&gt;12&lt;/volume&gt;&lt;number&gt;1&lt;/number&gt;&lt;edition&gt;2008/02/26&lt;/edition&gt;&lt;keywords&gt;&lt;keyword&gt;Adult&lt;/keyword&gt;&lt;keyword&gt;Aged&lt;/keyword&gt;&lt;keyword&gt;Anxiety/*psychology&lt;/keyword&gt;&lt;keyword&gt;Female&lt;/keyword&gt;&lt;keyword&gt;Humans&lt;/keyword&gt;&lt;keyword&gt;Intensive Care Units/*statistics &amp;amp; numerical data&lt;/keyword&gt;&lt;keyword&gt;*Interviews as Topic&lt;/keyword&gt;&lt;keyword&gt;Length of Stay&lt;/keyword&gt;&lt;keyword&gt;Male&lt;/keyword&gt;&lt;keyword&gt;Middle Aged&lt;/keyword&gt;&lt;keyword&gt;*Patient Satisfaction&lt;/keyword&gt;&lt;keyword&gt;*Patient Transfer&lt;/keyword&gt;&lt;keyword&gt;Stress, Psychological/*etiology&lt;/keyword&gt;&lt;/keywords&gt;&lt;dates&gt;&lt;year&gt;2008&lt;/year&gt;&lt;/dates&gt;&lt;isbn&gt;1364-8535&lt;/isbn&gt;&lt;accession-num&gt;18294370&lt;/accession-num&gt;&lt;urls&gt;&lt;/urls&gt;&lt;custom2&gt;PMC2374598&lt;/custom2&gt;&lt;electronic-resource-num&gt;10.1186/cc6795&lt;/electronic-resource-num&gt;&lt;remote-database-provider&gt;NLM&lt;/remote-database-provider&gt;&lt;language&gt;eng&lt;/language&gt;&lt;/record&gt;&lt;/Cite&gt;&lt;/EndNote&gt;</w:instrText>
      </w:r>
      <w:r w:rsidR="005112F9">
        <w:fldChar w:fldCharType="separate"/>
      </w:r>
      <w:r w:rsidR="006753FC">
        <w:rPr>
          <w:noProof/>
        </w:rPr>
        <w:t>[52]</w:t>
      </w:r>
      <w:r w:rsidR="005112F9">
        <w:fldChar w:fldCharType="end"/>
      </w:r>
      <w:r w:rsidR="001C70CD" w:rsidRPr="001C70CD">
        <w:t xml:space="preserve">. Some patients concluded this was due to lack of communication between the ICU and the ward </w:t>
      </w:r>
      <w:r w:rsidR="005112F9">
        <w:fldChar w:fldCharType="begin"/>
      </w:r>
      <w:r w:rsidR="006753FC">
        <w:instrText xml:space="preserve"> ADDIN EN.CITE &lt;EndNote&gt;&lt;Cite&gt;&lt;Author&gt;Field&lt;/Author&gt;&lt;Year&gt;2008&lt;/Year&gt;&lt;RecNum&gt;2597&lt;/RecNum&gt;&lt;DisplayText&gt;[52]&lt;/DisplayText&gt;&lt;record&gt;&lt;rec-number&gt;2597&lt;/rec-number&gt;&lt;foreign-keys&gt;&lt;key app="EN" db-id="x5ewdxr58rv22zev2xzxedw7ef0de2f0ts0w" timestamp="1544455850"&gt;2597&lt;/key&gt;&lt;/foreign-keys&gt;&lt;ref-type name="Journal Article"&gt;17&lt;/ref-type&gt;&lt;contributors&gt;&lt;authors&gt;&lt;author&gt;Field, K.&lt;/author&gt;&lt;author&gt;Prinjha, S.&lt;/author&gt;&lt;author&gt;Rowan, K.&lt;/author&gt;&lt;/authors&gt;&lt;/contributors&gt;&lt;auth-address&gt;DIPEx Research Group, Department of Primary Health, University of Oxford, Old Road Campus, Oxford OX3 7LF, UK. kate.field@dphpc.ox.ac.uk&lt;/auth-address&gt;&lt;titles&gt;&lt;title&gt;&amp;apos;One patient amongst many&amp;apos;: a qualitative analysis of intensive care unit patients&amp;apos; experiences of transferring to the general ward&lt;/title&gt;&lt;secondary-title&gt;Crit Care&lt;/secondary-title&gt;&lt;alt-title&gt;Critical care (London, England)&lt;/alt-title&gt;&lt;/titles&gt;&lt;alt-periodical&gt;&lt;full-title&gt;Critical Care (London, England)&lt;/full-title&gt;&lt;/alt-periodical&gt;&lt;pages&gt;R21&lt;/pages&gt;&lt;volume&gt;12&lt;/volume&gt;&lt;number&gt;1&lt;/number&gt;&lt;edition&gt;2008/02/26&lt;/edition&gt;&lt;keywords&gt;&lt;keyword&gt;Adult&lt;/keyword&gt;&lt;keyword&gt;Aged&lt;/keyword&gt;&lt;keyword&gt;Anxiety/*psychology&lt;/keyword&gt;&lt;keyword&gt;Female&lt;/keyword&gt;&lt;keyword&gt;Humans&lt;/keyword&gt;&lt;keyword&gt;Intensive Care Units/*statistics &amp;amp; numerical data&lt;/keyword&gt;&lt;keyword&gt;*Interviews as Topic&lt;/keyword&gt;&lt;keyword&gt;Length of Stay&lt;/keyword&gt;&lt;keyword&gt;Male&lt;/keyword&gt;&lt;keyword&gt;Middle Aged&lt;/keyword&gt;&lt;keyword&gt;*Patient Satisfaction&lt;/keyword&gt;&lt;keyword&gt;*Patient Transfer&lt;/keyword&gt;&lt;keyword&gt;Stress, Psychological/*etiology&lt;/keyword&gt;&lt;/keywords&gt;&lt;dates&gt;&lt;year&gt;2008&lt;/year&gt;&lt;/dates&gt;&lt;isbn&gt;1364-8535&lt;/isbn&gt;&lt;accession-num&gt;18294370&lt;/accession-num&gt;&lt;urls&gt;&lt;/urls&gt;&lt;custom2&gt;PMC2374598&lt;/custom2&gt;&lt;electronic-resource-num&gt;10.1186/cc6795&lt;/electronic-resource-num&gt;&lt;remote-database-provider&gt;NLM&lt;/remote-database-provider&gt;&lt;language&gt;eng&lt;/language&gt;&lt;/record&gt;&lt;/Cite&gt;&lt;/EndNote&gt;</w:instrText>
      </w:r>
      <w:r w:rsidR="005112F9">
        <w:fldChar w:fldCharType="separate"/>
      </w:r>
      <w:r w:rsidR="006753FC">
        <w:rPr>
          <w:noProof/>
        </w:rPr>
        <w:t>[52]</w:t>
      </w:r>
      <w:r w:rsidR="005112F9">
        <w:fldChar w:fldCharType="end"/>
      </w:r>
      <w:r w:rsidR="001C70CD" w:rsidRPr="001C70CD">
        <w:t xml:space="preserve">. </w:t>
      </w:r>
      <w:r w:rsidR="00291AB0">
        <w:t xml:space="preserve">Others expressed positive aspects of the transfer out of ICU; feeling </w:t>
      </w:r>
      <w:r w:rsidR="00042E50">
        <w:t xml:space="preserve">this indicated an improvement in their recovery </w:t>
      </w:r>
      <w:r w:rsidR="005112F9">
        <w:fldChar w:fldCharType="begin"/>
      </w:r>
      <w:r w:rsidR="006753FC">
        <w:instrText xml:space="preserve"> ADDIN EN.CITE &lt;EndNote&gt;&lt;Cite&gt;&lt;Author&gt;Odell&lt;/Author&gt;&lt;Year&gt;2000&lt;/Year&gt;&lt;RecNum&gt;2584&lt;/RecNum&gt;&lt;DisplayText&gt;[37]&lt;/DisplayText&gt;&lt;record&gt;&lt;rec-number&gt;2584&lt;/rec-number&gt;&lt;foreign-keys&gt;&lt;key app="EN" db-id="x5ewdxr58rv22zev2xzxedw7ef0de2f0ts0w" timestamp="1544454605"&gt;2584&lt;/key&gt;&lt;/foreign-keys&gt;&lt;ref-type name="Journal Article"&gt;17&lt;/ref-type&gt;&lt;contributors&gt;&lt;authors&gt;&lt;author&gt;Odell, M.&lt;/author&gt;&lt;/authors&gt;&lt;/contributors&gt;&lt;auth-address&gt;Intensive Care Unit, Royal Berkshire and Battle Hospital NHS Trust, Reading, England. mandyodelle@aol.com&lt;/auth-address&gt;&lt;titles&gt;&lt;title&gt;The patient&amp;apos;s thoughts and feelings about their transfer from intensive care to the general ward&lt;/title&gt;&lt;secondary-title&gt;J Adv Nurs&lt;/secondary-title&gt;&lt;alt-title&gt;Journal of advanced nursing&lt;/alt-title&gt;&lt;/titles&gt;&lt;periodical&gt;&lt;full-title&gt;J Adv Nurs&lt;/full-title&gt;&lt;/periodical&gt;&lt;alt-periodical&gt;&lt;full-title&gt;Journal Of Advanced Nursing&lt;/full-title&gt;&lt;/alt-periodical&gt;&lt;pages&gt;322-9&lt;/pages&gt;&lt;volume&gt;31&lt;/volume&gt;&lt;number&gt;2&lt;/number&gt;&lt;edition&gt;2000/02/15&lt;/edition&gt;&lt;keywords&gt;&lt;keyword&gt;Adaptation, Psychological&lt;/keyword&gt;&lt;keyword&gt;Adult&lt;/keyword&gt;&lt;keyword&gt;Aged&lt;/keyword&gt;&lt;keyword&gt;Critical Care/*psychology&lt;/keyword&gt;&lt;keyword&gt;*Emotions&lt;/keyword&gt;&lt;keyword&gt;England&lt;/keyword&gt;&lt;keyword&gt;Female&lt;/keyword&gt;&lt;keyword&gt;Humans&lt;/keyword&gt;&lt;keyword&gt;Interviews as Topic/methods&lt;/keyword&gt;&lt;keyword&gt;Male&lt;/keyword&gt;&lt;keyword&gt;Middle Aged&lt;/keyword&gt;&lt;keyword&gt;*Patient Transfer&lt;/keyword&gt;&lt;keyword&gt;Patients/*psychology&lt;/keyword&gt;&lt;keyword&gt;*Patients&amp;apos; Rooms&lt;/keyword&gt;&lt;keyword&gt;*Thinking&lt;/keyword&gt;&lt;/keywords&gt;&lt;dates&gt;&lt;year&gt;2000&lt;/year&gt;&lt;pub-dates&gt;&lt;date&gt;Feb&lt;/date&gt;&lt;/pub-dates&gt;&lt;/dates&gt;&lt;isbn&gt;0309-2402 (Print)&amp;#xD;0309-2402&lt;/isbn&gt;&lt;accession-num&gt;10672089&lt;/accession-num&gt;&lt;urls&gt;&lt;/urls&gt;&lt;remote-database-provider&gt;NLM&lt;/remote-database-provider&gt;&lt;language&gt;eng&lt;/language&gt;&lt;/record&gt;&lt;/Cite&gt;&lt;/EndNote&gt;</w:instrText>
      </w:r>
      <w:r w:rsidR="005112F9">
        <w:fldChar w:fldCharType="separate"/>
      </w:r>
      <w:r w:rsidR="006753FC">
        <w:rPr>
          <w:noProof/>
        </w:rPr>
        <w:t>[37]</w:t>
      </w:r>
      <w:r w:rsidR="005112F9">
        <w:fldChar w:fldCharType="end"/>
      </w:r>
      <w:r w:rsidR="00291AB0">
        <w:t>.</w:t>
      </w:r>
      <w:r w:rsidR="001C70CD" w:rsidRPr="001C70CD">
        <w:t xml:space="preserve"> </w:t>
      </w:r>
    </w:p>
    <w:p w14:paraId="241821CD" w14:textId="77777777" w:rsidR="005543D0" w:rsidRPr="001C70CD" w:rsidRDefault="005543D0" w:rsidP="00365730">
      <w:pPr>
        <w:spacing w:after="0" w:line="480" w:lineRule="auto"/>
      </w:pPr>
    </w:p>
    <w:p w14:paraId="4CD5711D" w14:textId="5AAF45FA" w:rsidR="001C70CD" w:rsidRDefault="001C70CD" w:rsidP="00365730">
      <w:pPr>
        <w:spacing w:after="0" w:line="480" w:lineRule="auto"/>
      </w:pPr>
      <w:r w:rsidRPr="001C70CD">
        <w:t xml:space="preserve">Following </w:t>
      </w:r>
      <w:r w:rsidR="007F6036">
        <w:t xml:space="preserve">ICU </w:t>
      </w:r>
      <w:r w:rsidRPr="001C70CD">
        <w:t>discharge, patients could appraise how far they had come, citing feelings of doing well since their ICU stay</w:t>
      </w:r>
      <w:r w:rsidR="004A5D9F">
        <w:t xml:space="preserve"> </w:t>
      </w:r>
      <w:r w:rsidR="004A5D9F">
        <w:fldChar w:fldCharType="begin">
          <w:fldData xml:space="preserve">PEVuZE5vdGU+PENpdGU+PEF1dGhvcj5DaGFocmFvdWk8L0F1dGhvcj48WWVhcj4yMDE1PC9ZZWFy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</w:fldData>
        </w:fldChar>
      </w:r>
      <w:r w:rsidR="006753FC">
        <w:instrText xml:space="preserve"> ADDIN EN.CITE </w:instrText>
      </w:r>
      <w:r w:rsidR="006753FC">
        <w:fldChar w:fldCharType="begin">
          <w:fldData xml:space="preserve">PEVuZE5vdGU+PENpdGU+PEF1dGhvcj5DaGFocmFvdWk8L0F1dGhvcj48WWVhcj4yMDE1PC9ZZWFy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</w:fldData>
        </w:fldChar>
      </w:r>
      <w:r w:rsidR="006753FC">
        <w:instrText xml:space="preserve"> ADDIN EN.CITE.DATA </w:instrText>
      </w:r>
      <w:r w:rsidR="006753FC">
        <w:fldChar w:fldCharType="end"/>
      </w:r>
      <w:r w:rsidR="004A5D9F">
        <w:fldChar w:fldCharType="separate"/>
      </w:r>
      <w:r w:rsidR="006753FC">
        <w:rPr>
          <w:noProof/>
        </w:rPr>
        <w:t>[44, 45]</w:t>
      </w:r>
      <w:r w:rsidR="004A5D9F">
        <w:fldChar w:fldCharType="end"/>
      </w:r>
      <w:r w:rsidRPr="001C70CD">
        <w:t>, and feeling special to have survived critical illness</w:t>
      </w:r>
      <w:r w:rsidR="004A5D9F">
        <w:t xml:space="preserve"> </w:t>
      </w:r>
      <w:r w:rsidR="004A5D9F">
        <w:fldChar w:fldCharType="begin"/>
      </w:r>
      <w:r w:rsidR="006753FC">
        <w:instrText xml:space="preserve"> ADDIN EN.CITE &lt;EndNote&gt;&lt;Cite&gt;&lt;Author&gt;Jones&lt;/Author&gt;&lt;Year&gt;2003&lt;/Year&gt;&lt;RecNum&gt;4&lt;/RecNum&gt;&lt;DisplayText&gt;[42, 45]&lt;/DisplayText&gt;&lt;record&gt;&lt;rec-number&gt;4&lt;/rec-number&gt;&lt;foreign-keys&gt;&lt;key app="EN" db-id="xw5trsvxidfw26ewe2apsxxpvazwea9v29sr" timestamp="1546259649"&gt;4&lt;/key&gt;&lt;/foreign-keys&gt;&lt;ref-type name="Journal Article"&gt;17&lt;/ref-type&gt;&lt;contributors&gt;&lt;authors&gt;&lt;author&gt;Jones, Colin&lt;/author&gt;&lt;author&gt;Lyons, Christina&lt;/author&gt;&lt;author&gt;Cunningham, Cliff&lt;/author&gt;&lt;/authors&gt;&lt;/contributors&gt;&lt;titles&gt;&lt;title&gt;Life review following critical illness in young men&lt;/title&gt;&lt;secondary-title&gt;Nursing in Critical Care&lt;/secondary-title&gt;&lt;/titles&gt;&lt;pages&gt;256-263&lt;/pages&gt;&lt;volume&gt;8&lt;/volume&gt;&lt;number&gt;6&lt;/number&gt;&lt;dates&gt;&lt;year&gt;2003&lt;/year&gt;&lt;/dates&gt;&lt;urls&gt;&lt;related-urls&gt;&lt;url&gt;https://onlinelibrary.wiley.com/doi/abs/10.1111/j.1362-1017.2003.00040.x&lt;/url&gt;&lt;/related-urls&gt;&lt;/urls&gt;&lt;electronic-resource-num&gt;doi:10.1111/j.1362-1017.2003.00040.x&lt;/electronic-resource-num&gt;&lt;/record&gt;&lt;/Cite&gt;&lt;Cite&gt;&lt;Author&gt;Maddox&lt;/Author&gt;&lt;Year&gt;2001&lt;/Year&gt;&lt;RecNum&gt;2588&lt;/RecNum&gt;&lt;record&gt;&lt;rec-number&gt;2588&lt;/rec-number&gt;&lt;foreign-keys&gt;&lt;key app="EN" db-id="x5ewdxr58rv22zev2xzxedw7ef0de2f0ts0w" timestamp="1544454865"&gt;2588&lt;/key&gt;&lt;/foreign-keys&gt;&lt;ref-type name="Journal Article"&gt;17&lt;/ref-type&gt;&lt;contributors&gt;&lt;authors&gt;&lt;author&gt;Maddox, Marie&lt;/author&gt;&lt;author&gt;Dunn, Sandra V.&lt;/author&gt;&lt;author&gt;Pretty, Leigh E.&lt;/author&gt;&lt;/authors&gt;&lt;/contributors&gt;&lt;titles&gt;&lt;title&gt;Psychosocial recovery following ICU: experiences and influences upon discharge to the community&lt;/title&gt;&lt;secondary-title&gt;Intensive and Critical Care Nursing&lt;/secondary-title&gt;&lt;/titles&gt;&lt;periodical&gt;&lt;full-title&gt;Intensive and Critical Care Nursing&lt;/full-title&gt;&lt;/periodical&gt;&lt;pages&gt;6-15&lt;/pages&gt;&lt;volume&gt;17&lt;/volume&gt;&lt;number&gt;1&lt;/number&gt;&lt;dates&gt;&lt;year&gt;2001&lt;/year&gt;&lt;pub-dates&gt;&lt;date&gt;2001/02/01/&lt;/date&gt;&lt;/pub-dates&gt;&lt;/dates&gt;&lt;isbn&gt;0964-3397&lt;/isbn&gt;&lt;urls&gt;&lt;related-urls&gt;&lt;url&gt;http://www.sciencedirect.com/science/article/pii/S0964339700915362&lt;/url&gt;&lt;/related-urls&gt;&lt;/urls&gt;&lt;electronic-resource-num&gt;https://doi.org/10.1054/iccn.2000.1536&lt;/electronic-resource-num&gt;&lt;/record&gt;&lt;/Cite&gt;&lt;/EndNote&gt;</w:instrText>
      </w:r>
      <w:r w:rsidR="004A5D9F">
        <w:fldChar w:fldCharType="separate"/>
      </w:r>
      <w:r w:rsidR="006753FC">
        <w:rPr>
          <w:noProof/>
        </w:rPr>
        <w:t>[42, 45]</w:t>
      </w:r>
      <w:r w:rsidR="004A5D9F">
        <w:fldChar w:fldCharType="end"/>
      </w:r>
      <w:r w:rsidRPr="001C70CD">
        <w:t xml:space="preserve">. </w:t>
      </w:r>
      <w:r w:rsidR="00BB6E4E" w:rsidRPr="008353D9">
        <w:rPr>
          <w:highlight w:val="cyan"/>
        </w:rPr>
        <w:t xml:space="preserve">In the study by Jones </w:t>
      </w:r>
      <w:r w:rsidR="00BB6E4E" w:rsidRPr="008353D9">
        <w:rPr>
          <w:highlight w:val="cyan"/>
        </w:rPr>
        <w:fldChar w:fldCharType="begin"/>
      </w:r>
      <w:r w:rsidR="00BB6E4E" w:rsidRPr="008353D9">
        <w:rPr>
          <w:highlight w:val="cyan"/>
        </w:rPr>
        <w:instrText xml:space="preserve"> ADDIN EN.CITE &lt;EndNote&gt;&lt;Cite&gt;&lt;Author&gt;Jones&lt;/Author&gt;&lt;Year&gt;2003&lt;/Year&gt;&lt;RecNum&gt;2581&lt;/RecNum&gt;&lt;DisplayText&gt;[42]&lt;/DisplayText&gt;&lt;record&gt;&lt;rec-number&gt;2581&lt;/rec-number&gt;&lt;foreign-keys&gt;&lt;key app="EN" db-id="x5ewdxr58rv22zev2xzxedw7ef0de2f0ts0w" timestamp="1544454178"&gt;2581&lt;/key&gt;&lt;/foreign-keys&gt;&lt;ref-type name="Journal Article"&gt;17&lt;/ref-type&gt;&lt;contributors&gt;&lt;authors&gt;&lt;author&gt;Jones, Colin&lt;/author&gt;&lt;author&gt;Lyons, Christina&lt;/author&gt;&lt;author&gt;Cunningham, Cliff&lt;/author&gt;&lt;/authors&gt;&lt;/contributors&gt;&lt;titles&gt;&lt;title&gt;Life review following critical illness in young men&lt;/title&gt;&lt;secondary-title&gt;Nursing in Critical Care&lt;/secondary-title&gt;&lt;/titles&gt;&lt;periodical&gt;&lt;full-title&gt;Nursing In Critical Care&lt;/full-title&gt;&lt;/periodical&gt;&lt;pages&gt;256-263&lt;/pages&gt;&lt;volume&gt;8&lt;/volume&gt;&lt;number&gt;6&lt;/number&gt;&lt;dates&gt;&lt;year&gt;2003&lt;/year&gt;&lt;/dates&gt;&lt;urls&gt;&lt;related-urls&gt;&lt;url&gt;https://onlinelibrary.wiley.com/doi/abs/10.1111/j.1362-1017.2003.00040.x&lt;/url&gt;&lt;/related-urls&gt;&lt;/urls&gt;&lt;electronic-resource-num&gt;doi:10.1111/j.1362-1017.2003.00040.x&lt;/electronic-resource-num&gt;&lt;/record&gt;&lt;/Cite&gt;&lt;/EndNote&gt;</w:instrText>
      </w:r>
      <w:r w:rsidR="00BB6E4E" w:rsidRPr="008353D9">
        <w:rPr>
          <w:highlight w:val="cyan"/>
        </w:rPr>
        <w:fldChar w:fldCharType="separate"/>
      </w:r>
      <w:r w:rsidR="00BB6E4E" w:rsidRPr="008353D9">
        <w:rPr>
          <w:noProof/>
          <w:highlight w:val="cyan"/>
        </w:rPr>
        <w:t>[42]</w:t>
      </w:r>
      <w:r w:rsidR="00BB6E4E" w:rsidRPr="008353D9">
        <w:rPr>
          <w:highlight w:val="cyan"/>
        </w:rPr>
        <w:fldChar w:fldCharType="end"/>
      </w:r>
      <w:r w:rsidR="00BB6E4E" w:rsidRPr="008353D9">
        <w:rPr>
          <w:highlight w:val="cyan"/>
        </w:rPr>
        <w:t xml:space="preserve"> which included only males, patients were able to identify their strong points and capitalise on them, </w:t>
      </w:r>
      <w:r w:rsidRPr="008353D9">
        <w:rPr>
          <w:highlight w:val="cyan"/>
        </w:rPr>
        <w:t xml:space="preserve">but others failed to appreciate the mental and physical transformation required, and how long </w:t>
      </w:r>
      <w:r w:rsidRPr="008353D9">
        <w:rPr>
          <w:highlight w:val="cyan"/>
        </w:rPr>
        <w:lastRenderedPageBreak/>
        <w:t>this took after critical illness</w:t>
      </w:r>
      <w:r w:rsidR="004A5D9F" w:rsidRPr="008353D9">
        <w:rPr>
          <w:highlight w:val="cyan"/>
        </w:rPr>
        <w:t xml:space="preserve"> </w:t>
      </w:r>
      <w:r w:rsidR="004A5D9F" w:rsidRPr="008353D9">
        <w:rPr>
          <w:highlight w:val="cyan"/>
        </w:rPr>
        <w:fldChar w:fldCharType="begin">
          <w:fldData xml:space="preserve">PEVuZE5vdGU+PENpdGU+PEF1dGhvcj5Db3g8L0F1dGhvcj48WWVhcj4yMDA5PC9ZZWFyPjxSZWNO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</w:fldData>
        </w:fldChar>
      </w:r>
      <w:r w:rsidR="006753FC" w:rsidRPr="008353D9">
        <w:rPr>
          <w:highlight w:val="cyan"/>
        </w:rPr>
        <w:instrText xml:space="preserve"> ADDIN EN.CITE </w:instrText>
      </w:r>
      <w:r w:rsidR="006753FC" w:rsidRPr="008353D9">
        <w:rPr>
          <w:highlight w:val="cyan"/>
        </w:rPr>
        <w:fldChar w:fldCharType="begin">
          <w:fldData xml:space="preserve">PEVuZE5vdGU+PENpdGU+PEF1dGhvcj5Db3g8L0F1dGhvcj48WWVhcj4yMDA5PC9ZZWFyPjxSZWNO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</w:fldData>
        </w:fldChar>
      </w:r>
      <w:r w:rsidR="006753FC" w:rsidRPr="008353D9">
        <w:rPr>
          <w:highlight w:val="cyan"/>
        </w:rPr>
        <w:instrText xml:space="preserve"> ADDIN EN.CITE.DATA </w:instrText>
      </w:r>
      <w:r w:rsidR="006753FC" w:rsidRPr="008353D9">
        <w:rPr>
          <w:highlight w:val="cyan"/>
        </w:rPr>
      </w:r>
      <w:r w:rsidR="006753FC" w:rsidRPr="008353D9">
        <w:rPr>
          <w:highlight w:val="cyan"/>
        </w:rPr>
        <w:fldChar w:fldCharType="end"/>
      </w:r>
      <w:r w:rsidR="004A5D9F" w:rsidRPr="008353D9">
        <w:rPr>
          <w:highlight w:val="cyan"/>
        </w:rPr>
      </w:r>
      <w:r w:rsidR="004A5D9F" w:rsidRPr="008353D9">
        <w:rPr>
          <w:highlight w:val="cyan"/>
        </w:rPr>
        <w:fldChar w:fldCharType="separate"/>
      </w:r>
      <w:r w:rsidR="006753FC" w:rsidRPr="008353D9">
        <w:rPr>
          <w:noProof/>
          <w:highlight w:val="cyan"/>
        </w:rPr>
        <w:t>[41, 45]</w:t>
      </w:r>
      <w:r w:rsidR="004A5D9F" w:rsidRPr="008353D9">
        <w:rPr>
          <w:highlight w:val="cyan"/>
        </w:rPr>
        <w:fldChar w:fldCharType="end"/>
      </w:r>
      <w:r w:rsidRPr="001C70CD">
        <w:t xml:space="preserve">. Palesjo </w:t>
      </w:r>
      <w:r w:rsidR="005112F9">
        <w:fldChar w:fldCharType="begin">
          <w:fldData xml:space="preserve">PEVuZE5vdGU+PENpdGU+PEF1dGhvcj5QYWxlc2pvPC9BdXRob3I+PFllYXI+MjAxNTwvWWVhcj48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</w:fldData>
        </w:fldChar>
      </w:r>
      <w:r w:rsidR="006753FC">
        <w:instrText xml:space="preserve"> ADDIN EN.CITE </w:instrText>
      </w:r>
      <w:r w:rsidR="006753FC">
        <w:fldChar w:fldCharType="begin">
          <w:fldData xml:space="preserve">PEVuZE5vdGU+PENpdGU+PEF1dGhvcj5QYWxlc2pvPC9BdXRob3I+PFllYXI+MjAxNTwvWWVhcj48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</w:fldData>
        </w:fldChar>
      </w:r>
      <w:r w:rsidR="006753FC">
        <w:instrText xml:space="preserve"> ADDIN EN.CITE.DATA </w:instrText>
      </w:r>
      <w:r w:rsidR="006753FC">
        <w:fldChar w:fldCharType="end"/>
      </w:r>
      <w:r w:rsidR="005112F9">
        <w:fldChar w:fldCharType="separate"/>
      </w:r>
      <w:r w:rsidR="006753FC">
        <w:rPr>
          <w:noProof/>
        </w:rPr>
        <w:t>[43]</w:t>
      </w:r>
      <w:r w:rsidR="005112F9">
        <w:fldChar w:fldCharType="end"/>
      </w:r>
      <w:r w:rsidRPr="001C70CD">
        <w:t xml:space="preserve"> described the critical illness recovery process as a time when patients struggled to return to ordinary life, strived for reconciliation and learned to live in the moment in a changed body. In some cases, </w:t>
      </w:r>
      <w:r w:rsidR="00F67BBD">
        <w:t>patients described their</w:t>
      </w:r>
      <w:r w:rsidRPr="001C70CD">
        <w:t xml:space="preserve"> visible and invisible </w:t>
      </w:r>
      <w:r w:rsidR="007F6036">
        <w:t xml:space="preserve">body </w:t>
      </w:r>
      <w:r w:rsidRPr="001C70CD">
        <w:t>marks as continuous reminders of the</w:t>
      </w:r>
      <w:r w:rsidR="00F67BBD">
        <w:t>ir</w:t>
      </w:r>
      <w:r w:rsidRPr="001C70CD">
        <w:t xml:space="preserve"> critical condition </w:t>
      </w:r>
      <w:r w:rsidR="005112F9">
        <w:fldChar w:fldCharType="begin">
          <w:fldData xml:space="preserve">PEVuZE5vdGU+PENpdGU+PEF1dGhvcj5QYWxlc2pvPC9BdXRob3I+PFllYXI+MjAxNTwvWWVhcj48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</w:fldData>
        </w:fldChar>
      </w:r>
      <w:r w:rsidR="006753FC">
        <w:instrText xml:space="preserve"> ADDIN EN.CITE </w:instrText>
      </w:r>
      <w:r w:rsidR="006753FC">
        <w:fldChar w:fldCharType="begin">
          <w:fldData xml:space="preserve">PEVuZE5vdGU+PENpdGU+PEF1dGhvcj5QYWxlc2pvPC9BdXRob3I+PFllYXI+MjAxNTwvWWVhcj48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</w:fldData>
        </w:fldChar>
      </w:r>
      <w:r w:rsidR="006753FC">
        <w:instrText xml:space="preserve"> ADDIN EN.CITE.DATA </w:instrText>
      </w:r>
      <w:r w:rsidR="006753FC">
        <w:fldChar w:fldCharType="end"/>
      </w:r>
      <w:r w:rsidR="005112F9">
        <w:fldChar w:fldCharType="separate"/>
      </w:r>
      <w:r w:rsidR="006753FC">
        <w:rPr>
          <w:noProof/>
        </w:rPr>
        <w:t>[43]</w:t>
      </w:r>
      <w:r w:rsidR="005112F9">
        <w:fldChar w:fldCharType="end"/>
      </w:r>
      <w:r w:rsidRPr="001C70CD">
        <w:t xml:space="preserve"> and </w:t>
      </w:r>
      <w:r w:rsidR="00F67BBD">
        <w:t xml:space="preserve">these often </w:t>
      </w:r>
      <w:r w:rsidRPr="001C70CD">
        <w:t xml:space="preserve">resulted in family relationship strain and change </w:t>
      </w:r>
      <w:r w:rsidR="005112F9">
        <w:fldChar w:fldCharType="begin">
          <w:fldData xml:space="preserve">PEVuZE5vdGU+PENpdGU+PEF1dGhvcj5Db3g8L0F1dGhvcj48WWVhcj4yMDA5PC9ZZWFyPjxSZWNO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</w:fldData>
        </w:fldChar>
      </w:r>
      <w:r w:rsidR="006753FC">
        <w:instrText xml:space="preserve"> ADDIN EN.CITE </w:instrText>
      </w:r>
      <w:r w:rsidR="006753FC">
        <w:fldChar w:fldCharType="begin">
          <w:fldData xml:space="preserve">PEVuZE5vdGU+PENpdGU+PEF1dGhvcj5Db3g8L0F1dGhvcj48WWVhcj4yMDA5PC9ZZWFyPjxSZWNO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</w:fldData>
        </w:fldChar>
      </w:r>
      <w:r w:rsidR="006753FC">
        <w:instrText xml:space="preserve"> ADDIN EN.CITE.DATA </w:instrText>
      </w:r>
      <w:r w:rsidR="006753FC">
        <w:fldChar w:fldCharType="end"/>
      </w:r>
      <w:r w:rsidR="005112F9">
        <w:fldChar w:fldCharType="separate"/>
      </w:r>
      <w:r w:rsidR="006753FC">
        <w:rPr>
          <w:noProof/>
        </w:rPr>
        <w:t>[41]</w:t>
      </w:r>
      <w:r w:rsidR="005112F9">
        <w:fldChar w:fldCharType="end"/>
      </w:r>
      <w:r w:rsidRPr="001C70CD">
        <w:t>. Life adjustment to the changes occurring after ICU required building up defence and coping mechanisms such as active coping; positive reframing; humour; acceptance; optimism; hope; self-sufficiency; goal-setting; and spirituality</w:t>
      </w:r>
      <w:r w:rsidR="004A5D9F">
        <w:t xml:space="preserve"> </w:t>
      </w:r>
      <w:r w:rsidR="004A5D9F">
        <w:fldChar w:fldCharType="begin">
          <w:fldData xml:space="preserve">PEVuZE5vdGU+PENpdGU+PEF1dGhvcj5Db3g8L0F1dGhvcj48WWVhcj4yMDA5PC9ZZWFyPjxSZWNO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</w:fldData>
        </w:fldChar>
      </w:r>
      <w:r w:rsidR="006753FC">
        <w:instrText xml:space="preserve"> ADDIN EN.CITE </w:instrText>
      </w:r>
      <w:r w:rsidR="006753FC">
        <w:fldChar w:fldCharType="begin">
          <w:fldData xml:space="preserve">PEVuZE5vdGU+PENpdGU+PEF1dGhvcj5Db3g8L0F1dGhvcj48WWVhcj4yMDA5PC9ZZWFyPjxSZWNO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</w:fldData>
        </w:fldChar>
      </w:r>
      <w:r w:rsidR="006753FC">
        <w:instrText xml:space="preserve"> ADDIN EN.CITE.DATA </w:instrText>
      </w:r>
      <w:r w:rsidR="006753FC">
        <w:fldChar w:fldCharType="end"/>
      </w:r>
      <w:r w:rsidR="004A5D9F">
        <w:fldChar w:fldCharType="separate"/>
      </w:r>
      <w:r w:rsidR="006753FC">
        <w:rPr>
          <w:noProof/>
        </w:rPr>
        <w:t>[41, 44]</w:t>
      </w:r>
      <w:r w:rsidR="004A5D9F">
        <w:fldChar w:fldCharType="end"/>
      </w:r>
      <w:r w:rsidRPr="001C70CD">
        <w:t xml:space="preserve">. </w:t>
      </w:r>
    </w:p>
    <w:p w14:paraId="336155DB" w14:textId="77777777" w:rsidR="005543D0" w:rsidRPr="001C70CD" w:rsidRDefault="005543D0" w:rsidP="00365730">
      <w:pPr>
        <w:spacing w:after="0" w:line="480" w:lineRule="auto"/>
      </w:pPr>
    </w:p>
    <w:p w14:paraId="382770C0" w14:textId="497919C5" w:rsidR="001C70CD" w:rsidRPr="001C70CD" w:rsidRDefault="00F65649" w:rsidP="00365730">
      <w:pPr>
        <w:spacing w:after="0" w:line="480" w:lineRule="auto"/>
      </w:pPr>
      <w:r w:rsidRPr="008353D9">
        <w:rPr>
          <w:highlight w:val="cyan"/>
        </w:rPr>
        <w:t>Patients</w:t>
      </w:r>
      <w:r w:rsidRPr="001C70CD">
        <w:t xml:space="preserve"> </w:t>
      </w:r>
      <w:r w:rsidR="001C70CD" w:rsidRPr="001C70CD">
        <w:t>stated they benefited from meeting others who had been through the ICU experience and understood the challenges they were addressing</w:t>
      </w:r>
      <w:r w:rsidR="004A5D9F">
        <w:t xml:space="preserve"> </w:t>
      </w:r>
      <w:r w:rsidR="004A5D9F">
        <w:fldChar w:fldCharType="begin">
          <w:fldData xml:space="preserve">PEVuZE5vdGU+PENpdGU+PEF1dGhvcj5DaGFib3llcjwvQXV0aG9yPjxZZWFyPjIwMDM8L1llYXI+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6753FC">
        <w:instrText xml:space="preserve"> ADDIN EN.CITE </w:instrText>
      </w:r>
      <w:r w:rsidR="006753FC">
        <w:fldChar w:fldCharType="begin">
          <w:fldData xml:space="preserve">PEVuZE5vdGU+PENpdGU+PEF1dGhvcj5DaGFib3llcjwvQXV0aG9yPjxZZWFyPjIwMDM8L1llYXI+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6753FC">
        <w:instrText xml:space="preserve"> ADDIN EN.CITE.DATA </w:instrText>
      </w:r>
      <w:r w:rsidR="006753FC">
        <w:fldChar w:fldCharType="end"/>
      </w:r>
      <w:r w:rsidR="004A5D9F">
        <w:fldChar w:fldCharType="separate"/>
      </w:r>
      <w:r w:rsidR="006753FC">
        <w:rPr>
          <w:noProof/>
        </w:rPr>
        <w:t>[39, 54]</w:t>
      </w:r>
      <w:r w:rsidR="004A5D9F">
        <w:fldChar w:fldCharType="end"/>
      </w:r>
      <w:r w:rsidR="001C70CD" w:rsidRPr="001C70CD">
        <w:t>. They expressed an overwhelming desire to know that what they experienced was ‘normal’, and that it took a long time and should not be concerned with</w:t>
      </w:r>
      <w:r w:rsidR="00C20E6F">
        <w:t xml:space="preserve"> </w:t>
      </w:r>
      <w:r w:rsidR="00C20E6F" w:rsidRPr="008353D9">
        <w:rPr>
          <w:highlight w:val="cyan"/>
        </w:rPr>
        <w:t>slow</w:t>
      </w:r>
      <w:r w:rsidR="001C70CD" w:rsidRPr="001C70CD">
        <w:t xml:space="preserve"> progress</w:t>
      </w:r>
      <w:r w:rsidR="00480E02">
        <w:t xml:space="preserve"> </w:t>
      </w:r>
      <w:r w:rsidR="00480E02">
        <w:fldChar w:fldCharType="begin">
          <w:fldData xml:space="preserve">PEVuZE5vdGU+PENpdGU+PEF1dGhvcj5IYXJhbGRzc29uPC9BdXRob3I+PFllYXI+MjAxNTwvWWVh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6753FC">
        <w:instrText xml:space="preserve"> ADDIN EN.CITE </w:instrText>
      </w:r>
      <w:r w:rsidR="006753FC">
        <w:fldChar w:fldCharType="begin">
          <w:fldData xml:space="preserve">PEVuZE5vdGU+PENpdGU+PEF1dGhvcj5IYXJhbGRzc29uPC9BdXRob3I+PFllYXI+MjAxNTwvWWVh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6753FC">
        <w:instrText xml:space="preserve"> ADDIN EN.CITE.DATA </w:instrText>
      </w:r>
      <w:r w:rsidR="006753FC">
        <w:fldChar w:fldCharType="end"/>
      </w:r>
      <w:r w:rsidR="00480E02">
        <w:fldChar w:fldCharType="separate"/>
      </w:r>
      <w:r w:rsidR="006753FC">
        <w:rPr>
          <w:noProof/>
        </w:rPr>
        <w:t>[38, 39, 53]</w:t>
      </w:r>
      <w:r w:rsidR="00480E02">
        <w:fldChar w:fldCharType="end"/>
      </w:r>
      <w:r w:rsidR="001C70CD" w:rsidRPr="001C70CD">
        <w:t xml:space="preserve">.  </w:t>
      </w:r>
      <w:r w:rsidRPr="008353D9">
        <w:rPr>
          <w:highlight w:val="cyan"/>
        </w:rPr>
        <w:t>Patients</w:t>
      </w:r>
      <w:r w:rsidRPr="001C70CD">
        <w:t xml:space="preserve"> </w:t>
      </w:r>
      <w:r w:rsidR="001C70CD" w:rsidRPr="001C70CD">
        <w:t xml:space="preserve">gained comfort from identifying with others’ experiences and this helped normalise their own experiences </w:t>
      </w:r>
      <w:r w:rsidR="005112F9">
        <w:fldChar w:fldCharType="begin"/>
      </w:r>
      <w:r w:rsidR="006753FC">
        <w:instrText xml:space="preserve"> ADDIN EN.CITE &lt;EndNote&gt;&lt;Cite&gt;&lt;Author&gt;Chaboyer&lt;/Author&gt;&lt;Year&gt;2003&lt;/Year&gt;&lt;RecNum&gt;2601&lt;/RecNum&gt;&lt;DisplayText&gt;[54]&lt;/DisplayText&gt;&lt;record&gt;&lt;rec-number&gt;2601&lt;/rec-number&gt;&lt;foreign-keys&gt;&lt;key app="EN" db-id="x5ewdxr58rv22zev2xzxedw7ef0de2f0ts0w" timestamp="1544456476"&gt;2601&lt;/key&gt;&lt;/foreign-keys&gt;&lt;ref-type name="Journal Article"&gt;17&lt;/ref-type&gt;&lt;contributors&gt;&lt;authors&gt;&lt;author&gt;Chaboyer, W.&lt;/author&gt;&lt;author&gt;Grace, J.&lt;/author&gt;&lt;/authors&gt;&lt;/contributors&gt;&lt;auth-address&gt;Faculty of Nursing and Health, Centre for Clinical Practice Innovation, Griffith University, Bundall, Queensland, Australia. W.Chaboyer@griffith.edu.au&lt;/auth-address&gt;&lt;titles&gt;&lt;title&gt;Following the path of ICU survivors: a quality-improvement activity&lt;/title&gt;&lt;secondary-title&gt;Nurs Crit Care&lt;/secondary-title&gt;&lt;alt-title&gt;Nursing in critical care&lt;/alt-title&gt;&lt;/titles&gt;&lt;alt-periodical&gt;&lt;full-title&gt;Nursing In Critical Care&lt;/full-title&gt;&lt;/alt-periodical&gt;&lt;pages&gt;149-55&lt;/pages&gt;&lt;volume&gt;8&lt;/volume&gt;&lt;number&gt;4&lt;/number&gt;&lt;edition&gt;2003/08/28&lt;/edition&gt;&lt;keywords&gt;&lt;keyword&gt;Adult&lt;/keyword&gt;&lt;keyword&gt;Aged&lt;/keyword&gt;&lt;keyword&gt;*Continuity of Patient Care&lt;/keyword&gt;&lt;keyword&gt;Female&lt;/keyword&gt;&lt;keyword&gt;Humans&lt;/keyword&gt;&lt;keyword&gt;*Intensive Care Units&lt;/keyword&gt;&lt;keyword&gt;Male&lt;/keyword&gt;&lt;keyword&gt;Middle Aged&lt;/keyword&gt;&lt;keyword&gt;*Patient Discharge&lt;/keyword&gt;&lt;keyword&gt;*Quality of Health Care&lt;/keyword&gt;&lt;keyword&gt;*Survivors&lt;/keyword&gt;&lt;keyword&gt;Time Factors&lt;/keyword&gt;&lt;/keywords&gt;&lt;dates&gt;&lt;year&gt;2003&lt;/year&gt;&lt;pub-dates&gt;&lt;date&gt;Jul-Aug&lt;/date&gt;&lt;/pub-dates&gt;&lt;/dates&gt;&lt;isbn&gt;1362-1017 (Print)&amp;#xD;1362-1017&lt;/isbn&gt;&lt;accession-num&gt;12940690&lt;/accession-num&gt;&lt;urls&gt;&lt;/urls&gt;&lt;remote-database-provider&gt;NLM&lt;/remote-database-provider&gt;&lt;language&gt;eng&lt;/language&gt;&lt;/record&gt;&lt;/Cite&gt;&lt;/EndNote&gt;</w:instrText>
      </w:r>
      <w:r w:rsidR="005112F9">
        <w:fldChar w:fldCharType="separate"/>
      </w:r>
      <w:r w:rsidR="006753FC">
        <w:rPr>
          <w:noProof/>
        </w:rPr>
        <w:t>[54]</w:t>
      </w:r>
      <w:r w:rsidR="005112F9">
        <w:fldChar w:fldCharType="end"/>
      </w:r>
      <w:r w:rsidR="001C70CD" w:rsidRPr="001C70CD">
        <w:t>.</w:t>
      </w:r>
    </w:p>
    <w:p w14:paraId="5C1D4672" w14:textId="77777777" w:rsidR="001C70CD" w:rsidRPr="001C70CD" w:rsidRDefault="001C70CD" w:rsidP="00365730">
      <w:pPr>
        <w:spacing w:after="0" w:line="480" w:lineRule="auto"/>
      </w:pPr>
    </w:p>
    <w:p w14:paraId="6A24754E" w14:textId="77777777" w:rsidR="001C70CD" w:rsidRPr="005543D0" w:rsidRDefault="001C70CD" w:rsidP="00365730">
      <w:pPr>
        <w:spacing w:after="0" w:line="480" w:lineRule="auto"/>
        <w:rPr>
          <w:u w:val="single"/>
        </w:rPr>
      </w:pPr>
      <w:r w:rsidRPr="005543D0">
        <w:rPr>
          <w:u w:val="single"/>
        </w:rPr>
        <w:t>Spiritual needs</w:t>
      </w:r>
    </w:p>
    <w:p w14:paraId="13B50EC6" w14:textId="7E410EE0" w:rsidR="001C70CD" w:rsidRPr="001C70CD" w:rsidRDefault="000E7DAF" w:rsidP="00365730">
      <w:pPr>
        <w:spacing w:after="0" w:line="480" w:lineRule="auto"/>
      </w:pPr>
      <w:r w:rsidRPr="008353D9">
        <w:rPr>
          <w:highlight w:val="cyan"/>
        </w:rPr>
        <w:t>An additional category of spiritual support needs emerged from the literature</w:t>
      </w:r>
      <w:r w:rsidR="00E270A3" w:rsidRPr="008353D9">
        <w:rPr>
          <w:highlight w:val="cyan"/>
        </w:rPr>
        <w:t xml:space="preserve"> and were not </w:t>
      </w:r>
      <w:r w:rsidR="009B792B" w:rsidRPr="008353D9">
        <w:rPr>
          <w:highlight w:val="cyan"/>
        </w:rPr>
        <w:t xml:space="preserve">necessarily synonymous with religious needs. </w:t>
      </w:r>
      <w:r w:rsidR="0057364E" w:rsidRPr="008353D9">
        <w:rPr>
          <w:highlight w:val="cyan"/>
        </w:rPr>
        <w:t xml:space="preserve"> Three</w:t>
      </w:r>
      <w:r w:rsidR="0057364E">
        <w:t xml:space="preserve"> studies reported patients’ views about having</w:t>
      </w:r>
      <w:r w:rsidRPr="000E7DAF">
        <w:t xml:space="preserve"> near death experience</w:t>
      </w:r>
      <w:r w:rsidR="0057364E">
        <w:t>s</w:t>
      </w:r>
      <w:r w:rsidRPr="000E7DAF">
        <w:t xml:space="preserve"> and </w:t>
      </w:r>
      <w:r w:rsidR="0057364E">
        <w:t>the need to believe</w:t>
      </w:r>
      <w:r w:rsidRPr="000E7DAF">
        <w:t xml:space="preserve"> in a higher entity</w:t>
      </w:r>
      <w:r w:rsidR="0057364E">
        <w:t xml:space="preserve"> </w:t>
      </w:r>
      <w:r w:rsidR="00001573">
        <w:fldChar w:fldCharType="begin">
          <w:fldData xml:space="preserve">PEVuZE5vdGU+PENpdGU+PEF1dGhvcj5NYWdhcmV5PC9BdXRob3I+PFllYXI+MjAwNTwvWWVhcj48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</w:fldData>
        </w:fldChar>
      </w:r>
      <w:r w:rsidR="006753FC">
        <w:instrText xml:space="preserve"> ADDIN EN.CITE </w:instrText>
      </w:r>
      <w:r w:rsidR="006753FC">
        <w:fldChar w:fldCharType="begin">
          <w:fldData xml:space="preserve">PEVuZE5vdGU+PENpdGU+PEF1dGhvcj5NYWdhcmV5PC9BdXRob3I+PFllYXI+MjAwNTwvWWVhcj48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</w:fldData>
        </w:fldChar>
      </w:r>
      <w:r w:rsidR="006753FC">
        <w:instrText xml:space="preserve"> ADDIN EN.CITE.DATA </w:instrText>
      </w:r>
      <w:r w:rsidR="006753FC">
        <w:fldChar w:fldCharType="end"/>
      </w:r>
      <w:r w:rsidR="00001573">
        <w:fldChar w:fldCharType="separate"/>
      </w:r>
      <w:r w:rsidR="006753FC">
        <w:rPr>
          <w:noProof/>
        </w:rPr>
        <w:t>[5, 32, 49]</w:t>
      </w:r>
      <w:r w:rsidR="00001573">
        <w:fldChar w:fldCharType="end"/>
      </w:r>
      <w:r w:rsidR="0054232D">
        <w:t xml:space="preserve">. </w:t>
      </w:r>
      <w:r w:rsidR="001C70CD" w:rsidRPr="001C70CD">
        <w:t xml:space="preserve">A study </w:t>
      </w:r>
      <w:r w:rsidR="004D3341">
        <w:t>conducted in Jordan</w:t>
      </w:r>
      <w:r w:rsidR="001C70CD" w:rsidRPr="001C70CD">
        <w:t xml:space="preserve"> reported survivors needing to thank and praise Allah for their recovery</w:t>
      </w:r>
      <w:r w:rsidR="004D3341">
        <w:t>,</w:t>
      </w:r>
      <w:r w:rsidR="001C70CD" w:rsidRPr="001C70CD">
        <w:t xml:space="preserve"> making Dua (the act of supplication or asking Allah for help), and </w:t>
      </w:r>
      <w:r w:rsidR="004D3341">
        <w:t xml:space="preserve">wishing to </w:t>
      </w:r>
      <w:r w:rsidR="001C70CD" w:rsidRPr="001C70CD">
        <w:t>visit holy places to show obedience to Allah</w:t>
      </w:r>
      <w:r w:rsidR="006A2B8B">
        <w:t xml:space="preserve"> </w:t>
      </w:r>
      <w:r w:rsidR="00961474">
        <w:fldChar w:fldCharType="begin"/>
      </w:r>
      <w:r w:rsidR="006753FC">
        <w:instrText xml:space="preserve"> ADDIN EN.CITE &lt;EndNote&gt;&lt;Cite&gt;&lt;Author&gt;Abdalrahim&lt;/Author&gt;&lt;Year&gt;2014&lt;/Year&gt;&lt;RecNum&gt;5&lt;/RecNum&gt;&lt;DisplayText&gt;[5]&lt;/DisplayText&gt;&lt;record&gt;&lt;rec-number&gt;5&lt;/rec-number&gt;&lt;foreign-keys&gt;&lt;key app="EN" db-id="ezv22520ad29pte5vf7xwwea0t5fxzxrp09z" timestamp="1542892960"&gt;5&lt;/key&gt;&lt;/foreign-keys&gt;&lt;ref-type name="Journal Article"&gt;17&lt;/ref-type&gt;&lt;contributors&gt;&lt;authors&gt;&lt;author&gt;Abdalrahim, M. S.&lt;/author&gt;&lt;author&gt;Zeilani, R. S.&lt;/author&gt;&lt;/authors&gt;&lt;/contributors&gt;&lt;titles&gt;&lt;title&gt;Jordanian survivors’ experiences of recovery from critical illness: a qualitative study&lt;/title&gt;&lt;secondary-title&gt;Int Nurs Rev.&lt;/secondary-title&gt;&lt;/titles&gt;&lt;periodical&gt;&lt;full-title&gt;Int Nurs Rev.&lt;/full-title&gt;&lt;/periodical&gt;&lt;volume&gt;61&lt;/volume&gt;&lt;dates&gt;&lt;year&gt;2014&lt;/year&gt;&lt;/dates&gt;&lt;label&gt;Abdalrahim2014&lt;/label&gt;&lt;urls&gt;&lt;related-urls&gt;&lt;url&gt;http://dx.doi.org/10.1111/inr.12142&lt;/url&gt;&lt;/related-urls&gt;&lt;/urls&gt;&lt;electronic-resource-num&gt;10.1111/inr.12142&lt;/electronic-resource-num&gt;&lt;/record&gt;&lt;/Cite&gt;&lt;/EndNote&gt;</w:instrText>
      </w:r>
      <w:r w:rsidR="00961474">
        <w:fldChar w:fldCharType="separate"/>
      </w:r>
      <w:r w:rsidR="006753FC">
        <w:rPr>
          <w:noProof/>
        </w:rPr>
        <w:t>[5]</w:t>
      </w:r>
      <w:r w:rsidR="00961474">
        <w:fldChar w:fldCharType="end"/>
      </w:r>
      <w:r w:rsidR="001C70CD" w:rsidRPr="001C70CD">
        <w:t>.</w:t>
      </w:r>
      <w:r w:rsidR="0054232D">
        <w:t xml:space="preserve"> Similarly, Magarey </w:t>
      </w:r>
      <w:r w:rsidR="00961474">
        <w:fldChar w:fldCharType="begin">
          <w:fldData xml:space="preserve">PEVuZE5vdGU+PENpdGU+PEF1dGhvcj5NYWdhcmV5PC9BdXRob3I+PFllYXI+MjAwNTwvWWVhcj48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</w:fldData>
        </w:fldChar>
      </w:r>
      <w:r w:rsidR="006753FC">
        <w:instrText xml:space="preserve"> ADDIN EN.CITE </w:instrText>
      </w:r>
      <w:r w:rsidR="006753FC">
        <w:fldChar w:fldCharType="begin">
          <w:fldData xml:space="preserve">PEVuZE5vdGU+PENpdGU+PEF1dGhvcj5NYWdhcmV5PC9BdXRob3I+PFllYXI+MjAwNTwvWWVhcj48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</w:fldData>
        </w:fldChar>
      </w:r>
      <w:r w:rsidR="006753FC">
        <w:instrText xml:space="preserve"> ADDIN EN.CITE.DATA </w:instrText>
      </w:r>
      <w:r w:rsidR="006753FC">
        <w:fldChar w:fldCharType="end"/>
      </w:r>
      <w:r w:rsidR="00961474">
        <w:fldChar w:fldCharType="separate"/>
      </w:r>
      <w:r w:rsidR="006753FC">
        <w:rPr>
          <w:noProof/>
        </w:rPr>
        <w:t>[32]</w:t>
      </w:r>
      <w:r w:rsidR="00961474">
        <w:fldChar w:fldCharType="end"/>
      </w:r>
      <w:r w:rsidR="0054232D">
        <w:t xml:space="preserve"> reported that patients described a spiritual experience of moving from powerlessness to a sense of purpose and acceptance in their recovery.</w:t>
      </w:r>
      <w:r w:rsidR="00E612F6">
        <w:t xml:space="preserve"> </w:t>
      </w:r>
      <w:r w:rsidR="001C70CD" w:rsidRPr="001C70CD">
        <w:t>For some patients transferring from the ICU to the ward resulted in them realizing that “I could have died”</w:t>
      </w:r>
      <w:r w:rsidR="0054232D">
        <w:t xml:space="preserve"> </w:t>
      </w:r>
      <w:r w:rsidR="00961474">
        <w:fldChar w:fldCharType="begin">
          <w:fldData xml:space="preserve">PEVuZE5vdGU+PENpdGU+PEF1dGhvcj5NYWdhcmV5PC9BdXRob3I+PFllYXI+MjAwNTwvWWVhcj48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</w:fldData>
        </w:fldChar>
      </w:r>
      <w:r w:rsidR="006753FC">
        <w:instrText xml:space="preserve"> ADDIN EN.CITE </w:instrText>
      </w:r>
      <w:r w:rsidR="006753FC">
        <w:fldChar w:fldCharType="begin">
          <w:fldData xml:space="preserve">PEVuZE5vdGU+PENpdGU+PEF1dGhvcj5NYWdhcmV5PC9BdXRob3I+PFllYXI+MjAwNTwvWWVhcj48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</w:fldData>
        </w:fldChar>
      </w:r>
      <w:r w:rsidR="006753FC">
        <w:instrText xml:space="preserve"> ADDIN EN.CITE.DATA </w:instrText>
      </w:r>
      <w:r w:rsidR="006753FC">
        <w:fldChar w:fldCharType="end"/>
      </w:r>
      <w:r w:rsidR="00961474">
        <w:fldChar w:fldCharType="separate"/>
      </w:r>
      <w:r w:rsidR="006753FC">
        <w:rPr>
          <w:noProof/>
        </w:rPr>
        <w:t>[32, 49]</w:t>
      </w:r>
      <w:r w:rsidR="00961474">
        <w:fldChar w:fldCharType="end"/>
      </w:r>
      <w:r w:rsidR="001C70CD" w:rsidRPr="001C70CD">
        <w:t>. This traumatic realisation caused many participants to revisit the meaning of their lives and mak</w:t>
      </w:r>
      <w:r w:rsidR="0054232D">
        <w:t>e</w:t>
      </w:r>
      <w:r w:rsidR="001C70CD" w:rsidRPr="001C70CD">
        <w:t xml:space="preserve"> each day count</w:t>
      </w:r>
      <w:r w:rsidR="006A2B8B">
        <w:t xml:space="preserve"> </w:t>
      </w:r>
      <w:r w:rsidR="00961474">
        <w:fldChar w:fldCharType="begin"/>
      </w:r>
      <w:r w:rsidR="006753FC">
        <w:instrText xml:space="preserve"> ADDIN EN.CITE &lt;EndNote&gt;&lt;Cite&gt;&lt;Author&gt;McKinney&lt;/Author&gt;&lt;Year&gt;2002&lt;/Year&gt;&lt;RecNum&gt;2594&lt;/RecNum&gt;&lt;DisplayText&gt;[49]&lt;/DisplayText&gt;&lt;record&gt;&lt;rec-number&gt;2594&lt;/rec-number&gt;&lt;foreign-keys&gt;&lt;key app="EN" db-id="x5ewdxr58rv22zev2xzxedw7ef0de2f0ts0w" timestamp="1544455721"&gt;2594&lt;/key&gt;&lt;/foreign-keys&gt;&lt;ref-type name="Journal Article"&gt;17&lt;/ref-type&gt;&lt;contributors&gt;&lt;authors&gt;&lt;author&gt;McKinney, A. A.&lt;/author&gt;&lt;author&gt;Deeny, P.&lt;/author&gt;&lt;/authors&gt;&lt;/contributors&gt;&lt;auth-address&gt;School of Nursing and Midwifery, Queen&amp;apos;s University Belfast, UK. a.mckinney@qub.ac.uk&lt;/auth-address&gt;&lt;titles&gt;&lt;title&gt;Leaving the intensive care unit: a phenomenological study of the patients&amp;apos; experience&lt;/title&gt;&lt;secondary-title&gt;Intensive Crit Care Nurs&lt;/secondary-title&gt;&lt;alt-title&gt;Intensive &amp;amp; critical care nursing&lt;/alt-title&gt;&lt;/titles&gt;&lt;alt-periodical&gt;&lt;full-title&gt;Intensive &amp;amp; Critical Care Nursing&lt;/full-title&gt;&lt;/alt-periodical&gt;&lt;pages&gt;320-31&lt;/pages&gt;&lt;volume&gt;18&lt;/volume&gt;&lt;number&gt;6&lt;/number&gt;&lt;edition&gt;2003/01/16&lt;/edition&gt;&lt;keywords&gt;&lt;keyword&gt;Adult&lt;/keyword&gt;&lt;keyword&gt;Aged&lt;/keyword&gt;&lt;keyword&gt;Attitude to Health&lt;/keyword&gt;&lt;keyword&gt;Critical Illness/psychology&lt;/keyword&gt;&lt;keyword&gt;Humans&lt;/keyword&gt;&lt;keyword&gt;Inpatients/*psychology&lt;/keyword&gt;&lt;keyword&gt;*Intensive Care Units&lt;/keyword&gt;&lt;keyword&gt;Middle Aged&lt;/keyword&gt;&lt;keyword&gt;*Patient Transfer&lt;/keyword&gt;&lt;keyword&gt;*Patients&amp;apos; Rooms&lt;/keyword&gt;&lt;keyword&gt;Stress, Psychological/etiology&lt;/keyword&gt;&lt;/keywords&gt;&lt;dates&gt;&lt;year&gt;2002&lt;/year&gt;&lt;pub-dates&gt;&lt;date&gt;Dec&lt;/date&gt;&lt;/pub-dates&gt;&lt;/dates&gt;&lt;isbn&gt;0964-3397 (Print)&amp;#xD;0964-3397&lt;/isbn&gt;&lt;accession-num&gt;12526870&lt;/accession-num&gt;&lt;urls&gt;&lt;/urls&gt;&lt;remote-database-provider&gt;NLM&lt;/remote-database-provider&gt;&lt;language&gt;eng&lt;/language&gt;&lt;/record&gt;&lt;/Cite&gt;&lt;/EndNote&gt;</w:instrText>
      </w:r>
      <w:r w:rsidR="00961474">
        <w:fldChar w:fldCharType="separate"/>
      </w:r>
      <w:r w:rsidR="006753FC">
        <w:rPr>
          <w:noProof/>
        </w:rPr>
        <w:t>[49]</w:t>
      </w:r>
      <w:r w:rsidR="00961474">
        <w:fldChar w:fldCharType="end"/>
      </w:r>
      <w:r w:rsidR="001C70CD" w:rsidRPr="001C70CD">
        <w:t>.</w:t>
      </w:r>
    </w:p>
    <w:p w14:paraId="240488D0" w14:textId="77777777" w:rsidR="001C70CD" w:rsidRDefault="001C70CD" w:rsidP="00365730">
      <w:pPr>
        <w:spacing w:after="0" w:line="480" w:lineRule="auto"/>
      </w:pPr>
    </w:p>
    <w:p w14:paraId="5D0166F5" w14:textId="77777777" w:rsidR="004655DD" w:rsidRPr="005543D0" w:rsidRDefault="004655DD" w:rsidP="00365730">
      <w:pPr>
        <w:spacing w:after="0" w:line="480" w:lineRule="auto"/>
        <w:rPr>
          <w:b/>
        </w:rPr>
      </w:pPr>
      <w:r w:rsidRPr="005543D0">
        <w:rPr>
          <w:b/>
        </w:rPr>
        <w:t>Discussion</w:t>
      </w:r>
      <w:r w:rsidR="00412492" w:rsidRPr="005543D0">
        <w:rPr>
          <w:b/>
        </w:rPr>
        <w:t xml:space="preserve"> </w:t>
      </w:r>
    </w:p>
    <w:p w14:paraId="19D7A537" w14:textId="77777777" w:rsidR="00E430F8" w:rsidRDefault="00E94D3D" w:rsidP="00365730">
      <w:pPr>
        <w:spacing w:after="0" w:line="480" w:lineRule="auto"/>
      </w:pPr>
      <w:r>
        <w:t xml:space="preserve">This review </w:t>
      </w:r>
      <w:r w:rsidR="00AA3115">
        <w:t>has categorised ICU survivor support needs across the ICU patient recovery trajectory</w:t>
      </w:r>
      <w:r w:rsidR="000E7DAF" w:rsidRPr="000E7DAF">
        <w:t xml:space="preserve"> </w:t>
      </w:r>
      <w:r w:rsidR="000E7DAF">
        <w:t xml:space="preserve">and has shown how they </w:t>
      </w:r>
      <w:r w:rsidR="00A56F36">
        <w:t xml:space="preserve">exist, </w:t>
      </w:r>
      <w:r w:rsidR="000E7DAF">
        <w:t xml:space="preserve">change and adapt over time. </w:t>
      </w:r>
      <w:r w:rsidR="00FD73A0">
        <w:t>I</w:t>
      </w:r>
      <w:r w:rsidR="00E430F8">
        <w:t xml:space="preserve">dentifying </w:t>
      </w:r>
      <w:r w:rsidR="009A597B">
        <w:t xml:space="preserve">and understanding </w:t>
      </w:r>
      <w:r w:rsidR="00FD73A0">
        <w:t>the overwhelming</w:t>
      </w:r>
      <w:r w:rsidR="00E430F8">
        <w:t xml:space="preserve"> </w:t>
      </w:r>
      <w:r w:rsidR="00443C7A">
        <w:t xml:space="preserve">emotional, </w:t>
      </w:r>
      <w:r w:rsidR="00E430F8">
        <w:t>physical, and cognitive experiences</w:t>
      </w:r>
      <w:r w:rsidR="00FD73A0">
        <w:t xml:space="preserve">, </w:t>
      </w:r>
      <w:r w:rsidR="00E430F8">
        <w:t xml:space="preserve">and </w:t>
      </w:r>
      <w:r w:rsidR="00443C7A">
        <w:t xml:space="preserve">the </w:t>
      </w:r>
      <w:r w:rsidR="00FD73A0">
        <w:t xml:space="preserve">subsequent support </w:t>
      </w:r>
      <w:r w:rsidR="00E430F8">
        <w:t xml:space="preserve">needs </w:t>
      </w:r>
      <w:r w:rsidR="0089275E">
        <w:t>expressed</w:t>
      </w:r>
      <w:r w:rsidR="00E430F8">
        <w:t xml:space="preserve"> by </w:t>
      </w:r>
      <w:r w:rsidR="009A597B">
        <w:t xml:space="preserve">people who have had a stay in </w:t>
      </w:r>
      <w:r w:rsidR="00E430F8">
        <w:t>ICU</w:t>
      </w:r>
      <w:r w:rsidR="00FD73A0">
        <w:t>,</w:t>
      </w:r>
      <w:r w:rsidR="00E430F8">
        <w:t xml:space="preserve"> is a powerful step to</w:t>
      </w:r>
      <w:r w:rsidR="009A597B">
        <w:t>wards</w:t>
      </w:r>
      <w:r w:rsidR="00E430F8">
        <w:t xml:space="preserve"> determining </w:t>
      </w:r>
      <w:r w:rsidR="00FD73A0">
        <w:t xml:space="preserve">early service intervention as </w:t>
      </w:r>
      <w:r w:rsidR="00E430F8">
        <w:t xml:space="preserve">patients </w:t>
      </w:r>
      <w:r w:rsidR="00FD73A0">
        <w:t xml:space="preserve">make their </w:t>
      </w:r>
      <w:r w:rsidR="00E430F8">
        <w:t xml:space="preserve">journey from ICU to regaining independence at home.  </w:t>
      </w:r>
    </w:p>
    <w:p w14:paraId="00E9EB27" w14:textId="77777777" w:rsidR="00E612F6" w:rsidRDefault="00E612F6" w:rsidP="00365730">
      <w:pPr>
        <w:spacing w:after="0" w:line="480" w:lineRule="auto"/>
      </w:pPr>
    </w:p>
    <w:p w14:paraId="28EEE52D" w14:textId="77777777" w:rsidR="00881A38" w:rsidRDefault="00443C7A" w:rsidP="00365730">
      <w:pPr>
        <w:spacing w:after="0" w:line="480" w:lineRule="auto"/>
      </w:pPr>
      <w:r>
        <w:t xml:space="preserve">Our scoping review </w:t>
      </w:r>
      <w:r w:rsidR="00B174EE">
        <w:t>confirms that</w:t>
      </w:r>
      <w:r>
        <w:t xml:space="preserve"> p</w:t>
      </w:r>
      <w:r w:rsidR="001C70CD" w:rsidRPr="001C70CD">
        <w:t xml:space="preserve">atients’ </w:t>
      </w:r>
      <w:r w:rsidR="00DF1A83">
        <w:t xml:space="preserve">support </w:t>
      </w:r>
      <w:r w:rsidR="001C70CD" w:rsidRPr="001C70CD">
        <w:t xml:space="preserve">needs are </w:t>
      </w:r>
      <w:r w:rsidR="0089275E">
        <w:t>undoubtedly</w:t>
      </w:r>
      <w:r w:rsidR="001C70CD" w:rsidRPr="001C70CD">
        <w:t xml:space="preserve"> multifaceted </w:t>
      </w:r>
      <w:r w:rsidR="00DF1A83">
        <w:t xml:space="preserve">and complex </w:t>
      </w:r>
      <w:r w:rsidR="005414CF" w:rsidRPr="001C70CD">
        <w:t>following</w:t>
      </w:r>
      <w:r w:rsidR="005414CF">
        <w:t xml:space="preserve"> critical </w:t>
      </w:r>
      <w:r w:rsidR="00B174EE">
        <w:t xml:space="preserve">illness. </w:t>
      </w:r>
      <w:r>
        <w:t xml:space="preserve">Patients </w:t>
      </w:r>
      <w:r w:rsidR="000952A0">
        <w:t xml:space="preserve">express </w:t>
      </w:r>
      <w:r w:rsidR="00A56F36">
        <w:t xml:space="preserve">various </w:t>
      </w:r>
      <w:r>
        <w:t xml:space="preserve">needs at </w:t>
      </w:r>
      <w:r w:rsidR="00577183">
        <w:t xml:space="preserve">each </w:t>
      </w:r>
      <w:r w:rsidR="00597C72">
        <w:t xml:space="preserve">transition </w:t>
      </w:r>
      <w:r>
        <w:t>point</w:t>
      </w:r>
      <w:r w:rsidR="00A56F36">
        <w:t xml:space="preserve">. In the early phases, </w:t>
      </w:r>
      <w:r w:rsidR="00881A38">
        <w:t>instrumental and emotional needs come to the fore reflect</w:t>
      </w:r>
      <w:r w:rsidR="0057364E">
        <w:t>ing the</w:t>
      </w:r>
      <w:r w:rsidR="00881A38">
        <w:t xml:space="preserve"> </w:t>
      </w:r>
      <w:r w:rsidR="00A56F36">
        <w:t xml:space="preserve">fundamental human needs for nutrition, hydration, comfort, safety and physical and emotional support. Some </w:t>
      </w:r>
      <w:r w:rsidR="00EC266A">
        <w:t>support needs</w:t>
      </w:r>
      <w:r w:rsidR="00A56F36">
        <w:t xml:space="preserve"> persisted </w:t>
      </w:r>
      <w:r w:rsidR="00577183">
        <w:t>and/or evolve</w:t>
      </w:r>
      <w:r w:rsidR="00A56F36">
        <w:t>d</w:t>
      </w:r>
      <w:r w:rsidR="00577183">
        <w:t xml:space="preserve"> </w:t>
      </w:r>
      <w:r>
        <w:t xml:space="preserve">across </w:t>
      </w:r>
      <w:r w:rsidR="00577183">
        <w:t xml:space="preserve">the </w:t>
      </w:r>
      <w:r>
        <w:t>continuum</w:t>
      </w:r>
      <w:r w:rsidR="000952A0">
        <w:t xml:space="preserve"> of </w:t>
      </w:r>
      <w:r w:rsidR="00A56F36">
        <w:t xml:space="preserve">recovery, </w:t>
      </w:r>
      <w:r w:rsidR="00B43A9E">
        <w:t>depending upon the level of disability. I</w:t>
      </w:r>
      <w:r w:rsidR="00A56F36">
        <w:t xml:space="preserve">f </w:t>
      </w:r>
      <w:r w:rsidR="001C70CD" w:rsidRPr="001C70CD">
        <w:t>not address</w:t>
      </w:r>
      <w:r w:rsidR="00577183">
        <w:t>ed</w:t>
      </w:r>
      <w:r w:rsidR="001C70CD" w:rsidRPr="001C70CD">
        <w:t xml:space="preserve"> </w:t>
      </w:r>
      <w:r w:rsidR="000952A0">
        <w:t>early on</w:t>
      </w:r>
      <w:r w:rsidR="00A56F36">
        <w:t>,</w:t>
      </w:r>
      <w:r w:rsidR="001C70CD" w:rsidRPr="001C70CD">
        <w:t xml:space="preserve"> </w:t>
      </w:r>
      <w:r w:rsidR="00B43A9E">
        <w:t xml:space="preserve">these needs would </w:t>
      </w:r>
      <w:r w:rsidR="000952A0">
        <w:t xml:space="preserve">likely </w:t>
      </w:r>
      <w:r w:rsidR="00597C72">
        <w:t xml:space="preserve">continue and escalate </w:t>
      </w:r>
      <w:r w:rsidR="000952A0">
        <w:t>in</w:t>
      </w:r>
      <w:r w:rsidR="001C70CD" w:rsidRPr="001C70CD">
        <w:t xml:space="preserve"> a later phase</w:t>
      </w:r>
      <w:r w:rsidR="000952A0">
        <w:t xml:space="preserve"> of </w:t>
      </w:r>
      <w:r w:rsidR="00597C72">
        <w:t>recovery.</w:t>
      </w:r>
      <w:r w:rsidR="00597C72" w:rsidRPr="001C70CD">
        <w:t xml:space="preserve"> </w:t>
      </w:r>
      <w:r w:rsidR="00B43A9E">
        <w:t xml:space="preserve">As patients transitioned into different phases, their support needs </w:t>
      </w:r>
      <w:r w:rsidR="00557BA2">
        <w:t>follow</w:t>
      </w:r>
      <w:r w:rsidR="00EC266A">
        <w:t>ed</w:t>
      </w:r>
      <w:r w:rsidR="00B43A9E">
        <w:t xml:space="preserve"> the pattern of Maslow’s hierarchy of needs</w:t>
      </w:r>
      <w:r w:rsidR="00C82F75">
        <w:t xml:space="preserve"> </w:t>
      </w:r>
      <w:r w:rsidR="00C82F75">
        <w:fldChar w:fldCharType="begin"/>
      </w:r>
      <w:r w:rsidR="006753FC">
        <w:instrText xml:space="preserve"> ADDIN EN.CITE &lt;EndNote&gt;&lt;Cite&gt;&lt;Author&gt;Maslow&lt;/Author&gt;&lt;Year&gt;1943&lt;/Year&gt;&lt;RecNum&gt;2606&lt;/RecNum&gt;&lt;DisplayText&gt;[58]&lt;/DisplayText&gt;&lt;record&gt;&lt;rec-number&gt;2606&lt;/rec-number&gt;&lt;foreign-keys&gt;&lt;key app="EN" db-id="x5ewdxr58rv22zev2xzxedw7ef0de2f0ts0w" timestamp="1544616947"&gt;2606&lt;/key&gt;&lt;/foreign-keys&gt;&lt;ref-type name="Journal Article"&gt;17&lt;/ref-type&gt;&lt;contributors&gt;&lt;authors&gt;&lt;author&gt;Maslow, AH.&lt;/author&gt;&lt;/authors&gt;&lt;/contributors&gt;&lt;titles&gt;&lt;title&gt;A theory of human motivation&lt;/title&gt;&lt;secondary-title&gt;Psychological Review&lt;/secondary-title&gt;&lt;/titles&gt;&lt;periodical&gt;&lt;full-title&gt;Psychological Review&lt;/full-title&gt;&lt;/periodical&gt;&lt;pages&gt;370-396&lt;/pages&gt;&lt;volume&gt;50&lt;/volume&gt;&lt;number&gt;4&lt;/number&gt;&lt;dates&gt;&lt;year&gt;1943&lt;/year&gt;&lt;/dates&gt;&lt;urls&gt;&lt;related-urls&gt;&lt;url&gt;http://dx.doi.org/10.1037/h0054346&lt;/url&gt;&lt;/related-urls&gt;&lt;/urls&gt;&lt;/record&gt;&lt;/Cite&gt;&lt;/EndNote&gt;</w:instrText>
      </w:r>
      <w:r w:rsidR="00C82F75">
        <w:fldChar w:fldCharType="separate"/>
      </w:r>
      <w:r w:rsidR="006753FC">
        <w:rPr>
          <w:noProof/>
        </w:rPr>
        <w:t>[58]</w:t>
      </w:r>
      <w:r w:rsidR="00C82F75">
        <w:fldChar w:fldCharType="end"/>
      </w:r>
      <w:r w:rsidR="00B43A9E">
        <w:t>: requiring safety and security as they transitioned to the ward; needing family support and belonging and needing a sense of esteem as they transitioned towards increased independence from hospital care and the cotton wool blanket of family support.</w:t>
      </w:r>
      <w:r w:rsidR="00DD7117" w:rsidRPr="00DD7117">
        <w:t xml:space="preserve"> </w:t>
      </w:r>
      <w:r w:rsidR="00881A38" w:rsidRPr="00881A38">
        <w:t>Although we used House’s Social Support Needs framework to classify needs</w:t>
      </w:r>
      <w:r w:rsidR="00480E02">
        <w:t xml:space="preserve"> </w:t>
      </w:r>
      <w:r w:rsidR="00480E02">
        <w:fldChar w:fldCharType="begin"/>
      </w:r>
      <w:r w:rsidR="006753FC">
        <w:instrText xml:space="preserve"> ADDIN EN.CITE &lt;EndNote&gt;&lt;Cite&gt;&lt;Author&gt;House&lt;/Author&gt;&lt;Year&gt;1981&lt;/Year&gt;&lt;RecNum&gt;46&lt;/RecNum&gt;&lt;DisplayText&gt;[22]&lt;/DisplayText&gt;&lt;record&gt;&lt;rec-number&gt;46&lt;/rec-number&gt;&lt;foreign-keys&gt;&lt;key app="EN" db-id="ezv22520ad29pte5vf7xwwea0t5fxzxrp09z" timestamp="1542893614"&gt;46&lt;/key&gt;&lt;/foreign-keys&gt;&lt;ref-type name="Book"&gt;6&lt;/ref-type&gt;&lt;contributors&gt;&lt;authors&gt;&lt;author&gt;House, J.S.&lt;/author&gt;&lt;/authors&gt;&lt;/contributors&gt;&lt;titles&gt;&lt;title&gt;Work stress and social support&lt;/title&gt;&lt;/titles&gt;&lt;dates&gt;&lt;year&gt;1981&lt;/year&gt;&lt;/dates&gt;&lt;publisher&gt;Reading, Mass. : Addison-Wesley Pub. Co., ©1981.&lt;/publisher&gt;&lt;urls&gt;&lt;/urls&gt;&lt;/record&gt;&lt;/Cite&gt;&lt;/EndNote&gt;</w:instrText>
      </w:r>
      <w:r w:rsidR="00480E02">
        <w:fldChar w:fldCharType="separate"/>
      </w:r>
      <w:r w:rsidR="006753FC">
        <w:rPr>
          <w:noProof/>
        </w:rPr>
        <w:t>[22]</w:t>
      </w:r>
      <w:r w:rsidR="00480E02">
        <w:fldChar w:fldCharType="end"/>
      </w:r>
      <w:r w:rsidR="00881A38" w:rsidRPr="00881A38">
        <w:t xml:space="preserve">, we kept an open mind to capture additional needs. </w:t>
      </w:r>
      <w:r w:rsidR="00881A38" w:rsidRPr="008353D9">
        <w:rPr>
          <w:highlight w:val="cyan"/>
        </w:rPr>
        <w:t xml:space="preserve">Spiritual needs emerged as </w:t>
      </w:r>
      <w:r w:rsidR="00A455F1" w:rsidRPr="008353D9">
        <w:rPr>
          <w:highlight w:val="cyan"/>
        </w:rPr>
        <w:t>an additional category</w:t>
      </w:r>
      <w:r w:rsidR="00881A38" w:rsidRPr="008353D9">
        <w:rPr>
          <w:highlight w:val="cyan"/>
        </w:rPr>
        <w:t xml:space="preserve"> in this population of patients which is unsurprising given the high mortality rates </w:t>
      </w:r>
      <w:r w:rsidR="00C20E6F" w:rsidRPr="008353D9">
        <w:rPr>
          <w:highlight w:val="cyan"/>
        </w:rPr>
        <w:t xml:space="preserve">that have been </w:t>
      </w:r>
      <w:r w:rsidR="00A455F1" w:rsidRPr="008353D9">
        <w:rPr>
          <w:highlight w:val="cyan"/>
        </w:rPr>
        <w:t xml:space="preserve">reported </w:t>
      </w:r>
      <w:r w:rsidR="00C20E6F" w:rsidRPr="008353D9">
        <w:rPr>
          <w:highlight w:val="cyan"/>
        </w:rPr>
        <w:t xml:space="preserve">in </w:t>
      </w:r>
      <w:r w:rsidR="00A455F1" w:rsidRPr="008353D9">
        <w:rPr>
          <w:highlight w:val="cyan"/>
        </w:rPr>
        <w:t xml:space="preserve">multinational cohort studies </w:t>
      </w:r>
      <w:r w:rsidR="00C20E6F" w:rsidRPr="008353D9">
        <w:rPr>
          <w:highlight w:val="cyan"/>
        </w:rPr>
        <w:t xml:space="preserve">for patients </w:t>
      </w:r>
      <w:r w:rsidR="00881A38" w:rsidRPr="008353D9">
        <w:rPr>
          <w:highlight w:val="cyan"/>
        </w:rPr>
        <w:t xml:space="preserve">during </w:t>
      </w:r>
      <w:r w:rsidR="00A455F1" w:rsidRPr="008353D9">
        <w:rPr>
          <w:highlight w:val="cyan"/>
        </w:rPr>
        <w:t xml:space="preserve">(19%) </w:t>
      </w:r>
      <w:r w:rsidR="00881A38" w:rsidRPr="008353D9">
        <w:rPr>
          <w:highlight w:val="cyan"/>
        </w:rPr>
        <w:t xml:space="preserve">and after </w:t>
      </w:r>
      <w:r w:rsidR="00A455F1" w:rsidRPr="008353D9">
        <w:rPr>
          <w:highlight w:val="cyan"/>
        </w:rPr>
        <w:t xml:space="preserve">(24%) </w:t>
      </w:r>
      <w:r w:rsidR="00C20E6F" w:rsidRPr="008353D9">
        <w:rPr>
          <w:highlight w:val="cyan"/>
        </w:rPr>
        <w:t xml:space="preserve">an </w:t>
      </w:r>
      <w:r w:rsidR="00881A38" w:rsidRPr="008353D9">
        <w:rPr>
          <w:highlight w:val="cyan"/>
        </w:rPr>
        <w:t>ICU</w:t>
      </w:r>
      <w:r w:rsidR="00A455F1" w:rsidRPr="008353D9">
        <w:rPr>
          <w:highlight w:val="cyan"/>
        </w:rPr>
        <w:t xml:space="preserve"> </w:t>
      </w:r>
      <w:r w:rsidR="00C20E6F" w:rsidRPr="008353D9">
        <w:rPr>
          <w:highlight w:val="cyan"/>
        </w:rPr>
        <w:t>admission</w:t>
      </w:r>
      <w:r w:rsidR="00A455F1" w:rsidRPr="008353D9">
        <w:rPr>
          <w:highlight w:val="cyan"/>
        </w:rPr>
        <w:fldChar w:fldCharType="begin"/>
      </w:r>
      <w:r w:rsidR="006753FC" w:rsidRPr="008353D9">
        <w:rPr>
          <w:highlight w:val="cyan"/>
        </w:rPr>
        <w:instrText xml:space="preserve"> ADDIN EN.CITE &lt;EndNote&gt;&lt;Cite&gt;&lt;Author&gt;Capuzzo&lt;/Author&gt;&lt;Year&gt;2014&lt;/Year&gt;&lt;RecNum&gt;2608&lt;/RecNum&gt;&lt;DisplayText&gt;[59]&lt;/DisplayText&gt;&lt;record&gt;&lt;rec-number&gt;2608&lt;/rec-number&gt;&lt;foreign-keys&gt;&lt;key app="EN" db-id="x5ewdxr58rv22zev2xzxedw7ef0de2f0ts0w" timestamp="1544713223"&gt;2608&lt;/key&gt;&lt;/foreign-keys&gt;&lt;ref-type name="Journal Article"&gt;17&lt;/ref-type&gt;&lt;contributors&gt;&lt;authors&gt;&lt;author&gt;Capuzzo, Maurizia&lt;/author&gt;&lt;author&gt;Volta, Carlo&lt;/author&gt;&lt;author&gt;Tassinati, Tania&lt;/author&gt;&lt;author&gt;Moreno, Rui&lt;/author&gt;&lt;author&gt;Valentin, Andreas&lt;/author&gt;&lt;author&gt;Guidet, Bertrand&lt;/author&gt;&lt;author&gt;Iapichino, Gaetano&lt;/author&gt;&lt;author&gt;Martin, Claude&lt;/author&gt;&lt;author&gt;Perneger, Thomas&lt;/author&gt;&lt;author&gt;Combescure, Christophe&lt;/author&gt;&lt;author&gt;Poncet, Antoine&lt;/author&gt;&lt;author&gt;Rhodes, Andrew&lt;/author&gt;&lt;author&gt;Working Group on Health Economics of the European Society of Intensive Care, Medicine&lt;/author&gt;&lt;/authors&gt;&lt;/contributors&gt;&lt;titles&gt;&lt;title&gt;Hospital mortality of adults admitted to Intensive Care Units in hospitals with and without Intermediate Care Units: a multicentre European cohort study&lt;/title&gt;&lt;secondary-title&gt;Critical care (London, England)&lt;/secondary-title&gt;&lt;/titles&gt;&lt;periodical&gt;&lt;full-title&gt;Critical Care (London, England)&lt;/full-title&gt;&lt;/periodical&gt;&lt;pages&gt;551-551&lt;/pages&gt;&lt;volume&gt;18&lt;/volume&gt;&lt;number&gt;5&lt;/number&gt;&lt;dates&gt;&lt;year&gt;2014&lt;/year&gt;&lt;/dates&gt;&lt;publisher&gt;BioMed Central&lt;/publisher&gt;&lt;isbn&gt;1466-609X&amp;#xD;1364-8535&lt;/isbn&gt;&lt;accession-num&gt;25664865&lt;/accession-num&gt;&lt;urls&gt;&lt;related-urls&gt;&lt;url&gt;https://www.ncbi.nlm.nih.gov/pubmed/25664865&lt;/url&gt;&lt;url&gt;https://www.ncbi.nlm.nih.gov/pmc/PMC4261690/&lt;/url&gt;&lt;/related-urls&gt;&lt;/urls&gt;&lt;electronic-resource-num&gt;10.1186/s13054-014-0551-8&lt;/electronic-resource-num&gt;&lt;remote-database-name&gt;PubMed&lt;/remote-database-name&gt;&lt;/record&gt;&lt;/Cite&gt;&lt;/EndNote&gt;</w:instrText>
      </w:r>
      <w:r w:rsidR="00A455F1" w:rsidRPr="008353D9">
        <w:rPr>
          <w:highlight w:val="cyan"/>
        </w:rPr>
        <w:fldChar w:fldCharType="separate"/>
      </w:r>
      <w:r w:rsidR="006753FC" w:rsidRPr="008353D9">
        <w:rPr>
          <w:noProof/>
          <w:highlight w:val="cyan"/>
        </w:rPr>
        <w:t>[59]</w:t>
      </w:r>
      <w:r w:rsidR="00A455F1" w:rsidRPr="008353D9">
        <w:rPr>
          <w:highlight w:val="cyan"/>
        </w:rPr>
        <w:fldChar w:fldCharType="end"/>
      </w:r>
      <w:r w:rsidR="00881A38" w:rsidRPr="008353D9">
        <w:rPr>
          <w:highlight w:val="cyan"/>
        </w:rPr>
        <w:t>.</w:t>
      </w:r>
      <w:r w:rsidR="00881A38" w:rsidRPr="00881A38">
        <w:t xml:space="preserve"> </w:t>
      </w:r>
    </w:p>
    <w:p w14:paraId="6FDAB70D" w14:textId="77777777" w:rsidR="005543D0" w:rsidRDefault="005543D0" w:rsidP="00365730">
      <w:pPr>
        <w:spacing w:after="0" w:line="480" w:lineRule="auto"/>
      </w:pPr>
    </w:p>
    <w:p w14:paraId="34AD72E9" w14:textId="77777777" w:rsidR="00EC266A" w:rsidRDefault="00EC266A" w:rsidP="00365730">
      <w:pPr>
        <w:spacing w:after="0" w:line="480" w:lineRule="auto"/>
      </w:pPr>
      <w:r>
        <w:lastRenderedPageBreak/>
        <w:t xml:space="preserve">We consider the use of House’s classification of needs with the addition of spiritual needs as </w:t>
      </w:r>
      <w:r w:rsidR="00BA0A93">
        <w:t xml:space="preserve">highly </w:t>
      </w:r>
      <w:r>
        <w:t xml:space="preserve">relevant to this </w:t>
      </w:r>
      <w:r w:rsidR="00BA0A93">
        <w:t xml:space="preserve">patient </w:t>
      </w:r>
      <w:r>
        <w:t>population</w:t>
      </w:r>
      <w:r w:rsidR="00DB4D8E">
        <w:t>. T</w:t>
      </w:r>
      <w:r>
        <w:t xml:space="preserve">his </w:t>
      </w:r>
      <w:r w:rsidR="00BA0A93">
        <w:t xml:space="preserve">view </w:t>
      </w:r>
      <w:r>
        <w:t xml:space="preserve">is </w:t>
      </w:r>
      <w:r w:rsidR="00BA0A93">
        <w:t>supported</w:t>
      </w:r>
      <w:r>
        <w:t xml:space="preserve"> </w:t>
      </w:r>
      <w:r w:rsidR="00BA0A93">
        <w:t>by</w:t>
      </w:r>
      <w:r>
        <w:t xml:space="preserve"> a recent study exploring</w:t>
      </w:r>
      <w:r w:rsidR="00AF668C">
        <w:t xml:space="preserve"> contributory factors </w:t>
      </w:r>
      <w:r>
        <w:t xml:space="preserve">to </w:t>
      </w:r>
      <w:r w:rsidR="00BA0A93">
        <w:t xml:space="preserve">early unplanned </w:t>
      </w:r>
      <w:r>
        <w:t>hospital readmission</w:t>
      </w:r>
      <w:r w:rsidR="00AF668C" w:rsidRPr="00AF668C">
        <w:t xml:space="preserve"> of ICU survivors</w:t>
      </w:r>
      <w:r w:rsidR="00DB4D8E">
        <w:t xml:space="preserve"> and recommending that interventions and service redesign include a strong focus on social support </w:t>
      </w:r>
      <w:r w:rsidR="00BA0A93">
        <w:fldChar w:fldCharType="begin"/>
      </w:r>
      <w:r w:rsidR="006753FC">
        <w:instrText xml:space="preserve"> ADDIN EN.CITE &lt;EndNote&gt;&lt;Cite&gt;&lt;Author&gt;Donaghy&lt;/Author&gt;&lt;Year&gt;2018&lt;/Year&gt;&lt;RecNum&gt;2607&lt;/RecNum&gt;&lt;DisplayText&gt;[60]&lt;/DisplayText&gt;&lt;record&gt;&lt;rec-number&gt;2607&lt;/rec-number&gt;&lt;foreign-keys&gt;&lt;key app="EN" db-id="x5ewdxr58rv22zev2xzxedw7ef0de2f0ts0w" timestamp="1544703539"&gt;2607&lt;/key&gt;&lt;/foreign-keys&gt;&lt;ref-type name="Journal Article"&gt;17&lt;/ref-type&gt;&lt;contributors&gt;&lt;authors&gt;&lt;author&gt;Donaghy, E.&lt;/author&gt;&lt;author&gt;Salisbury, L.&lt;/author&gt;&lt;author&gt;Lone, N. I.&lt;/author&gt;&lt;author&gt;Lee, R.&lt;/author&gt;&lt;author&gt;Ramsey, P.&lt;/author&gt;&lt;author&gt;Rattray, J. E.&lt;/author&gt;&lt;author&gt;Walsh, T. S.&lt;/author&gt;&lt;/authors&gt;&lt;/contributors&gt;&lt;auth-address&gt;Department of Anaesthesia, Critical Care and Pain Medicine, The University of Edinburgh, Edinburgh, UK.&amp;#xD;School of Health Sciences, Queen Margaret University Edinburgh, Musselburgh, UK.&amp;#xD;Usher Institute of Population Health Sciences and Informatics, The University of Edinburgh, Edinburgh, UK.&amp;#xD;School of Health and Social Care, Edinburgh Napier University, Edinburgh, UK.&amp;#xD;School of Nursing and Health Sciences, University of Dundee, Dundee, UK.&lt;/auth-address&gt;&lt;titles&gt;&lt;title&gt;Unplanned early hospital readmission among critical care survivors: a mixed methods study of patients and carers&lt;/title&gt;&lt;secondary-title&gt;BMJ Qual Saf&lt;/secondary-title&gt;&lt;alt-title&gt;BMJ quality &amp;amp; safety&lt;/alt-title&gt;&lt;/titles&gt;&lt;alt-periodical&gt;&lt;full-title&gt;BMJ Quality &amp;amp; Safety&lt;/full-title&gt;&lt;/alt-periodical&gt;&lt;pages&gt;915-927&lt;/pages&gt;&lt;volume&gt;27&lt;/volume&gt;&lt;number&gt;11&lt;/number&gt;&lt;edition&gt;2018/06/02&lt;/edition&gt;&lt;keywords&gt;&lt;keyword&gt;critical care&lt;/keyword&gt;&lt;keyword&gt;health services research&lt;/keyword&gt;&lt;keyword&gt;patient-centred care&lt;/keyword&gt;&lt;keyword&gt;qualitative research&lt;/keyword&gt;&lt;keyword&gt;transitions in care&lt;/keyword&gt;&lt;/keywords&gt;&lt;dates&gt;&lt;year&gt;2018&lt;/year&gt;&lt;pub-dates&gt;&lt;date&gt;Nov&lt;/date&gt;&lt;/pub-dates&gt;&lt;/dates&gt;&lt;isbn&gt;2044-5415&lt;/isbn&gt;&lt;accession-num&gt;29853602&lt;/accession-num&gt;&lt;urls&gt;&lt;/urls&gt;&lt;electronic-resource-num&gt;10.1136/bmjqs-2017-007513&lt;/electronic-resource-num&gt;&lt;remote-database-provider&gt;NLM&lt;/remote-database-provider&gt;&lt;language&gt;eng&lt;/language&gt;&lt;/record&gt;&lt;/Cite&gt;&lt;/EndNote&gt;</w:instrText>
      </w:r>
      <w:r w:rsidR="00BA0A93">
        <w:fldChar w:fldCharType="separate"/>
      </w:r>
      <w:r w:rsidR="006753FC">
        <w:rPr>
          <w:noProof/>
        </w:rPr>
        <w:t>[60]</w:t>
      </w:r>
      <w:r w:rsidR="00BA0A93">
        <w:fldChar w:fldCharType="end"/>
      </w:r>
      <w:r w:rsidR="00BA0A93">
        <w:t xml:space="preserve">. Contributory factors </w:t>
      </w:r>
      <w:r w:rsidR="00AF668C">
        <w:t>were</w:t>
      </w:r>
      <w:r w:rsidR="00BA0A93">
        <w:t xml:space="preserve"> </w:t>
      </w:r>
      <w:r w:rsidR="00BF45A0">
        <w:t xml:space="preserve">inadequate </w:t>
      </w:r>
      <w:r w:rsidR="00AF668C">
        <w:t>informational (</w:t>
      </w:r>
      <w:r w:rsidR="00AF668C" w:rsidRPr="00AF668C">
        <w:t>communication between secondary/primary care</w:t>
      </w:r>
      <w:r w:rsidR="00AF668C">
        <w:t xml:space="preserve">, </w:t>
      </w:r>
      <w:r w:rsidR="00AF668C" w:rsidRPr="00590561">
        <w:t xml:space="preserve">hospital discharge </w:t>
      </w:r>
      <w:r w:rsidR="00AF668C">
        <w:t>planning</w:t>
      </w:r>
      <w:r w:rsidR="00BF45A0">
        <w:t>, medication communication</w:t>
      </w:r>
      <w:r w:rsidR="00AF668C">
        <w:t>); emotional</w:t>
      </w:r>
      <w:r w:rsidR="00BF45A0">
        <w:t xml:space="preserve"> and spiritual</w:t>
      </w:r>
      <w:r w:rsidR="00AF668C">
        <w:t xml:space="preserve"> (</w:t>
      </w:r>
      <w:r w:rsidR="00BF45A0">
        <w:t xml:space="preserve">timing of </w:t>
      </w:r>
      <w:r w:rsidR="00BA0A93">
        <w:t>psychological</w:t>
      </w:r>
      <w:r w:rsidR="00590561">
        <w:t xml:space="preserve"> </w:t>
      </w:r>
      <w:r w:rsidR="00AF668C">
        <w:t>care</w:t>
      </w:r>
      <w:r w:rsidR="00BF45A0">
        <w:t>, coming to terms with near-death experiences</w:t>
      </w:r>
      <w:r w:rsidR="00AF668C">
        <w:t>); instrumental (</w:t>
      </w:r>
      <w:r w:rsidR="00590561">
        <w:t>mobility issues</w:t>
      </w:r>
      <w:r w:rsidR="00AF668C">
        <w:t xml:space="preserve"> and</w:t>
      </w:r>
      <w:r w:rsidR="00590561">
        <w:t xml:space="preserve"> problems with specialist aids/equipment</w:t>
      </w:r>
      <w:r w:rsidR="00AF668C">
        <w:t>)</w:t>
      </w:r>
      <w:r w:rsidR="00590561">
        <w:t>;</w:t>
      </w:r>
      <w:r w:rsidR="00BA0A93">
        <w:t xml:space="preserve"> and </w:t>
      </w:r>
      <w:r w:rsidR="00C2127C">
        <w:t>appraisal (</w:t>
      </w:r>
      <w:r w:rsidR="00BA0A93">
        <w:t>fragile social</w:t>
      </w:r>
      <w:r w:rsidR="00590561">
        <w:t xml:space="preserve"> </w:t>
      </w:r>
      <w:r w:rsidR="00BA0A93">
        <w:t>support</w:t>
      </w:r>
      <w:r w:rsidR="00C2127C">
        <w:t xml:space="preserve"> and goal setting)</w:t>
      </w:r>
      <w:r w:rsidR="00BF45A0">
        <w:t xml:space="preserve"> needs</w:t>
      </w:r>
      <w:r w:rsidR="00C2127C">
        <w:t xml:space="preserve">.  </w:t>
      </w:r>
    </w:p>
    <w:p w14:paraId="7D1E1634" w14:textId="77777777" w:rsidR="005543D0" w:rsidRDefault="005543D0" w:rsidP="00365730">
      <w:pPr>
        <w:spacing w:after="0" w:line="480" w:lineRule="auto"/>
      </w:pPr>
    </w:p>
    <w:p w14:paraId="0646C6A0" w14:textId="77777777" w:rsidR="000733A1" w:rsidRDefault="00466A27" w:rsidP="00365730">
      <w:pPr>
        <w:spacing w:after="0" w:line="480" w:lineRule="auto"/>
      </w:pPr>
      <w:r>
        <w:t>Th</w:t>
      </w:r>
      <w:r w:rsidR="007F6036">
        <w:t>is</w:t>
      </w:r>
      <w:r>
        <w:t xml:space="preserve"> review showed that p</w:t>
      </w:r>
      <w:r w:rsidR="00DD7117" w:rsidRPr="00DD7117">
        <w:t>atients were sometimes able to meet their own needs by drawing on previous life experience</w:t>
      </w:r>
      <w:r w:rsidR="007F6036">
        <w:t xml:space="preserve"> and t</w:t>
      </w:r>
      <w:r w:rsidR="00DD7117" w:rsidRPr="00DD7117">
        <w:t>his provide</w:t>
      </w:r>
      <w:r>
        <w:t>d</w:t>
      </w:r>
      <w:r w:rsidR="00DD7117" w:rsidRPr="00DD7117">
        <w:t xml:space="preserve"> them with an element of "appraisal" not captured by </w:t>
      </w:r>
      <w:r w:rsidR="00DD7117">
        <w:t>House’s</w:t>
      </w:r>
      <w:r w:rsidR="00DD7117" w:rsidRPr="00DD7117">
        <w:t xml:space="preserve"> original definition e.g. </w:t>
      </w:r>
      <w:r>
        <w:t xml:space="preserve">they showed ability to assess their own </w:t>
      </w:r>
      <w:r w:rsidR="00DD7117" w:rsidRPr="00DD7117">
        <w:t xml:space="preserve">internal appraisal as opposed to </w:t>
      </w:r>
      <w:r>
        <w:t xml:space="preserve">receiving </w:t>
      </w:r>
      <w:r w:rsidR="00DD7117" w:rsidRPr="00DD7117">
        <w:t>external</w:t>
      </w:r>
      <w:r>
        <w:t xml:space="preserve"> appraisal from others</w:t>
      </w:r>
      <w:r w:rsidR="00DD7117">
        <w:t xml:space="preserve"> </w:t>
      </w:r>
      <w:r w:rsidR="00DD7117">
        <w:fldChar w:fldCharType="begin"/>
      </w:r>
      <w:r w:rsidR="006753FC">
        <w:instrText xml:space="preserve"> ADDIN EN.CITE &lt;EndNote&gt;&lt;Cite&gt;&lt;Author&gt;House&lt;/Author&gt;&lt;Year&gt;1981&lt;/Year&gt;&lt;RecNum&gt;46&lt;/RecNum&gt;&lt;DisplayText&gt;[22]&lt;/DisplayText&gt;&lt;record&gt;&lt;rec-number&gt;46&lt;/rec-number&gt;&lt;foreign-keys&gt;&lt;key app="EN" db-id="ezv22520ad29pte5vf7xwwea0t5fxzxrp09z" timestamp="1542893614"&gt;46&lt;/key&gt;&lt;/foreign-keys&gt;&lt;ref-type name="Book"&gt;6&lt;/ref-type&gt;&lt;contributors&gt;&lt;authors&gt;&lt;author&gt;House, J.S.&lt;/author&gt;&lt;/authors&gt;&lt;/contributors&gt;&lt;titles&gt;&lt;title&gt;Work stress and social support&lt;/title&gt;&lt;/titles&gt;&lt;dates&gt;&lt;year&gt;1981&lt;/year&gt;&lt;/dates&gt;&lt;publisher&gt;Reading, Mass. : Addison-Wesley Pub. Co., ©1981.&lt;/publisher&gt;&lt;urls&gt;&lt;/urls&gt;&lt;/record&gt;&lt;/Cite&gt;&lt;/EndNote&gt;</w:instrText>
      </w:r>
      <w:r w:rsidR="00DD7117">
        <w:fldChar w:fldCharType="separate"/>
      </w:r>
      <w:r w:rsidR="006753FC">
        <w:rPr>
          <w:noProof/>
        </w:rPr>
        <w:t>[22]</w:t>
      </w:r>
      <w:r w:rsidR="00DD7117">
        <w:fldChar w:fldCharType="end"/>
      </w:r>
      <w:r w:rsidR="00DD7117" w:rsidRPr="00DD7117">
        <w:t xml:space="preserve">. </w:t>
      </w:r>
      <w:r>
        <w:t xml:space="preserve">Conceivably, </w:t>
      </w:r>
      <w:r w:rsidR="0057364E">
        <w:t xml:space="preserve">ability to appraise </w:t>
      </w:r>
      <w:r w:rsidR="00E73DDB">
        <w:t>may</w:t>
      </w:r>
      <w:r w:rsidR="0057364E">
        <w:t xml:space="preserve"> reflect</w:t>
      </w:r>
      <w:r>
        <w:t xml:space="preserve"> </w:t>
      </w:r>
      <w:r w:rsidR="00DD7117" w:rsidRPr="00DD7117">
        <w:t xml:space="preserve">self-efficacy or </w:t>
      </w:r>
      <w:r w:rsidR="00C46F16">
        <w:t xml:space="preserve">greater ability and </w:t>
      </w:r>
      <w:r>
        <w:t>motivation</w:t>
      </w:r>
      <w:r w:rsidR="00C46F16">
        <w:t xml:space="preserve"> to manage their own </w:t>
      </w:r>
      <w:r>
        <w:t>recovery</w:t>
      </w:r>
      <w:r w:rsidR="00C46F16">
        <w:t xml:space="preserve"> – a concept termed patient </w:t>
      </w:r>
      <w:r w:rsidR="00B63BA4">
        <w:t>activation</w:t>
      </w:r>
      <w:r w:rsidR="00881A38">
        <w:t>.</w:t>
      </w:r>
      <w:r w:rsidRPr="00466A27">
        <w:t xml:space="preserve"> </w:t>
      </w:r>
      <w:r>
        <w:t xml:space="preserve">While there are various methods for assessing aspects of activation, such as </w:t>
      </w:r>
      <w:r w:rsidR="00A55010" w:rsidRPr="00A55010">
        <w:t xml:space="preserve">self-efficacy </w:t>
      </w:r>
      <w:r w:rsidR="00A55010">
        <w:fldChar w:fldCharType="begin"/>
      </w:r>
      <w:r w:rsidR="006753FC">
        <w:instrText xml:space="preserve"> ADDIN EN.CITE &lt;EndNote&gt;&lt;Cite&gt;&lt;Author&gt;Lorig&lt;/Author&gt;&lt;Year&gt;1996&lt;/Year&gt;&lt;RecNum&gt;2610&lt;/RecNum&gt;&lt;DisplayText&gt;[61]&lt;/DisplayText&gt;&lt;record&gt;&lt;rec-number&gt;2610&lt;/rec-number&gt;&lt;foreign-keys&gt;&lt;key app="EN" db-id="x5ewdxr58rv22zev2xzxedw7ef0de2f0ts0w" timestamp="1544715517"&gt;2610&lt;/key&gt;&lt;/foreign-keys&gt;&lt;ref-type name="Book"&gt;6&lt;/ref-type&gt;&lt;contributors&gt;&lt;authors&gt;&lt;author&gt;Lorig, K.&lt;/author&gt;&lt;/authors&gt;&lt;/contributors&gt;&lt;titles&gt;&lt;title&gt;Outcome Measures for Health Education and Other Health Care Interventions&lt;/title&gt;&lt;/titles&gt;&lt;dates&gt;&lt;year&gt;1996&lt;/year&gt;&lt;/dates&gt;&lt;pub-location&gt;Thousand Oaks, CA&lt;/pub-location&gt;&lt;publisher&gt;Sage&lt;/publisher&gt;&lt;urls&gt;&lt;/urls&gt;&lt;/record&gt;&lt;/Cite&gt;&lt;/EndNote&gt;</w:instrText>
      </w:r>
      <w:r w:rsidR="00A55010">
        <w:fldChar w:fldCharType="separate"/>
      </w:r>
      <w:r w:rsidR="006753FC">
        <w:rPr>
          <w:noProof/>
        </w:rPr>
        <w:t>[61]</w:t>
      </w:r>
      <w:r w:rsidR="00A55010">
        <w:fldChar w:fldCharType="end"/>
      </w:r>
      <w:r w:rsidR="002271B4">
        <w:t xml:space="preserve">, </w:t>
      </w:r>
      <w:r w:rsidR="00A55010" w:rsidRPr="00A55010">
        <w:t xml:space="preserve"> </w:t>
      </w:r>
      <w:r>
        <w:t>health locus of control</w:t>
      </w:r>
      <w:r w:rsidR="002271B4">
        <w:t xml:space="preserve"> </w:t>
      </w:r>
      <w:r w:rsidR="002271B4">
        <w:fldChar w:fldCharType="begin"/>
      </w:r>
      <w:r w:rsidR="006753FC">
        <w:instrText xml:space="preserve"> ADDIN EN.CITE &lt;EndNote&gt;&lt;Cite&gt;&lt;Author&gt;Wallston&lt;/Author&gt;&lt;Year&gt;1994&lt;/Year&gt;&lt;RecNum&gt;2609&lt;/RecNum&gt;&lt;DisplayText&gt;[62]&lt;/DisplayText&gt;&lt;record&gt;&lt;rec-number&gt;2609&lt;/rec-number&gt;&lt;foreign-keys&gt;&lt;key app="EN" db-id="x5ewdxr58rv22zev2xzxedw7ef0de2f0ts0w" timestamp="1544715428"&gt;2609&lt;/key&gt;&lt;/foreign-keys&gt;&lt;ref-type name="Journal Article"&gt;17&lt;/ref-type&gt;&lt;contributors&gt;&lt;authors&gt;&lt;author&gt;Wallston, K. A., &lt;/author&gt;&lt;author&gt;M. J. Stein, &lt;/author&gt;&lt;author&gt;C. A. Smith.&lt;/author&gt;&lt;/authors&gt;&lt;/contributors&gt;&lt;titles&gt;&lt;title&gt;Form C of the MHLC Scales: A Condition-SpecificMeasure of Locus of Control&lt;/title&gt;&lt;secondary-title&gt;Journal of Personality Assessment&lt;/secondary-title&gt;&lt;/titles&gt;&lt;periodical&gt;&lt;full-title&gt;Journal of Personality Assessment&lt;/full-title&gt;&lt;/periodical&gt;&lt;pages&gt;534-553&lt;/pages&gt;&lt;volume&gt;63&lt;/volume&gt;&lt;number&gt;3&lt;/number&gt;&lt;dates&gt;&lt;year&gt;1994&lt;/year&gt;&lt;/dates&gt;&lt;urls&gt;&lt;/urls&gt;&lt;/record&gt;&lt;/Cite&gt;&lt;/EndNote&gt;</w:instrText>
      </w:r>
      <w:r w:rsidR="002271B4">
        <w:fldChar w:fldCharType="separate"/>
      </w:r>
      <w:r w:rsidR="006753FC">
        <w:rPr>
          <w:noProof/>
        </w:rPr>
        <w:t>[62]</w:t>
      </w:r>
      <w:r w:rsidR="002271B4">
        <w:fldChar w:fldCharType="end"/>
      </w:r>
      <w:r w:rsidR="002271B4">
        <w:t xml:space="preserve">, and </w:t>
      </w:r>
      <w:r>
        <w:t>readiness to change</w:t>
      </w:r>
      <w:r w:rsidR="00CB74F8">
        <w:t xml:space="preserve"> </w:t>
      </w:r>
      <w:r w:rsidR="00CB74F8">
        <w:fldChar w:fldCharType="begin"/>
      </w:r>
      <w:r w:rsidR="006753FC">
        <w:instrText xml:space="preserve"> ADDIN EN.CITE &lt;EndNote&gt;&lt;Cite&gt;&lt;Author&gt;Prochaska&lt;/Author&gt;&lt;Year&gt;1997&lt;/Year&gt;&lt;RecNum&gt;2611&lt;/RecNum&gt;&lt;DisplayText&gt;[63]&lt;/DisplayText&gt;&lt;record&gt;&lt;rec-number&gt;2611&lt;/rec-number&gt;&lt;foreign-keys&gt;&lt;key app="EN" db-id="x5ewdxr58rv22zev2xzxedw7ef0de2f0ts0w" timestamp="1544715764"&gt;2611&lt;/key&gt;&lt;/foreign-keys&gt;&lt;ref-type name="Book Section"&gt;5&lt;/ref-type&gt;&lt;contributors&gt;&lt;authors&gt;&lt;author&gt;Prochaska, J. O.,&lt;/author&gt;&lt;author&gt;Reading, C. A.,&lt;/author&gt;&lt;author&gt;Evers, K. E. &lt;/author&gt;&lt;/authors&gt;&lt;secondary-authors&gt;&lt;author&gt;K. Glanz, F. M. Lewis, B. K. Rimer.&lt;/author&gt;&lt;/secondary-authors&gt;&lt;/contributors&gt;&lt;titles&gt;&lt;title&gt;The Transtheoretical Model and Stages of Change&lt;/title&gt;&lt;secondary-title&gt;Health Behavior and Health Education&lt;/secondary-title&gt;&lt;/titles&gt;&lt;edition&gt;2nd&lt;/edition&gt;&lt;dates&gt;&lt;year&gt;1997&lt;/year&gt;&lt;/dates&gt;&lt;pub-location&gt;San Francisco&lt;/pub-location&gt;&lt;publisher&gt;Jossey-Bass&lt;/publisher&gt;&lt;urls&gt;&lt;/urls&gt;&lt;/record&gt;&lt;/Cite&gt;&lt;/EndNote&gt;</w:instrText>
      </w:r>
      <w:r w:rsidR="00CB74F8">
        <w:fldChar w:fldCharType="separate"/>
      </w:r>
      <w:r w:rsidR="006753FC">
        <w:rPr>
          <w:noProof/>
        </w:rPr>
        <w:t>[63]</w:t>
      </w:r>
      <w:r w:rsidR="00CB74F8">
        <w:fldChar w:fldCharType="end"/>
      </w:r>
      <w:r>
        <w:t xml:space="preserve">, </w:t>
      </w:r>
      <w:r w:rsidR="002271B4">
        <w:t>they</w:t>
      </w:r>
      <w:r>
        <w:t xml:space="preserve"> focus on predict</w:t>
      </w:r>
      <w:r w:rsidR="002271B4">
        <w:t>ing</w:t>
      </w:r>
      <w:r>
        <w:t xml:space="preserve"> single </w:t>
      </w:r>
      <w:r w:rsidR="002271B4">
        <w:t xml:space="preserve">behaviours rather than </w:t>
      </w:r>
      <w:r>
        <w:t>the broad</w:t>
      </w:r>
      <w:r w:rsidR="002271B4">
        <w:t>er</w:t>
      </w:r>
      <w:r>
        <w:t xml:space="preserve"> elements </w:t>
      </w:r>
      <w:r w:rsidR="002271B4">
        <w:t>such as</w:t>
      </w:r>
      <w:r>
        <w:t xml:space="preserve"> knowledge, skills, beliefs, and </w:t>
      </w:r>
      <w:r w:rsidR="002271B4">
        <w:t>motivation</w:t>
      </w:r>
      <w:r>
        <w:t xml:space="preserve"> that a patient needs to manage a chronic illness</w:t>
      </w:r>
      <w:r w:rsidR="002271B4">
        <w:t xml:space="preserve"> </w:t>
      </w:r>
      <w:r w:rsidR="002271B4">
        <w:fldChar w:fldCharType="begin"/>
      </w:r>
      <w:r w:rsidR="006753FC">
        <w:instrText xml:space="preserve"> ADDIN EN.CITE &lt;EndNote&gt;&lt;Cite&gt;&lt;Author&gt;Hibbard&lt;/Author&gt;&lt;Year&gt;2004&lt;/Year&gt;&lt;RecNum&gt;2612&lt;/RecNum&gt;&lt;DisplayText&gt;[64]&lt;/DisplayText&gt;&lt;record&gt;&lt;rec-number&gt;2612&lt;/rec-number&gt;&lt;foreign-keys&gt;&lt;key app="EN" db-id="x5ewdxr58rv22zev2xzxedw7ef0de2f0ts0w" timestamp="1544716107"&gt;2612&lt;/key&gt;&lt;/foreign-keys&gt;&lt;ref-type name="Journal Article"&gt;17&lt;/ref-type&gt;&lt;contributors&gt;&lt;authors&gt;&lt;author&gt;Hibbard, Judith H.&lt;/author&gt;&lt;author&gt;Stockard, Jean&lt;/author&gt;&lt;author&gt;Mahoney, Eldon R.&lt;/author&gt;&lt;author&gt;Tusler, Martin&lt;/author&gt;&lt;/authors&gt;&lt;/contributors&gt;&lt;titles&gt;&lt;title&gt;Development of the Patient Activation Measure (PAM): conceptualizing and measuring activation in patients and consumers&lt;/title&gt;&lt;secondary-title&gt;Health services research&lt;/secondary-title&gt;&lt;/titles&gt;&lt;periodical&gt;&lt;full-title&gt;Health services research&lt;/full-title&gt;&lt;/periodical&gt;&lt;pages&gt;1005-1026&lt;/pages&gt;&lt;volume&gt;39&lt;/volume&gt;&lt;number&gt;4 Pt 1&lt;/number&gt;&lt;dates&gt;&lt;year&gt;2004&lt;/year&gt;&lt;/dates&gt;&lt;publisher&gt;Blackwell Science Inc&lt;/publisher&gt;&lt;isbn&gt;0017-9124&lt;/isbn&gt;&lt;accession-num&gt;15230939&lt;/accession-num&gt;&lt;urls&gt;&lt;related-urls&gt;&lt;url&gt;https://www.ncbi.nlm.nih.gov/pubmed/15230939&lt;/url&gt;&lt;url&gt;https://www.ncbi.nlm.nih.gov/pmc/PMC1361049/&lt;/url&gt;&lt;/related-urls&gt;&lt;/urls&gt;&lt;electronic-resource-num&gt;10.1111/j.1475-6773.2004.00269.x&lt;/electronic-resource-num&gt;&lt;remote-database-name&gt;PubMed&lt;/remote-database-name&gt;&lt;/record&gt;&lt;/Cite&gt;&lt;/EndNote&gt;</w:instrText>
      </w:r>
      <w:r w:rsidR="002271B4">
        <w:fldChar w:fldCharType="separate"/>
      </w:r>
      <w:r w:rsidR="006753FC">
        <w:rPr>
          <w:noProof/>
        </w:rPr>
        <w:t>[64]</w:t>
      </w:r>
      <w:r w:rsidR="002271B4">
        <w:fldChar w:fldCharType="end"/>
      </w:r>
      <w:r>
        <w:t>.</w:t>
      </w:r>
    </w:p>
    <w:p w14:paraId="643E93CE" w14:textId="77777777" w:rsidR="005543D0" w:rsidRDefault="005543D0" w:rsidP="00365730">
      <w:pPr>
        <w:spacing w:after="0" w:line="480" w:lineRule="auto"/>
      </w:pPr>
    </w:p>
    <w:p w14:paraId="4FB94211" w14:textId="77777777" w:rsidR="00C53D28" w:rsidRDefault="00DD7117" w:rsidP="00365730">
      <w:pPr>
        <w:spacing w:after="0" w:line="480" w:lineRule="auto"/>
      </w:pPr>
      <w:r w:rsidRPr="00DD7117">
        <w:t xml:space="preserve">Because support needs change at different stages of recovery, a method of identifying greatest need according to the patient’s phase of recovery may help to target specific services at appropriate times. </w:t>
      </w:r>
      <w:r w:rsidR="00796E44">
        <w:t>D</w:t>
      </w:r>
      <w:r w:rsidR="00F62159" w:rsidRPr="00C93C58">
        <w:t>evelop</w:t>
      </w:r>
      <w:r w:rsidR="00796E44">
        <w:t>ing</w:t>
      </w:r>
      <w:r w:rsidR="00F62159" w:rsidRPr="00C93C58">
        <w:t xml:space="preserve"> a </w:t>
      </w:r>
      <w:r w:rsidR="00D938E3" w:rsidRPr="00C93C58">
        <w:t xml:space="preserve">method, </w:t>
      </w:r>
      <w:r w:rsidR="00F62159" w:rsidRPr="00C93C58">
        <w:t>tool or questionnaire</w:t>
      </w:r>
      <w:r w:rsidR="00577183" w:rsidRPr="00C93C58">
        <w:t xml:space="preserve"> that could capture individual patient needs at any stage of recovery after ICU would be useful in clinical practice as this could help target </w:t>
      </w:r>
      <w:r w:rsidR="00F62159" w:rsidRPr="00C93C58">
        <w:t>care, strategies and services</w:t>
      </w:r>
      <w:r w:rsidR="00577183" w:rsidRPr="00C93C58">
        <w:t xml:space="preserve"> to support each individual</w:t>
      </w:r>
      <w:r w:rsidR="007F6036">
        <w:t xml:space="preserve"> and </w:t>
      </w:r>
      <w:r w:rsidR="00663C97" w:rsidRPr="00C93C58">
        <w:rPr>
          <w:rFonts w:eastAsia="Times New Roman" w:cs="Arial"/>
          <w:color w:val="000000"/>
        </w:rPr>
        <w:t xml:space="preserve">enable </w:t>
      </w:r>
      <w:r w:rsidR="00E612F6">
        <w:rPr>
          <w:rFonts w:eastAsia="Times New Roman" w:cs="Arial"/>
          <w:color w:val="000000"/>
        </w:rPr>
        <w:t>optimal</w:t>
      </w:r>
      <w:r w:rsidR="00663C97" w:rsidRPr="00C93C58">
        <w:rPr>
          <w:rFonts w:eastAsia="Times New Roman" w:cs="Arial"/>
          <w:color w:val="000000"/>
        </w:rPr>
        <w:t xml:space="preserve"> provision of support to meet the</w:t>
      </w:r>
      <w:r w:rsidR="007F6036">
        <w:rPr>
          <w:rFonts w:eastAsia="Times New Roman" w:cs="Arial"/>
          <w:color w:val="000000"/>
        </w:rPr>
        <w:t>ir</w:t>
      </w:r>
      <w:r w:rsidR="00663C97" w:rsidRPr="00C93C58">
        <w:rPr>
          <w:rFonts w:eastAsia="Times New Roman" w:cs="Arial"/>
          <w:color w:val="000000"/>
        </w:rPr>
        <w:t xml:space="preserve"> changing needs</w:t>
      </w:r>
      <w:r w:rsidR="00663C97" w:rsidRPr="00C93C58">
        <w:t xml:space="preserve">. </w:t>
      </w:r>
      <w:r w:rsidR="00D938E3" w:rsidRPr="00C93C58">
        <w:t xml:space="preserve">Additionally, services that are not yet available </w:t>
      </w:r>
      <w:r w:rsidR="007F6036">
        <w:t>could</w:t>
      </w:r>
      <w:r w:rsidR="00D938E3" w:rsidRPr="00C93C58">
        <w:t xml:space="preserve"> be identified and established. </w:t>
      </w:r>
      <w:r w:rsidR="007F6036">
        <w:t>While t</w:t>
      </w:r>
      <w:r w:rsidR="0057364E">
        <w:t xml:space="preserve">here </w:t>
      </w:r>
      <w:r w:rsidR="0057364E">
        <w:lastRenderedPageBreak/>
        <w:t>has been consideration for n</w:t>
      </w:r>
      <w:r w:rsidR="00663C97" w:rsidRPr="00C93C58">
        <w:rPr>
          <w:rStyle w:val="CommentReference"/>
          <w:rFonts w:cs="Arial"/>
          <w:sz w:val="22"/>
          <w:szCs w:val="22"/>
        </w:rPr>
        <w:t xml:space="preserve">eeds assessment and </w:t>
      </w:r>
      <w:r w:rsidR="00663C97" w:rsidRPr="00C93C58">
        <w:rPr>
          <w:rStyle w:val="CommentReference"/>
          <w:rFonts w:cs="Arial"/>
          <w:color w:val="000000" w:themeColor="text1"/>
          <w:sz w:val="22"/>
          <w:szCs w:val="22"/>
        </w:rPr>
        <w:t xml:space="preserve">needs driven care in other </w:t>
      </w:r>
      <w:r w:rsidR="007F6036" w:rsidRPr="00C93C58">
        <w:rPr>
          <w:rStyle w:val="CommentReference"/>
          <w:rFonts w:cs="Arial"/>
          <w:color w:val="000000" w:themeColor="text1"/>
          <w:sz w:val="22"/>
          <w:szCs w:val="22"/>
        </w:rPr>
        <w:t>populations,</w:t>
      </w:r>
      <w:r w:rsidR="007F6036">
        <w:rPr>
          <w:rStyle w:val="CommentReference"/>
          <w:rFonts w:cs="Arial"/>
          <w:color w:val="000000" w:themeColor="text1"/>
          <w:sz w:val="22"/>
          <w:szCs w:val="22"/>
        </w:rPr>
        <w:t xml:space="preserve"> (</w:t>
      </w:r>
      <w:r w:rsidR="00D04E63" w:rsidRPr="00C93C58">
        <w:rPr>
          <w:rStyle w:val="CommentReference"/>
          <w:rFonts w:cs="Arial"/>
          <w:color w:val="000000" w:themeColor="text1"/>
          <w:sz w:val="22"/>
          <w:szCs w:val="22"/>
        </w:rPr>
        <w:t>e.g. cancer care</w:t>
      </w:r>
      <w:r w:rsidR="00663C97" w:rsidRPr="00C93C58">
        <w:rPr>
          <w:rStyle w:val="CommentReference"/>
          <w:rFonts w:cs="Arial"/>
          <w:color w:val="000000" w:themeColor="text1"/>
          <w:sz w:val="22"/>
          <w:szCs w:val="22"/>
        </w:rPr>
        <w:t xml:space="preserve">, coronary artery disease, </w:t>
      </w:r>
      <w:r w:rsidR="000952A0">
        <w:rPr>
          <w:rStyle w:val="CommentReference"/>
          <w:rFonts w:cs="Arial"/>
          <w:color w:val="000000" w:themeColor="text1"/>
          <w:sz w:val="22"/>
          <w:szCs w:val="22"/>
        </w:rPr>
        <w:t>i</w:t>
      </w:r>
      <w:r w:rsidR="00663C97" w:rsidRPr="00C93C58">
        <w:rPr>
          <w:rStyle w:val="CommentReference"/>
          <w:rFonts w:cs="Arial"/>
          <w:color w:val="000000" w:themeColor="text1"/>
          <w:sz w:val="22"/>
          <w:szCs w:val="22"/>
        </w:rPr>
        <w:t xml:space="preserve">nterstitial </w:t>
      </w:r>
      <w:r w:rsidR="000952A0">
        <w:rPr>
          <w:rStyle w:val="CommentReference"/>
          <w:rFonts w:cs="Arial"/>
          <w:color w:val="000000" w:themeColor="text1"/>
          <w:sz w:val="22"/>
          <w:szCs w:val="22"/>
        </w:rPr>
        <w:t>l</w:t>
      </w:r>
      <w:r w:rsidR="00663C97" w:rsidRPr="00C93C58">
        <w:rPr>
          <w:rStyle w:val="CommentReference"/>
          <w:rFonts w:cs="Arial"/>
          <w:color w:val="000000" w:themeColor="text1"/>
          <w:sz w:val="22"/>
          <w:szCs w:val="22"/>
        </w:rPr>
        <w:t xml:space="preserve">ung </w:t>
      </w:r>
      <w:r w:rsidR="000952A0">
        <w:rPr>
          <w:rStyle w:val="CommentReference"/>
          <w:rFonts w:cs="Arial"/>
          <w:color w:val="000000" w:themeColor="text1"/>
          <w:sz w:val="22"/>
          <w:szCs w:val="22"/>
        </w:rPr>
        <w:t>d</w:t>
      </w:r>
      <w:r w:rsidR="00663C97" w:rsidRPr="00C93C58">
        <w:rPr>
          <w:rStyle w:val="CommentReference"/>
          <w:rFonts w:cs="Arial"/>
          <w:color w:val="000000" w:themeColor="text1"/>
          <w:sz w:val="22"/>
          <w:szCs w:val="22"/>
        </w:rPr>
        <w:t>isease</w:t>
      </w:r>
      <w:r w:rsidR="007F6036">
        <w:rPr>
          <w:rStyle w:val="CommentReference"/>
          <w:rFonts w:cs="Arial"/>
          <w:color w:val="000000" w:themeColor="text1"/>
          <w:sz w:val="22"/>
          <w:szCs w:val="22"/>
        </w:rPr>
        <w:t xml:space="preserve">) </w:t>
      </w:r>
      <w:r w:rsidR="009143B4">
        <w:rPr>
          <w:rStyle w:val="CommentReference"/>
          <w:rFonts w:cs="Arial"/>
          <w:color w:val="000000" w:themeColor="text1"/>
          <w:sz w:val="22"/>
          <w:szCs w:val="22"/>
        </w:rPr>
        <w:fldChar w:fldCharType="begin">
          <w:fldData xml:space="preserve">PEVuZE5vdGU+PENpdGU+PEF1dGhvcj5SaWNoYXJkc29uPC9BdXRob3I+PFllYXI+MjAwNzwvWWVh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</w:fldData>
        </w:fldChar>
      </w:r>
      <w:r w:rsidR="006753FC">
        <w:rPr>
          <w:rStyle w:val="CommentReference"/>
          <w:rFonts w:cs="Arial"/>
          <w:color w:val="000000" w:themeColor="text1"/>
          <w:sz w:val="22"/>
          <w:szCs w:val="22"/>
        </w:rPr>
        <w:instrText xml:space="preserve"> ADDIN EN.CITE </w:instrText>
      </w:r>
      <w:r w:rsidR="006753FC">
        <w:rPr>
          <w:rStyle w:val="CommentReference"/>
          <w:rFonts w:cs="Arial"/>
          <w:color w:val="000000" w:themeColor="text1"/>
          <w:sz w:val="22"/>
          <w:szCs w:val="22"/>
        </w:rPr>
        <w:fldChar w:fldCharType="begin">
          <w:fldData xml:space="preserve">PEVuZE5vdGU+PENpdGU+PEF1dGhvcj5SaWNoYXJkc29uPC9BdXRob3I+PFllYXI+MjAwNzwvWWVh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</w:fldData>
        </w:fldChar>
      </w:r>
      <w:r w:rsidR="006753FC">
        <w:rPr>
          <w:rStyle w:val="CommentReference"/>
          <w:rFonts w:cs="Arial"/>
          <w:color w:val="000000" w:themeColor="text1"/>
          <w:sz w:val="22"/>
          <w:szCs w:val="22"/>
        </w:rPr>
        <w:instrText xml:space="preserve"> ADDIN EN.CITE.DATA </w:instrText>
      </w:r>
      <w:r w:rsidR="006753FC">
        <w:rPr>
          <w:rStyle w:val="CommentReference"/>
          <w:rFonts w:cs="Arial"/>
          <w:color w:val="000000" w:themeColor="text1"/>
          <w:sz w:val="22"/>
          <w:szCs w:val="22"/>
        </w:rPr>
      </w:r>
      <w:r w:rsidR="006753FC">
        <w:rPr>
          <w:rStyle w:val="CommentReference"/>
          <w:rFonts w:cs="Arial"/>
          <w:color w:val="000000" w:themeColor="text1"/>
          <w:sz w:val="22"/>
          <w:szCs w:val="22"/>
        </w:rPr>
        <w:fldChar w:fldCharType="end"/>
      </w:r>
      <w:r w:rsidR="009143B4">
        <w:rPr>
          <w:rStyle w:val="CommentReference"/>
          <w:rFonts w:cs="Arial"/>
          <w:color w:val="000000" w:themeColor="text1"/>
          <w:sz w:val="22"/>
          <w:szCs w:val="22"/>
        </w:rPr>
      </w:r>
      <w:r w:rsidR="009143B4">
        <w:rPr>
          <w:rStyle w:val="CommentReference"/>
          <w:rFonts w:cs="Arial"/>
          <w:color w:val="000000" w:themeColor="text1"/>
          <w:sz w:val="22"/>
          <w:szCs w:val="22"/>
        </w:rPr>
        <w:fldChar w:fldCharType="separate"/>
      </w:r>
      <w:r w:rsidR="006753FC">
        <w:rPr>
          <w:rStyle w:val="CommentReference"/>
          <w:rFonts w:cs="Arial"/>
          <w:noProof/>
          <w:color w:val="000000" w:themeColor="text1"/>
          <w:sz w:val="22"/>
          <w:szCs w:val="22"/>
        </w:rPr>
        <w:t>[65-67]</w:t>
      </w:r>
      <w:r w:rsidR="009143B4">
        <w:rPr>
          <w:rStyle w:val="CommentReference"/>
          <w:rFonts w:cs="Arial"/>
          <w:color w:val="000000" w:themeColor="text1"/>
          <w:sz w:val="22"/>
          <w:szCs w:val="22"/>
        </w:rPr>
        <w:fldChar w:fldCharType="end"/>
      </w:r>
      <w:r w:rsidR="007F6036">
        <w:rPr>
          <w:rStyle w:val="CommentReference"/>
          <w:rFonts w:cs="Arial"/>
          <w:color w:val="000000" w:themeColor="text1"/>
          <w:sz w:val="22"/>
          <w:szCs w:val="22"/>
        </w:rPr>
        <w:t>, w</w:t>
      </w:r>
      <w:r w:rsidR="0057364E">
        <w:rPr>
          <w:rStyle w:val="CommentReference"/>
          <w:rFonts w:cs="Arial"/>
          <w:color w:val="000000" w:themeColor="text1"/>
          <w:sz w:val="22"/>
          <w:szCs w:val="22"/>
        </w:rPr>
        <w:t xml:space="preserve">e believe </w:t>
      </w:r>
      <w:r w:rsidR="00C62E43">
        <w:rPr>
          <w:rStyle w:val="CommentReference"/>
          <w:rFonts w:cs="Arial"/>
          <w:color w:val="000000" w:themeColor="text1"/>
          <w:sz w:val="22"/>
          <w:szCs w:val="22"/>
        </w:rPr>
        <w:t xml:space="preserve">this review could inform </w:t>
      </w:r>
      <w:r w:rsidR="0057364E">
        <w:rPr>
          <w:rStyle w:val="CommentReference"/>
          <w:rFonts w:cs="Arial"/>
          <w:color w:val="000000" w:themeColor="text1"/>
          <w:sz w:val="22"/>
          <w:szCs w:val="22"/>
        </w:rPr>
        <w:t>a</w:t>
      </w:r>
      <w:r w:rsidR="00D04E63" w:rsidRPr="00C93C58">
        <w:rPr>
          <w:rStyle w:val="CommentReference"/>
          <w:rFonts w:cs="Arial"/>
          <w:color w:val="000000" w:themeColor="text1"/>
          <w:sz w:val="22"/>
          <w:szCs w:val="22"/>
        </w:rPr>
        <w:t xml:space="preserve"> needs assessment tool or questionnaire for critical care</w:t>
      </w:r>
      <w:r w:rsidR="00C62E43">
        <w:rPr>
          <w:rStyle w:val="CommentReference"/>
          <w:rFonts w:cs="Arial"/>
          <w:color w:val="000000" w:themeColor="text1"/>
          <w:sz w:val="22"/>
          <w:szCs w:val="22"/>
        </w:rPr>
        <w:t xml:space="preserve"> survivors</w:t>
      </w:r>
      <w:r w:rsidR="00D04E63" w:rsidRPr="00C93C58">
        <w:rPr>
          <w:rStyle w:val="CommentReference"/>
          <w:rFonts w:cs="Arial"/>
          <w:color w:val="FF0000"/>
          <w:sz w:val="22"/>
          <w:szCs w:val="22"/>
        </w:rPr>
        <w:t>.</w:t>
      </w:r>
    </w:p>
    <w:p w14:paraId="11286629" w14:textId="77777777" w:rsidR="00E612F6" w:rsidRDefault="00E612F6" w:rsidP="00365730">
      <w:pPr>
        <w:spacing w:after="0" w:line="480" w:lineRule="auto"/>
      </w:pPr>
    </w:p>
    <w:p w14:paraId="55E40085" w14:textId="5B26E104" w:rsidR="00B31368" w:rsidRDefault="00796E44" w:rsidP="00365730">
      <w:pPr>
        <w:spacing w:after="0" w:line="480" w:lineRule="auto"/>
      </w:pPr>
      <w:r>
        <w:t xml:space="preserve">The strengths of our review include the use of identified frameworks for categorising support needs and recovery phases. </w:t>
      </w:r>
      <w:r w:rsidR="0037630C" w:rsidRPr="0037630C">
        <w:t xml:space="preserve">The literature on ICU survivorship is quite </w:t>
      </w:r>
      <w:r w:rsidR="00C62E43" w:rsidRPr="0037630C">
        <w:t>large;</w:t>
      </w:r>
      <w:r w:rsidR="0037630C" w:rsidRPr="0037630C">
        <w:t xml:space="preserve"> </w:t>
      </w:r>
      <w:r w:rsidR="00C62E43" w:rsidRPr="0037630C">
        <w:t>therefore,</w:t>
      </w:r>
      <w:r w:rsidR="0037630C" w:rsidRPr="0037630C">
        <w:t xml:space="preserve"> we focused our search to include qualitative studies about patients’ needs. </w:t>
      </w:r>
      <w:r w:rsidR="00C62E43" w:rsidRPr="008353D9">
        <w:rPr>
          <w:highlight w:val="cyan"/>
        </w:rPr>
        <w:t>We conducted</w:t>
      </w:r>
      <w:r w:rsidRPr="008353D9">
        <w:rPr>
          <w:highlight w:val="cyan"/>
        </w:rPr>
        <w:t xml:space="preserve"> our search only up to April 20</w:t>
      </w:r>
      <w:r w:rsidR="00C62E43" w:rsidRPr="008353D9">
        <w:rPr>
          <w:highlight w:val="cyan"/>
        </w:rPr>
        <w:t>1</w:t>
      </w:r>
      <w:r w:rsidRPr="008353D9">
        <w:rPr>
          <w:highlight w:val="cyan"/>
        </w:rPr>
        <w:t>7</w:t>
      </w:r>
      <w:r w:rsidR="00C62E43" w:rsidRPr="008353D9">
        <w:rPr>
          <w:highlight w:val="cyan"/>
        </w:rPr>
        <w:t xml:space="preserve"> and </w:t>
      </w:r>
      <w:r w:rsidRPr="008353D9">
        <w:rPr>
          <w:highlight w:val="cyan"/>
        </w:rPr>
        <w:t xml:space="preserve">found there were repeating themes within the papers suggesting we had reached data saturation.  </w:t>
      </w:r>
      <w:r w:rsidR="00E270A3" w:rsidRPr="008353D9">
        <w:rPr>
          <w:highlight w:val="cyan"/>
        </w:rPr>
        <w:t>Our assumption was</w:t>
      </w:r>
      <w:r w:rsidRPr="008353D9">
        <w:rPr>
          <w:highlight w:val="cyan"/>
        </w:rPr>
        <w:t xml:space="preserve"> confirmed by </w:t>
      </w:r>
      <w:r w:rsidR="00E270A3" w:rsidRPr="008353D9">
        <w:rPr>
          <w:highlight w:val="cyan"/>
        </w:rPr>
        <w:t>a</w:t>
      </w:r>
      <w:r w:rsidRPr="008353D9">
        <w:rPr>
          <w:highlight w:val="cyan"/>
        </w:rPr>
        <w:t xml:space="preserve"> recent study of contributory factors for readmission of ICU survivors</w:t>
      </w:r>
      <w:r w:rsidR="00E270A3" w:rsidRPr="008353D9">
        <w:rPr>
          <w:highlight w:val="cyan"/>
        </w:rPr>
        <w:t xml:space="preserve"> reporting similar patient and system level themes </w:t>
      </w:r>
      <w:r w:rsidRPr="008353D9">
        <w:rPr>
          <w:highlight w:val="cyan"/>
        </w:rPr>
        <w:fldChar w:fldCharType="begin"/>
      </w:r>
      <w:r w:rsidR="006753FC" w:rsidRPr="008353D9">
        <w:rPr>
          <w:highlight w:val="cyan"/>
        </w:rPr>
        <w:instrText xml:space="preserve"> ADDIN EN.CITE &lt;EndNote&gt;&lt;Cite&gt;&lt;Author&gt;Donaghy&lt;/Author&gt;&lt;Year&gt;2018&lt;/Year&gt;&lt;RecNum&gt;2607&lt;/RecNum&gt;&lt;DisplayText&gt;[60]&lt;/DisplayText&gt;&lt;record&gt;&lt;rec-number&gt;2607&lt;/rec-number&gt;&lt;foreign-keys&gt;&lt;key app="EN" db-id="x5ewdxr58rv22zev2xzxedw7ef0de2f0ts0w" timestamp="1544703539"&gt;2607&lt;/key&gt;&lt;/foreign-keys&gt;&lt;ref-type name="Journal Article"&gt;17&lt;/ref-type&gt;&lt;contributors&gt;&lt;authors&gt;&lt;author&gt;Donaghy, E.&lt;/author&gt;&lt;author&gt;Salisbury, L.&lt;/author&gt;&lt;author&gt;Lone, N. I.&lt;/author&gt;&lt;author&gt;Lee, R.&lt;/author&gt;&lt;author&gt;Ramsey, P.&lt;/author&gt;&lt;author&gt;Rattray, J. E.&lt;/author&gt;&lt;author&gt;Walsh, T. S.&lt;/author&gt;&lt;/authors&gt;&lt;/contributors&gt;&lt;auth-address&gt;Department of Anaesthesia, Critical Care and Pain Medicine, The University of Edinburgh, Edinburgh, UK.&amp;#xD;School of Health Sciences, Queen Margaret University Edinburgh, Musselburgh, UK.&amp;#xD;Usher Institute of Population Health Sciences and Informatics, The University of Edinburgh, Edinburgh, UK.&amp;#xD;School of Health and Social Care, Edinburgh Napier University, Edinburgh, UK.&amp;#xD;School of Nursing and Health Sciences, University of Dundee, Dundee, UK.&lt;/auth-address&gt;&lt;titles&gt;&lt;title&gt;Unplanned early hospital readmission among critical care survivors: a mixed methods study of patients and carers&lt;/title&gt;&lt;secondary-title&gt;BMJ Qual Saf&lt;/secondary-title&gt;&lt;alt-title&gt;BMJ quality &amp;amp; safety&lt;/alt-title&gt;&lt;/titles&gt;&lt;alt-periodical&gt;&lt;full-title&gt;BMJ Quality &amp;amp; Safety&lt;/full-title&gt;&lt;/alt-periodical&gt;&lt;pages&gt;915-927&lt;/pages&gt;&lt;volume&gt;27&lt;/volume&gt;&lt;number&gt;11&lt;/number&gt;&lt;edition&gt;2018/06/02&lt;/edition&gt;&lt;keywords&gt;&lt;keyword&gt;critical care&lt;/keyword&gt;&lt;keyword&gt;health services research&lt;/keyword&gt;&lt;keyword&gt;patient-centred care&lt;/keyword&gt;&lt;keyword&gt;qualitative research&lt;/keyword&gt;&lt;keyword&gt;transitions in care&lt;/keyword&gt;&lt;/keywords&gt;&lt;dates&gt;&lt;year&gt;2018&lt;/year&gt;&lt;pub-dates&gt;&lt;date&gt;Nov&lt;/date&gt;&lt;/pub-dates&gt;&lt;/dates&gt;&lt;isbn&gt;2044-5415&lt;/isbn&gt;&lt;accession-num&gt;29853602&lt;/accession-num&gt;&lt;urls&gt;&lt;/urls&gt;&lt;electronic-resource-num&gt;10.1136/bmjqs-2017-007513&lt;/electronic-resource-num&gt;&lt;remote-database-provider&gt;NLM&lt;/remote-database-provider&gt;&lt;language&gt;eng&lt;/language&gt;&lt;/record&gt;&lt;/Cite&gt;&lt;/EndNote&gt;</w:instrText>
      </w:r>
      <w:r w:rsidRPr="008353D9">
        <w:rPr>
          <w:highlight w:val="cyan"/>
        </w:rPr>
        <w:fldChar w:fldCharType="separate"/>
      </w:r>
      <w:r w:rsidR="006753FC" w:rsidRPr="008353D9">
        <w:rPr>
          <w:noProof/>
          <w:highlight w:val="cyan"/>
        </w:rPr>
        <w:t>[60]</w:t>
      </w:r>
      <w:r w:rsidRPr="008353D9">
        <w:rPr>
          <w:highlight w:val="cyan"/>
        </w:rPr>
        <w:fldChar w:fldCharType="end"/>
      </w:r>
      <w:r w:rsidRPr="008353D9">
        <w:rPr>
          <w:highlight w:val="cyan"/>
        </w:rPr>
        <w:t>.</w:t>
      </w:r>
      <w:r w:rsidR="00C62E43">
        <w:t xml:space="preserve"> </w:t>
      </w:r>
      <w:r>
        <w:t xml:space="preserve">  </w:t>
      </w:r>
    </w:p>
    <w:p w14:paraId="26F4CF0D" w14:textId="77777777" w:rsidR="005543D0" w:rsidRDefault="005543D0" w:rsidP="00365730">
      <w:pPr>
        <w:spacing w:after="0" w:line="480" w:lineRule="auto"/>
      </w:pPr>
    </w:p>
    <w:p w14:paraId="18B7EC4F" w14:textId="77777777" w:rsidR="00245F24" w:rsidRPr="005543D0" w:rsidRDefault="00245F24" w:rsidP="00365730">
      <w:pPr>
        <w:spacing w:after="0" w:line="480" w:lineRule="auto"/>
        <w:rPr>
          <w:b/>
        </w:rPr>
      </w:pPr>
      <w:r w:rsidRPr="005543D0">
        <w:rPr>
          <w:b/>
        </w:rPr>
        <w:t>Conclusion</w:t>
      </w:r>
    </w:p>
    <w:p w14:paraId="62F14A38" w14:textId="77777777" w:rsidR="00365730" w:rsidRDefault="00245F24" w:rsidP="003822DB">
      <w:pPr>
        <w:spacing w:after="0" w:line="480" w:lineRule="auto"/>
        <w:rPr>
          <w:rFonts w:eastAsia="Times New Roman" w:cs="Times New Roman"/>
          <w:color w:val="000000"/>
          <w:lang w:val="en-CA" w:eastAsia="en-CA"/>
        </w:rPr>
      </w:pPr>
      <w:r w:rsidRPr="003C04A8">
        <w:rPr>
          <w:rFonts w:cs="Times New Roman"/>
        </w:rPr>
        <w:t>Our</w:t>
      </w:r>
      <w:r w:rsidRPr="003C04A8">
        <w:rPr>
          <w:rFonts w:cs="Times New Roman"/>
          <w:b/>
        </w:rPr>
        <w:t xml:space="preserve"> </w:t>
      </w:r>
      <w:r w:rsidRPr="003C04A8">
        <w:rPr>
          <w:rFonts w:cs="Times New Roman"/>
        </w:rPr>
        <w:t xml:space="preserve">review is the first to identify </w:t>
      </w:r>
      <w:r w:rsidR="004F63A9">
        <w:rPr>
          <w:rFonts w:cs="Times New Roman"/>
        </w:rPr>
        <w:t xml:space="preserve">and summarise </w:t>
      </w:r>
      <w:r w:rsidRPr="003C04A8">
        <w:rPr>
          <w:rFonts w:cs="Times New Roman"/>
        </w:rPr>
        <w:t>the change</w:t>
      </w:r>
      <w:r w:rsidR="004F63A9">
        <w:rPr>
          <w:rFonts w:cs="Times New Roman"/>
        </w:rPr>
        <w:t>s</w:t>
      </w:r>
      <w:r w:rsidRPr="003C04A8">
        <w:rPr>
          <w:rFonts w:cs="Times New Roman"/>
        </w:rPr>
        <w:t xml:space="preserve"> in social support needs among i</w:t>
      </w:r>
      <w:r w:rsidR="004F63A9">
        <w:rPr>
          <w:rFonts w:cs="Times New Roman"/>
        </w:rPr>
        <w:t xml:space="preserve">ntensive care survivors across the continuum </w:t>
      </w:r>
      <w:r w:rsidRPr="003C04A8">
        <w:rPr>
          <w:rFonts w:cs="Times New Roman"/>
        </w:rPr>
        <w:t xml:space="preserve">from intensive care to the home </w:t>
      </w:r>
      <w:r w:rsidR="004F63A9">
        <w:rPr>
          <w:rFonts w:cs="Times New Roman"/>
        </w:rPr>
        <w:t xml:space="preserve">and community </w:t>
      </w:r>
      <w:r w:rsidRPr="003C04A8">
        <w:rPr>
          <w:rFonts w:cs="Times New Roman"/>
        </w:rPr>
        <w:t xml:space="preserve">environment. </w:t>
      </w:r>
      <w:r w:rsidR="00A1584E" w:rsidRPr="003C04A8">
        <w:rPr>
          <w:rFonts w:cs="Times New Roman"/>
        </w:rPr>
        <w:t xml:space="preserve">Patient needs are complex after ICU and should be </w:t>
      </w:r>
      <w:r w:rsidR="004F63A9">
        <w:rPr>
          <w:rFonts w:cs="Times New Roman"/>
        </w:rPr>
        <w:t>assessed</w:t>
      </w:r>
      <w:r w:rsidR="00A1584E" w:rsidRPr="003C04A8">
        <w:rPr>
          <w:rFonts w:cs="Times New Roman"/>
        </w:rPr>
        <w:t xml:space="preserve"> for each individual so that </w:t>
      </w:r>
      <w:r w:rsidR="004F63A9">
        <w:rPr>
          <w:rFonts w:cs="Times New Roman"/>
        </w:rPr>
        <w:t xml:space="preserve">needs driven care and </w:t>
      </w:r>
      <w:r w:rsidR="00A1584E" w:rsidRPr="003C04A8">
        <w:rPr>
          <w:rFonts w:cs="Times New Roman"/>
        </w:rPr>
        <w:t xml:space="preserve">services can be appropriately provided to </w:t>
      </w:r>
      <w:r w:rsidR="003C49BD" w:rsidRPr="003C04A8">
        <w:rPr>
          <w:rFonts w:cs="Times New Roman"/>
        </w:rPr>
        <w:t>help</w:t>
      </w:r>
      <w:r w:rsidR="00A1584E" w:rsidRPr="003C04A8">
        <w:rPr>
          <w:rFonts w:cs="Times New Roman"/>
        </w:rPr>
        <w:t xml:space="preserve"> recovery.</w:t>
      </w:r>
      <w:r w:rsidR="00A1584E" w:rsidRPr="00901B3A">
        <w:t xml:space="preserve"> </w:t>
      </w:r>
      <w:r w:rsidR="00A1584E" w:rsidRPr="003C04A8">
        <w:rPr>
          <w:rFonts w:eastAsia="Times New Roman" w:cs="Times New Roman"/>
          <w:color w:val="000000"/>
          <w:lang w:val="en-CA" w:eastAsia="en-CA"/>
        </w:rPr>
        <w:t xml:space="preserve">Future research could consider </w:t>
      </w:r>
      <w:r w:rsidR="004F63A9">
        <w:rPr>
          <w:rFonts w:eastAsia="Times New Roman" w:cs="Times New Roman"/>
          <w:color w:val="000000"/>
          <w:lang w:val="en-CA" w:eastAsia="en-CA"/>
        </w:rPr>
        <w:t xml:space="preserve">the results from this review if developing </w:t>
      </w:r>
      <w:r w:rsidR="00A1584E" w:rsidRPr="003C04A8">
        <w:rPr>
          <w:rFonts w:eastAsia="Times New Roman" w:cs="Times New Roman"/>
          <w:color w:val="000000"/>
          <w:lang w:val="en-CA" w:eastAsia="en-CA"/>
        </w:rPr>
        <w:t xml:space="preserve">a needs assessment tool </w:t>
      </w:r>
      <w:r w:rsidR="004F63A9">
        <w:rPr>
          <w:rFonts w:eastAsia="Times New Roman" w:cs="Times New Roman"/>
          <w:color w:val="000000"/>
          <w:lang w:val="en-CA" w:eastAsia="en-CA"/>
        </w:rPr>
        <w:t xml:space="preserve">for the critical care population. </w:t>
      </w:r>
    </w:p>
    <w:p w14:paraId="5DB93709" w14:textId="77777777" w:rsidR="003822DB" w:rsidRDefault="003822DB" w:rsidP="003822DB">
      <w:pPr>
        <w:spacing w:after="0" w:line="480" w:lineRule="auto"/>
        <w:rPr>
          <w:rFonts w:eastAsia="Times New Roman" w:cs="Times New Roman"/>
          <w:color w:val="000000"/>
          <w:lang w:val="en-CA" w:eastAsia="en-CA"/>
        </w:rPr>
      </w:pPr>
    </w:p>
    <w:p w14:paraId="2581354E" w14:textId="77777777" w:rsidR="00D71AAB" w:rsidRDefault="00D71AAB" w:rsidP="003822DB">
      <w:pPr>
        <w:spacing w:after="0" w:line="480" w:lineRule="auto"/>
        <w:rPr>
          <w:rFonts w:eastAsia="Times New Roman" w:cs="Times New Roman"/>
          <w:b/>
          <w:color w:val="000000"/>
          <w:lang w:val="en-CA" w:eastAsia="en-CA"/>
        </w:rPr>
      </w:pPr>
      <w:r>
        <w:rPr>
          <w:rFonts w:eastAsia="Times New Roman" w:cs="Times New Roman"/>
          <w:b/>
          <w:color w:val="000000"/>
          <w:lang w:val="en-CA" w:eastAsia="en-CA"/>
        </w:rPr>
        <w:t>List of Abbreviations</w:t>
      </w:r>
    </w:p>
    <w:p w14:paraId="68E6AD6D" w14:textId="77777777" w:rsidR="00D71AAB" w:rsidRDefault="00D71AAB" w:rsidP="003822DB">
      <w:pPr>
        <w:spacing w:after="0" w:line="480" w:lineRule="auto"/>
        <w:rPr>
          <w:rFonts w:eastAsia="Times New Roman" w:cs="Times New Roman"/>
          <w:color w:val="000000"/>
          <w:lang w:val="en-CA" w:eastAsia="en-CA"/>
        </w:rPr>
      </w:pPr>
      <w:r>
        <w:rPr>
          <w:rFonts w:eastAsia="Times New Roman" w:cs="Times New Roman"/>
          <w:color w:val="000000"/>
          <w:lang w:val="en-CA" w:eastAsia="en-CA"/>
        </w:rPr>
        <w:t>ICU, Intensive Care Unit</w:t>
      </w:r>
    </w:p>
    <w:p w14:paraId="7498225C" w14:textId="77777777" w:rsidR="00D71AAB" w:rsidRDefault="00D71AAB" w:rsidP="003822DB">
      <w:pPr>
        <w:spacing w:after="0" w:line="480" w:lineRule="auto"/>
        <w:rPr>
          <w:rFonts w:eastAsia="Times New Roman" w:cs="Times New Roman"/>
          <w:color w:val="000000"/>
          <w:lang w:val="en-CA" w:eastAsia="en-CA"/>
        </w:rPr>
      </w:pPr>
      <w:r w:rsidRPr="00D71AAB">
        <w:rPr>
          <w:rFonts w:eastAsia="Times New Roman" w:cs="Times New Roman"/>
          <w:color w:val="000000"/>
          <w:lang w:val="en-CA" w:eastAsia="en-CA"/>
        </w:rPr>
        <w:t>TIR, Timing it Right</w:t>
      </w:r>
    </w:p>
    <w:p w14:paraId="0B6B159E" w14:textId="77777777" w:rsidR="00D71AAB" w:rsidRDefault="00D71AAB" w:rsidP="003822DB">
      <w:pPr>
        <w:spacing w:after="0" w:line="480" w:lineRule="auto"/>
        <w:rPr>
          <w:rFonts w:eastAsia="Times New Roman" w:cs="Times New Roman"/>
          <w:color w:val="000000"/>
          <w:lang w:val="en-CA" w:eastAsia="en-CA"/>
        </w:rPr>
      </w:pPr>
    </w:p>
    <w:p w14:paraId="2628FAFC" w14:textId="77777777" w:rsidR="00D71AAB" w:rsidRPr="00D71AAB" w:rsidRDefault="00D71AAB" w:rsidP="003822DB">
      <w:pPr>
        <w:spacing w:after="0" w:line="480" w:lineRule="auto"/>
        <w:rPr>
          <w:rFonts w:eastAsia="Times New Roman" w:cs="Times New Roman"/>
          <w:color w:val="000000"/>
          <w:lang w:val="en-CA" w:eastAsia="en-CA"/>
        </w:rPr>
      </w:pPr>
      <w:r w:rsidRPr="00D71AAB">
        <w:rPr>
          <w:rFonts w:eastAsia="Times New Roman" w:cs="Times New Roman"/>
          <w:b/>
          <w:color w:val="000000"/>
          <w:lang w:val="en-CA" w:eastAsia="en-CA"/>
        </w:rPr>
        <w:t>Ethics approval and consent to participate</w:t>
      </w:r>
      <w:r w:rsidRPr="00D71AAB">
        <w:rPr>
          <w:rFonts w:eastAsia="Times New Roman" w:cs="Times New Roman"/>
          <w:color w:val="000000"/>
          <w:lang w:val="en-CA" w:eastAsia="en-CA"/>
        </w:rPr>
        <w:t xml:space="preserve"> </w:t>
      </w:r>
    </w:p>
    <w:p w14:paraId="0D314BF3" w14:textId="77777777" w:rsidR="00D71AAB" w:rsidRDefault="00D71AAB" w:rsidP="003822DB">
      <w:pPr>
        <w:spacing w:after="0" w:line="480" w:lineRule="auto"/>
        <w:rPr>
          <w:rFonts w:eastAsia="Times New Roman" w:cs="Times New Roman"/>
          <w:color w:val="000000"/>
          <w:lang w:val="en-CA" w:eastAsia="en-CA"/>
        </w:rPr>
      </w:pPr>
      <w:r>
        <w:rPr>
          <w:rFonts w:eastAsia="Times New Roman" w:cs="Times New Roman"/>
          <w:color w:val="000000"/>
          <w:lang w:val="en-CA" w:eastAsia="en-CA"/>
        </w:rPr>
        <w:t>Not applicable</w:t>
      </w:r>
    </w:p>
    <w:p w14:paraId="373B57CF" w14:textId="77777777" w:rsidR="00D71AAB" w:rsidRDefault="00D71AAB" w:rsidP="003822DB">
      <w:pPr>
        <w:spacing w:after="0" w:line="480" w:lineRule="auto"/>
        <w:rPr>
          <w:rFonts w:eastAsia="Times New Roman" w:cs="Times New Roman"/>
          <w:color w:val="000000"/>
          <w:lang w:val="en-CA" w:eastAsia="en-CA"/>
        </w:rPr>
      </w:pPr>
    </w:p>
    <w:p w14:paraId="7AA47251" w14:textId="77777777" w:rsidR="00D71AAB" w:rsidRPr="00D71AAB" w:rsidRDefault="00D71AAB" w:rsidP="003822DB">
      <w:pPr>
        <w:spacing w:after="0" w:line="480" w:lineRule="auto"/>
        <w:rPr>
          <w:rFonts w:eastAsia="Times New Roman" w:cs="Times New Roman"/>
          <w:b/>
          <w:color w:val="000000"/>
          <w:lang w:val="en-CA" w:eastAsia="en-CA"/>
        </w:rPr>
      </w:pPr>
      <w:r w:rsidRPr="00D71AAB">
        <w:rPr>
          <w:rFonts w:eastAsia="Times New Roman" w:cs="Times New Roman"/>
          <w:b/>
          <w:color w:val="000000"/>
          <w:lang w:val="en-CA" w:eastAsia="en-CA"/>
        </w:rPr>
        <w:t>Consent for publication</w:t>
      </w:r>
    </w:p>
    <w:p w14:paraId="11C290A1" w14:textId="77777777" w:rsidR="00D71AAB" w:rsidRPr="00D71AAB" w:rsidRDefault="00D71AAB" w:rsidP="003822DB">
      <w:pPr>
        <w:spacing w:after="0" w:line="480" w:lineRule="auto"/>
        <w:rPr>
          <w:rFonts w:eastAsia="Times New Roman" w:cs="Times New Roman"/>
          <w:color w:val="000000"/>
          <w:lang w:val="en-CA" w:eastAsia="en-CA"/>
        </w:rPr>
      </w:pPr>
      <w:r>
        <w:rPr>
          <w:rFonts w:eastAsia="Times New Roman" w:cs="Times New Roman"/>
          <w:color w:val="000000"/>
          <w:lang w:val="en-CA" w:eastAsia="en-CA"/>
        </w:rPr>
        <w:t>Not applicable</w:t>
      </w:r>
    </w:p>
    <w:p w14:paraId="769E35EC" w14:textId="77777777" w:rsidR="001A38C5" w:rsidRDefault="001A38C5" w:rsidP="00365730">
      <w:pPr>
        <w:spacing w:after="0" w:line="480" w:lineRule="auto"/>
        <w:rPr>
          <w:b/>
        </w:rPr>
      </w:pPr>
    </w:p>
    <w:p w14:paraId="7033260F" w14:textId="35D2E4BF" w:rsidR="00444EF4" w:rsidRPr="005A4C3B" w:rsidRDefault="00444EF4" w:rsidP="00365730">
      <w:pPr>
        <w:spacing w:after="0" w:line="480" w:lineRule="auto"/>
        <w:rPr>
          <w:b/>
        </w:rPr>
      </w:pPr>
      <w:r w:rsidRPr="005A4C3B">
        <w:rPr>
          <w:b/>
        </w:rPr>
        <w:t>Availability of data and materials</w:t>
      </w:r>
    </w:p>
    <w:p w14:paraId="754808C7" w14:textId="77777777" w:rsidR="00444EF4" w:rsidRDefault="00444EF4" w:rsidP="00365730">
      <w:pPr>
        <w:spacing w:after="0" w:line="480" w:lineRule="auto"/>
      </w:pPr>
      <w:r w:rsidRPr="005A4C3B">
        <w:t>All data generated or analysed during this study are included in this published article</w:t>
      </w:r>
      <w:r>
        <w:t xml:space="preserve"> and its supplementary information files. </w:t>
      </w:r>
    </w:p>
    <w:p w14:paraId="6785B9E5" w14:textId="77777777" w:rsidR="00444EF4" w:rsidRDefault="00444EF4" w:rsidP="00365730">
      <w:pPr>
        <w:spacing w:after="0" w:line="480" w:lineRule="auto"/>
        <w:rPr>
          <w:rStyle w:val="Heading1Char"/>
          <w:rFonts w:asciiTheme="minorHAnsi" w:hAnsiTheme="minorHAnsi"/>
          <w:b/>
          <w:color w:val="000000" w:themeColor="text1"/>
          <w:sz w:val="22"/>
          <w:szCs w:val="22"/>
        </w:rPr>
      </w:pPr>
    </w:p>
    <w:p w14:paraId="10396CEC" w14:textId="77777777" w:rsidR="00927376" w:rsidRPr="00927376" w:rsidRDefault="00927376" w:rsidP="00365730">
      <w:pPr>
        <w:spacing w:after="0" w:line="480" w:lineRule="auto"/>
        <w:rPr>
          <w:b/>
        </w:rPr>
      </w:pPr>
      <w:r w:rsidRPr="00927376">
        <w:rPr>
          <w:rStyle w:val="Heading1Char"/>
          <w:rFonts w:asciiTheme="minorHAnsi" w:hAnsiTheme="minorHAnsi"/>
          <w:b/>
          <w:color w:val="000000" w:themeColor="text1"/>
          <w:sz w:val="22"/>
          <w:szCs w:val="22"/>
        </w:rPr>
        <w:t>Competing</w:t>
      </w:r>
      <w:r w:rsidRPr="00927376">
        <w:rPr>
          <w:b/>
        </w:rPr>
        <w:t xml:space="preserve"> interest</w:t>
      </w:r>
      <w:r w:rsidR="00D71AAB">
        <w:rPr>
          <w:b/>
        </w:rPr>
        <w:t>s</w:t>
      </w:r>
    </w:p>
    <w:p w14:paraId="06144E57" w14:textId="77777777" w:rsidR="00927376" w:rsidRPr="00D247BB" w:rsidRDefault="00927376" w:rsidP="00365730">
      <w:pPr>
        <w:spacing w:after="0" w:line="480" w:lineRule="auto"/>
      </w:pPr>
      <w:r>
        <w:t>The authors report no conflicts of interest.</w:t>
      </w:r>
    </w:p>
    <w:p w14:paraId="540E0059" w14:textId="77777777" w:rsidR="00927376" w:rsidRDefault="00927376" w:rsidP="00365730">
      <w:pPr>
        <w:spacing w:after="0" w:line="480" w:lineRule="auto"/>
      </w:pPr>
    </w:p>
    <w:p w14:paraId="38303EA2" w14:textId="77777777" w:rsidR="00927376" w:rsidRPr="00927376" w:rsidRDefault="00927376" w:rsidP="00365730">
      <w:pPr>
        <w:spacing w:after="0" w:line="480" w:lineRule="auto"/>
        <w:rPr>
          <w:b/>
        </w:rPr>
      </w:pPr>
      <w:r>
        <w:rPr>
          <w:b/>
        </w:rPr>
        <w:t>Funding</w:t>
      </w:r>
    </w:p>
    <w:p w14:paraId="2DDFA0B3" w14:textId="77777777" w:rsidR="00927376" w:rsidRPr="00D247BB" w:rsidRDefault="00927376" w:rsidP="00365730">
      <w:pPr>
        <w:spacing w:after="0" w:line="480" w:lineRule="auto"/>
      </w:pPr>
      <w:r>
        <w:t xml:space="preserve">The review was conducted with funding received from the Intensive Care Foundation Research Priority Award, UK.  </w:t>
      </w:r>
    </w:p>
    <w:p w14:paraId="7724B051" w14:textId="77777777" w:rsidR="0037630C" w:rsidRDefault="0037630C" w:rsidP="00365730">
      <w:pPr>
        <w:pStyle w:val="Heading2"/>
        <w:spacing w:before="0" w:line="480" w:lineRule="auto"/>
      </w:pPr>
    </w:p>
    <w:p w14:paraId="558D0398" w14:textId="77777777" w:rsidR="00C53D28" w:rsidRDefault="00C53D28" w:rsidP="00365730">
      <w:pPr>
        <w:spacing w:after="0" w:line="480" w:lineRule="auto"/>
        <w:rPr>
          <w:b/>
        </w:rPr>
      </w:pPr>
      <w:r w:rsidRPr="005543D0">
        <w:rPr>
          <w:b/>
        </w:rPr>
        <w:t>A</w:t>
      </w:r>
      <w:r w:rsidR="00927376">
        <w:rPr>
          <w:b/>
        </w:rPr>
        <w:t>uthors’ contributions</w:t>
      </w:r>
    </w:p>
    <w:p w14:paraId="1DCFB4EA" w14:textId="77777777" w:rsidR="00927376" w:rsidRPr="00927376" w:rsidRDefault="005A4C3B" w:rsidP="00365730">
      <w:pPr>
        <w:spacing w:after="0" w:line="480" w:lineRule="auto"/>
      </w:pPr>
      <w:r>
        <w:t xml:space="preserve">BON and </w:t>
      </w:r>
      <w:r w:rsidR="00927376">
        <w:t xml:space="preserve">BB conceptualised the review; </w:t>
      </w:r>
      <w:r>
        <w:t>JK and ML conducted the search; JK and BB extracted data; JK, BB and PR coded the qualitative data; and</w:t>
      </w:r>
      <w:r w:rsidRPr="005A4C3B">
        <w:t xml:space="preserve"> all authors contributed to the protocol development and the final manuscript</w:t>
      </w:r>
      <w:r w:rsidR="00927376">
        <w:t xml:space="preserve">. </w:t>
      </w:r>
    </w:p>
    <w:p w14:paraId="445C2E8E" w14:textId="77777777" w:rsidR="005A4C3B" w:rsidRDefault="005A4C3B" w:rsidP="00365730">
      <w:pPr>
        <w:spacing w:after="0" w:line="480" w:lineRule="auto"/>
      </w:pPr>
    </w:p>
    <w:p w14:paraId="1F72C43F" w14:textId="77777777" w:rsidR="00D71AAB" w:rsidRPr="00D71AAB" w:rsidRDefault="00D71AAB" w:rsidP="00365730">
      <w:pPr>
        <w:spacing w:after="0" w:line="480" w:lineRule="auto"/>
        <w:rPr>
          <w:b/>
        </w:rPr>
      </w:pPr>
      <w:r w:rsidRPr="00D71AAB">
        <w:rPr>
          <w:b/>
        </w:rPr>
        <w:t>Acknowledgements</w:t>
      </w:r>
    </w:p>
    <w:p w14:paraId="10DF6361" w14:textId="77777777" w:rsidR="00C53D28" w:rsidRDefault="00D71AAB" w:rsidP="00365730">
      <w:pPr>
        <w:spacing w:after="0" w:line="480" w:lineRule="auto"/>
      </w:pPr>
      <w:r>
        <w:t>Not applicable</w:t>
      </w:r>
      <w:r w:rsidR="00C53D28">
        <w:br w:type="page"/>
      </w:r>
    </w:p>
    <w:p w14:paraId="64F44672" w14:textId="77777777" w:rsidR="00C53D28" w:rsidRPr="009A4AAD" w:rsidRDefault="00C53D28" w:rsidP="009A4AAD">
      <w:pPr>
        <w:rPr>
          <w:b/>
        </w:rPr>
      </w:pPr>
      <w:r w:rsidRPr="009A4AAD">
        <w:rPr>
          <w:b/>
        </w:rPr>
        <w:lastRenderedPageBreak/>
        <w:t>References</w:t>
      </w:r>
      <w:r w:rsidR="00937A8B" w:rsidRPr="009A4AAD">
        <w:rPr>
          <w:b/>
        </w:rPr>
        <w:t xml:space="preserve"> </w:t>
      </w:r>
    </w:p>
    <w:p w14:paraId="0A3F64D3" w14:textId="77777777" w:rsidR="00D215FD" w:rsidRDefault="00D215FD" w:rsidP="00D247BB">
      <w:pPr>
        <w:spacing w:after="0" w:line="360" w:lineRule="auto"/>
      </w:pPr>
    </w:p>
    <w:p w14:paraId="345C87FF" w14:textId="77777777" w:rsidR="00BB6E4E" w:rsidRPr="00BB6E4E" w:rsidRDefault="00D215FD" w:rsidP="00BB6E4E">
      <w:pPr>
        <w:pStyle w:val="EndNoteBibliography"/>
        <w:spacing w:after="0"/>
        <w:ind w:left="720" w:hanging="720"/>
      </w:pPr>
      <w:r>
        <w:rPr>
          <w:lang w:val="fr-CA"/>
        </w:rPr>
        <w:fldChar w:fldCharType="begin"/>
      </w:r>
      <w:r w:rsidRPr="00D215FD">
        <w:rPr>
          <w:lang w:val="en-CA"/>
        </w:rPr>
        <w:instrText xml:space="preserve"> ADDIN EN.REFLIST </w:instrText>
      </w:r>
      <w:r>
        <w:rPr>
          <w:lang w:val="fr-CA"/>
        </w:rPr>
        <w:fldChar w:fldCharType="separate"/>
      </w:r>
      <w:r w:rsidR="00BB6E4E" w:rsidRPr="00BB6E4E">
        <w:t>1.</w:t>
      </w:r>
      <w:r w:rsidR="00BB6E4E" w:rsidRPr="00BB6E4E">
        <w:tab/>
        <w:t xml:space="preserve">Adhikari NK, Fowler RA, Bhagwanjee S, Rubenfeld GD: </w:t>
      </w:r>
      <w:r w:rsidR="00BB6E4E" w:rsidRPr="00BB6E4E">
        <w:rPr>
          <w:b/>
        </w:rPr>
        <w:t>Critical care and the global burden of critical illness in adults</w:t>
      </w:r>
      <w:r w:rsidR="00BB6E4E" w:rsidRPr="00BB6E4E">
        <w:t xml:space="preserve">. </w:t>
      </w:r>
      <w:r w:rsidR="00BB6E4E" w:rsidRPr="00BB6E4E">
        <w:rPr>
          <w:i/>
        </w:rPr>
        <w:t xml:space="preserve">Lancet (London, England) </w:t>
      </w:r>
      <w:r w:rsidR="00BB6E4E" w:rsidRPr="00BB6E4E">
        <w:t xml:space="preserve">2010, </w:t>
      </w:r>
      <w:r w:rsidR="00BB6E4E" w:rsidRPr="00BB6E4E">
        <w:rPr>
          <w:b/>
        </w:rPr>
        <w:t>376</w:t>
      </w:r>
      <w:r w:rsidR="00BB6E4E" w:rsidRPr="00BB6E4E">
        <w:t>(9749):1339-1346.</w:t>
      </w:r>
    </w:p>
    <w:p w14:paraId="15EDD6F1" w14:textId="77777777" w:rsidR="00BB6E4E" w:rsidRPr="00BB6E4E" w:rsidRDefault="00BB6E4E" w:rsidP="00BB6E4E">
      <w:pPr>
        <w:pStyle w:val="EndNoteBibliography"/>
        <w:spacing w:after="0"/>
        <w:ind w:left="720" w:hanging="720"/>
      </w:pPr>
      <w:r w:rsidRPr="00BB6E4E">
        <w:t>2.</w:t>
      </w:r>
      <w:r w:rsidRPr="00BB6E4E">
        <w:tab/>
        <w:t xml:space="preserve">Needham DM, Davidson J, Cohen H: </w:t>
      </w:r>
      <w:r w:rsidRPr="00BB6E4E">
        <w:rPr>
          <w:b/>
        </w:rPr>
        <w:t>Improving long-term outcomes after discharge from intensive care unit: report from a stakeholders’ conference</w:t>
      </w:r>
      <w:r w:rsidRPr="00BB6E4E">
        <w:t xml:space="preserve">. </w:t>
      </w:r>
      <w:r w:rsidRPr="00BB6E4E">
        <w:rPr>
          <w:i/>
        </w:rPr>
        <w:t xml:space="preserve">Crit Care Med </w:t>
      </w:r>
      <w:r w:rsidRPr="00BB6E4E">
        <w:t xml:space="preserve">2012, </w:t>
      </w:r>
      <w:r w:rsidRPr="00BB6E4E">
        <w:rPr>
          <w:b/>
        </w:rPr>
        <w:t>40</w:t>
      </w:r>
      <w:r w:rsidRPr="00BB6E4E">
        <w:t>.</w:t>
      </w:r>
    </w:p>
    <w:p w14:paraId="7743B1BB" w14:textId="77777777" w:rsidR="00BB6E4E" w:rsidRPr="00BB6E4E" w:rsidRDefault="00BB6E4E" w:rsidP="00BB6E4E">
      <w:pPr>
        <w:pStyle w:val="EndNoteBibliography"/>
        <w:spacing w:after="0"/>
        <w:ind w:left="720" w:hanging="720"/>
      </w:pPr>
      <w:r w:rsidRPr="00BB6E4E">
        <w:t>3.</w:t>
      </w:r>
      <w:r w:rsidRPr="00BB6E4E">
        <w:tab/>
        <w:t xml:space="preserve">Oeyen SG, Vandijck DM, Benoit DD, Annemans L, Decruyenaere JM: </w:t>
      </w:r>
      <w:r w:rsidRPr="00BB6E4E">
        <w:rPr>
          <w:b/>
        </w:rPr>
        <w:t>Quality of life after intensive care: a systematic review of the literature</w:t>
      </w:r>
      <w:r w:rsidRPr="00BB6E4E">
        <w:t xml:space="preserve">. </w:t>
      </w:r>
      <w:r w:rsidRPr="00BB6E4E">
        <w:rPr>
          <w:i/>
        </w:rPr>
        <w:t xml:space="preserve">Crit Care Med </w:t>
      </w:r>
      <w:r w:rsidRPr="00BB6E4E">
        <w:t xml:space="preserve">2010, </w:t>
      </w:r>
      <w:r w:rsidRPr="00BB6E4E">
        <w:rPr>
          <w:b/>
        </w:rPr>
        <w:t>38</w:t>
      </w:r>
      <w:r w:rsidRPr="00BB6E4E">
        <w:t>(12):2386-2400.</w:t>
      </w:r>
    </w:p>
    <w:p w14:paraId="39A25AA4" w14:textId="77777777" w:rsidR="00BB6E4E" w:rsidRPr="00BB6E4E" w:rsidRDefault="00BB6E4E" w:rsidP="00BB6E4E">
      <w:pPr>
        <w:pStyle w:val="EndNoteBibliography"/>
        <w:spacing w:after="0"/>
        <w:ind w:left="720" w:hanging="720"/>
      </w:pPr>
      <w:r w:rsidRPr="00BB6E4E">
        <w:t>4.</w:t>
      </w:r>
      <w:r w:rsidRPr="00BB6E4E">
        <w:tab/>
        <w:t xml:space="preserve">van Beusekom I, Bakhshi-Raiez F, de Keizer NF, Dongelmans DA, van der Schaaf M: </w:t>
      </w:r>
      <w:r w:rsidRPr="00BB6E4E">
        <w:rPr>
          <w:b/>
        </w:rPr>
        <w:t>Reported burden on informal caregivers of ICU survivors: a literature review</w:t>
      </w:r>
      <w:r w:rsidRPr="00BB6E4E">
        <w:t xml:space="preserve">. </w:t>
      </w:r>
      <w:r w:rsidRPr="00BB6E4E">
        <w:rPr>
          <w:i/>
        </w:rPr>
        <w:t xml:space="preserve">Critical care (London, England) </w:t>
      </w:r>
      <w:r w:rsidRPr="00BB6E4E">
        <w:t xml:space="preserve">2016, </w:t>
      </w:r>
      <w:r w:rsidRPr="00BB6E4E">
        <w:rPr>
          <w:b/>
        </w:rPr>
        <w:t>20</w:t>
      </w:r>
      <w:r w:rsidRPr="00BB6E4E">
        <w:t>:16-16.</w:t>
      </w:r>
    </w:p>
    <w:p w14:paraId="407F2900" w14:textId="77777777" w:rsidR="00BB6E4E" w:rsidRPr="00BB6E4E" w:rsidRDefault="00BB6E4E" w:rsidP="00BB6E4E">
      <w:pPr>
        <w:pStyle w:val="EndNoteBibliography"/>
        <w:spacing w:after="0"/>
        <w:ind w:left="720" w:hanging="720"/>
      </w:pPr>
      <w:r w:rsidRPr="00BB6E4E">
        <w:t>5.</w:t>
      </w:r>
      <w:r w:rsidRPr="00BB6E4E">
        <w:tab/>
        <w:t xml:space="preserve">Abdalrahim MS, Zeilani RS: </w:t>
      </w:r>
      <w:r w:rsidRPr="00BB6E4E">
        <w:rPr>
          <w:b/>
        </w:rPr>
        <w:t>Jordanian survivors’ experiences of recovery from critical illness: a qualitative study</w:t>
      </w:r>
      <w:r w:rsidRPr="00BB6E4E">
        <w:t xml:space="preserve">. </w:t>
      </w:r>
      <w:r w:rsidRPr="00BB6E4E">
        <w:rPr>
          <w:i/>
        </w:rPr>
        <w:t xml:space="preserve">Int Nurs Rev </w:t>
      </w:r>
      <w:r w:rsidRPr="00BB6E4E">
        <w:t xml:space="preserve">2014, </w:t>
      </w:r>
      <w:r w:rsidRPr="00BB6E4E">
        <w:rPr>
          <w:b/>
        </w:rPr>
        <w:t>61</w:t>
      </w:r>
      <w:r w:rsidRPr="00BB6E4E">
        <w:t>.</w:t>
      </w:r>
    </w:p>
    <w:p w14:paraId="14701442" w14:textId="77777777" w:rsidR="00BB6E4E" w:rsidRPr="00BB6E4E" w:rsidRDefault="00BB6E4E" w:rsidP="00BB6E4E">
      <w:pPr>
        <w:pStyle w:val="EndNoteBibliography"/>
        <w:spacing w:after="0"/>
        <w:ind w:left="720" w:hanging="720"/>
      </w:pPr>
      <w:r w:rsidRPr="00BB6E4E">
        <w:t>6.</w:t>
      </w:r>
      <w:r w:rsidRPr="00BB6E4E">
        <w:tab/>
        <w:t xml:space="preserve">Hodgson CL, Capell E, Tipping CJ: </w:t>
      </w:r>
      <w:r w:rsidRPr="00BB6E4E">
        <w:rPr>
          <w:b/>
        </w:rPr>
        <w:t>Early Mobilization of Patients in Intensive Care: Organization, Communication and Safety Factors that Influence Translation into Clinical Practice</w:t>
      </w:r>
      <w:r w:rsidRPr="00BB6E4E">
        <w:t xml:space="preserve">. </w:t>
      </w:r>
      <w:r w:rsidRPr="00BB6E4E">
        <w:rPr>
          <w:i/>
        </w:rPr>
        <w:t xml:space="preserve">Critical Care </w:t>
      </w:r>
      <w:r w:rsidRPr="00BB6E4E">
        <w:t xml:space="preserve">2018, </w:t>
      </w:r>
      <w:r w:rsidRPr="00BB6E4E">
        <w:rPr>
          <w:b/>
        </w:rPr>
        <w:t>22</w:t>
      </w:r>
      <w:r w:rsidRPr="00BB6E4E">
        <w:t>(1):77.</w:t>
      </w:r>
    </w:p>
    <w:p w14:paraId="27249194" w14:textId="77777777" w:rsidR="00BB6E4E" w:rsidRPr="00BB6E4E" w:rsidRDefault="00BB6E4E" w:rsidP="00BB6E4E">
      <w:pPr>
        <w:pStyle w:val="EndNoteBibliography"/>
        <w:spacing w:after="0"/>
        <w:ind w:left="720" w:hanging="720"/>
      </w:pPr>
      <w:r w:rsidRPr="00BB6E4E">
        <w:t>7.</w:t>
      </w:r>
      <w:r w:rsidRPr="00BB6E4E">
        <w:tab/>
        <w:t xml:space="preserve">Elliott D, Davidson JE, Harvey MA, Bemis-Dougherty A, Hopkins RO, Iwashyna TJ: </w:t>
      </w:r>
      <w:r w:rsidRPr="00BB6E4E">
        <w:rPr>
          <w:b/>
        </w:rPr>
        <w:t>Exploring the scope of post-intensive care syndrome therapy and care: engagement of non-critical care providers and survivors in a second stakeholders meeting</w:t>
      </w:r>
      <w:r w:rsidRPr="00BB6E4E">
        <w:t xml:space="preserve">. </w:t>
      </w:r>
      <w:r w:rsidRPr="00BB6E4E">
        <w:rPr>
          <w:i/>
        </w:rPr>
        <w:t xml:space="preserve">Crit Care Med </w:t>
      </w:r>
      <w:r w:rsidRPr="00BB6E4E">
        <w:t xml:space="preserve">2014, </w:t>
      </w:r>
      <w:r w:rsidRPr="00BB6E4E">
        <w:rPr>
          <w:b/>
        </w:rPr>
        <w:t>42</w:t>
      </w:r>
      <w:r w:rsidRPr="00BB6E4E">
        <w:t>.</w:t>
      </w:r>
    </w:p>
    <w:p w14:paraId="1A6581F1" w14:textId="77777777" w:rsidR="00BB6E4E" w:rsidRPr="00BB6E4E" w:rsidRDefault="00BB6E4E" w:rsidP="00BB6E4E">
      <w:pPr>
        <w:pStyle w:val="EndNoteBibliography"/>
        <w:spacing w:after="0"/>
        <w:ind w:left="720" w:hanging="720"/>
      </w:pPr>
      <w:r w:rsidRPr="00BB6E4E">
        <w:t>8.</w:t>
      </w:r>
      <w:r w:rsidRPr="00BB6E4E">
        <w:tab/>
        <w:t xml:space="preserve">Reay H, Arulkumaran N, Brett SJ: </w:t>
      </w:r>
      <w:r w:rsidRPr="00BB6E4E">
        <w:rPr>
          <w:b/>
        </w:rPr>
        <w:t>Priorities for Future Intensive Care Research in the UK: Results of a James Lind Alliance Priority Setting Partnership</w:t>
      </w:r>
      <w:r w:rsidRPr="00BB6E4E">
        <w:t xml:space="preserve">. </w:t>
      </w:r>
      <w:r w:rsidRPr="00BB6E4E">
        <w:rPr>
          <w:i/>
        </w:rPr>
        <w:t xml:space="preserve">Journal of the Intensive Care Society </w:t>
      </w:r>
      <w:r w:rsidRPr="00BB6E4E">
        <w:t xml:space="preserve">2014, </w:t>
      </w:r>
      <w:r w:rsidRPr="00BB6E4E">
        <w:rPr>
          <w:b/>
        </w:rPr>
        <w:t>15</w:t>
      </w:r>
      <w:r w:rsidRPr="00BB6E4E">
        <w:t>(4):288-296.</w:t>
      </w:r>
    </w:p>
    <w:p w14:paraId="23EFF205" w14:textId="77777777" w:rsidR="00BB6E4E" w:rsidRPr="00BB6E4E" w:rsidRDefault="00BB6E4E" w:rsidP="00BB6E4E">
      <w:pPr>
        <w:pStyle w:val="EndNoteBibliography"/>
        <w:spacing w:after="0"/>
        <w:ind w:left="720" w:hanging="720"/>
      </w:pPr>
      <w:r w:rsidRPr="00BB6E4E">
        <w:t>9.</w:t>
      </w:r>
      <w:r w:rsidRPr="00BB6E4E">
        <w:tab/>
        <w:t xml:space="preserve">Needham DM, Davidson J, Cohen H, Hopkins RO, Weinert C, Wunsch H: </w:t>
      </w:r>
      <w:r w:rsidRPr="00BB6E4E">
        <w:rPr>
          <w:b/>
        </w:rPr>
        <w:t>Improving long-term outcomes after discharge from intensive care unit: report from a stakeholders’ conference</w:t>
      </w:r>
      <w:r w:rsidRPr="00BB6E4E">
        <w:t xml:space="preserve">. </w:t>
      </w:r>
      <w:r w:rsidRPr="00BB6E4E">
        <w:rPr>
          <w:i/>
        </w:rPr>
        <w:t xml:space="preserve">Crit Care Med </w:t>
      </w:r>
      <w:r w:rsidRPr="00BB6E4E">
        <w:t xml:space="preserve">2012, </w:t>
      </w:r>
      <w:r w:rsidRPr="00BB6E4E">
        <w:rPr>
          <w:b/>
        </w:rPr>
        <w:t>40</w:t>
      </w:r>
      <w:r w:rsidRPr="00BB6E4E">
        <w:t>.</w:t>
      </w:r>
    </w:p>
    <w:p w14:paraId="5D0B80AF" w14:textId="77777777" w:rsidR="00BB6E4E" w:rsidRPr="00BB6E4E" w:rsidRDefault="00BB6E4E" w:rsidP="00BB6E4E">
      <w:pPr>
        <w:pStyle w:val="EndNoteBibliography"/>
        <w:spacing w:after="0"/>
        <w:ind w:left="720" w:hanging="720"/>
      </w:pPr>
      <w:r w:rsidRPr="00BB6E4E">
        <w:t>10.</w:t>
      </w:r>
      <w:r w:rsidRPr="00BB6E4E">
        <w:tab/>
        <w:t xml:space="preserve">Iwashyna TJ: </w:t>
      </w:r>
      <w:r w:rsidRPr="00BB6E4E">
        <w:rPr>
          <w:b/>
        </w:rPr>
        <w:t>Survivorship will be the defining challenge of critical care in the 21st century</w:t>
      </w:r>
      <w:r w:rsidRPr="00BB6E4E">
        <w:t xml:space="preserve">. </w:t>
      </w:r>
      <w:r w:rsidRPr="00BB6E4E">
        <w:rPr>
          <w:i/>
        </w:rPr>
        <w:t xml:space="preserve">Annals of internal medicine </w:t>
      </w:r>
      <w:r w:rsidRPr="00BB6E4E">
        <w:t xml:space="preserve">2010, </w:t>
      </w:r>
      <w:r w:rsidRPr="00BB6E4E">
        <w:rPr>
          <w:b/>
        </w:rPr>
        <w:t>153</w:t>
      </w:r>
      <w:r w:rsidRPr="00BB6E4E">
        <w:t>(3):204-205.</w:t>
      </w:r>
    </w:p>
    <w:p w14:paraId="5BAB18AC" w14:textId="77777777" w:rsidR="00BB6E4E" w:rsidRPr="00BB6E4E" w:rsidRDefault="00BB6E4E" w:rsidP="00BB6E4E">
      <w:pPr>
        <w:pStyle w:val="EndNoteBibliography"/>
        <w:spacing w:after="0"/>
        <w:ind w:left="720" w:hanging="720"/>
      </w:pPr>
      <w:r w:rsidRPr="00BB6E4E">
        <w:t>11.</w:t>
      </w:r>
      <w:r w:rsidRPr="00BB6E4E">
        <w:tab/>
        <w:t xml:space="preserve">Iwashyna TJ: </w:t>
      </w:r>
      <w:r w:rsidRPr="00BB6E4E">
        <w:rPr>
          <w:b/>
        </w:rPr>
        <w:t>Trajectories of recovery and dysfunction after acute illness, with implications for clinical trial design</w:t>
      </w:r>
      <w:r w:rsidRPr="00BB6E4E">
        <w:t xml:space="preserve">. </w:t>
      </w:r>
      <w:r w:rsidRPr="00BB6E4E">
        <w:rPr>
          <w:i/>
        </w:rPr>
        <w:t xml:space="preserve">American journal of respiratory and critical care medicine </w:t>
      </w:r>
      <w:r w:rsidRPr="00BB6E4E">
        <w:t xml:space="preserve">2012, </w:t>
      </w:r>
      <w:r w:rsidRPr="00BB6E4E">
        <w:rPr>
          <w:b/>
        </w:rPr>
        <w:t>186</w:t>
      </w:r>
      <w:r w:rsidRPr="00BB6E4E">
        <w:t>(4):302-304.</w:t>
      </w:r>
    </w:p>
    <w:p w14:paraId="44D239D0" w14:textId="77777777" w:rsidR="00BB6E4E" w:rsidRPr="00BB6E4E" w:rsidRDefault="00BB6E4E" w:rsidP="00BB6E4E">
      <w:pPr>
        <w:pStyle w:val="EndNoteBibliography"/>
        <w:spacing w:after="0"/>
        <w:ind w:left="720" w:hanging="720"/>
      </w:pPr>
      <w:r w:rsidRPr="00BB6E4E">
        <w:t>12.</w:t>
      </w:r>
      <w:r w:rsidRPr="00BB6E4E">
        <w:tab/>
        <w:t xml:space="preserve">Kean S, Salisbury LG, Rattray J, Walsh TS, Huby G, Ramsay P: </w:t>
      </w:r>
      <w:r w:rsidRPr="00BB6E4E">
        <w:rPr>
          <w:b/>
        </w:rPr>
        <w:t>'Intensive care unit survivorship' - a constructivist grounded theory of surviving critical illness</w:t>
      </w:r>
      <w:r w:rsidRPr="00BB6E4E">
        <w:t xml:space="preserve">. </w:t>
      </w:r>
      <w:r w:rsidRPr="00BB6E4E">
        <w:rPr>
          <w:i/>
        </w:rPr>
        <w:t xml:space="preserve">Journal of clinical nursing </w:t>
      </w:r>
      <w:r w:rsidRPr="00BB6E4E">
        <w:t xml:space="preserve">2017, </w:t>
      </w:r>
      <w:r w:rsidRPr="00BB6E4E">
        <w:rPr>
          <w:b/>
        </w:rPr>
        <w:t>26</w:t>
      </w:r>
      <w:r w:rsidRPr="00BB6E4E">
        <w:t>(19-20):3111-3124.</w:t>
      </w:r>
    </w:p>
    <w:p w14:paraId="10D04D87" w14:textId="77777777" w:rsidR="00BB6E4E" w:rsidRPr="00BB6E4E" w:rsidRDefault="00BB6E4E" w:rsidP="00BB6E4E">
      <w:pPr>
        <w:pStyle w:val="EndNoteBibliography"/>
        <w:spacing w:after="0"/>
        <w:ind w:left="720" w:hanging="720"/>
      </w:pPr>
      <w:r w:rsidRPr="00BB6E4E">
        <w:t>13.</w:t>
      </w:r>
      <w:r w:rsidRPr="00BB6E4E">
        <w:tab/>
        <w:t xml:space="preserve">Govindan S, Iwashyna TJ, Watson SR, Hyzy RC, Miller MA: </w:t>
      </w:r>
      <w:r w:rsidRPr="00BB6E4E">
        <w:rPr>
          <w:b/>
        </w:rPr>
        <w:t>Issues of survivorship are rarely addressed during intensive care unit stays. Baseline results from a statewide quality improvement collaborative</w:t>
      </w:r>
      <w:r w:rsidRPr="00BB6E4E">
        <w:t xml:space="preserve">. </w:t>
      </w:r>
      <w:r w:rsidRPr="00BB6E4E">
        <w:rPr>
          <w:i/>
        </w:rPr>
        <w:t xml:space="preserve">Annals of the American Thoracic Society </w:t>
      </w:r>
      <w:r w:rsidRPr="00BB6E4E">
        <w:t xml:space="preserve">2014, </w:t>
      </w:r>
      <w:r w:rsidRPr="00BB6E4E">
        <w:rPr>
          <w:b/>
        </w:rPr>
        <w:t>11</w:t>
      </w:r>
      <w:r w:rsidRPr="00BB6E4E">
        <w:t>(4):587-591.</w:t>
      </w:r>
    </w:p>
    <w:p w14:paraId="4729F629" w14:textId="77777777" w:rsidR="00BB6E4E" w:rsidRPr="00BB6E4E" w:rsidRDefault="00BB6E4E" w:rsidP="00BB6E4E">
      <w:pPr>
        <w:pStyle w:val="EndNoteBibliography"/>
        <w:spacing w:after="0"/>
        <w:ind w:left="720" w:hanging="720"/>
      </w:pPr>
      <w:r w:rsidRPr="00BB6E4E">
        <w:t>14.</w:t>
      </w:r>
      <w:r w:rsidRPr="00BB6E4E">
        <w:tab/>
        <w:t xml:space="preserve">Aro I, Pietila AM, Vehvilainen-Julkunen K: </w:t>
      </w:r>
      <w:r w:rsidRPr="00BB6E4E">
        <w:rPr>
          <w:b/>
        </w:rPr>
        <w:t>Needs of adult patients in intensive care units of Estonian hospitals: a questionnaire survey</w:t>
      </w:r>
      <w:r w:rsidRPr="00BB6E4E">
        <w:t xml:space="preserve">. </w:t>
      </w:r>
      <w:r w:rsidRPr="00BB6E4E">
        <w:rPr>
          <w:i/>
        </w:rPr>
        <w:t xml:space="preserve">Journal of clinical nursing </w:t>
      </w:r>
      <w:r w:rsidRPr="00BB6E4E">
        <w:t xml:space="preserve">2012, </w:t>
      </w:r>
      <w:r w:rsidRPr="00BB6E4E">
        <w:rPr>
          <w:b/>
        </w:rPr>
        <w:t>21</w:t>
      </w:r>
      <w:r w:rsidRPr="00BB6E4E">
        <w:t>(13-14):1847-1858.</w:t>
      </w:r>
    </w:p>
    <w:p w14:paraId="28395FA0" w14:textId="77777777" w:rsidR="00BB6E4E" w:rsidRPr="00BB6E4E" w:rsidRDefault="00BB6E4E" w:rsidP="00BB6E4E">
      <w:pPr>
        <w:pStyle w:val="EndNoteBibliography"/>
        <w:spacing w:after="0"/>
        <w:ind w:left="720" w:hanging="720"/>
      </w:pPr>
      <w:r w:rsidRPr="00BB6E4E">
        <w:t>15.</w:t>
      </w:r>
      <w:r w:rsidRPr="00BB6E4E">
        <w:tab/>
        <w:t xml:space="preserve">Rattray J, Johnston M, Wildsmith JA: </w:t>
      </w:r>
      <w:r w:rsidRPr="00BB6E4E">
        <w:rPr>
          <w:b/>
        </w:rPr>
        <w:t>The intensive care experience: development of the ICE questionnaire</w:t>
      </w:r>
      <w:r w:rsidRPr="00BB6E4E">
        <w:t xml:space="preserve">. </w:t>
      </w:r>
      <w:r w:rsidRPr="00BB6E4E">
        <w:rPr>
          <w:i/>
        </w:rPr>
        <w:t xml:space="preserve">Journal of advanced nursing </w:t>
      </w:r>
      <w:r w:rsidRPr="00BB6E4E">
        <w:t xml:space="preserve">2004, </w:t>
      </w:r>
      <w:r w:rsidRPr="00BB6E4E">
        <w:rPr>
          <w:b/>
        </w:rPr>
        <w:t>47</w:t>
      </w:r>
      <w:r w:rsidRPr="00BB6E4E">
        <w:t>(1):64-73.</w:t>
      </w:r>
    </w:p>
    <w:p w14:paraId="2D97F5B4" w14:textId="77777777" w:rsidR="00BB6E4E" w:rsidRPr="00BB6E4E" w:rsidRDefault="00BB6E4E" w:rsidP="00BB6E4E">
      <w:pPr>
        <w:pStyle w:val="EndNoteBibliography"/>
        <w:spacing w:after="0"/>
        <w:ind w:left="720" w:hanging="720"/>
      </w:pPr>
      <w:r w:rsidRPr="00BB6E4E">
        <w:t>16.</w:t>
      </w:r>
      <w:r w:rsidRPr="00BB6E4E">
        <w:tab/>
        <w:t xml:space="preserve">Ramsay P, Huby G, Merriweather J, Salisbury L, Rattray J, Griffith D, Walsh T, Collaborators R: </w:t>
      </w:r>
      <w:r w:rsidRPr="00BB6E4E">
        <w:rPr>
          <w:b/>
        </w:rPr>
        <w:t>Patient and carer experience of hospital-based rehabilitation from intensive care to hospital discharge: mixed methods process evaluation of the RECOVER randomised clinical trial</w:t>
      </w:r>
      <w:r w:rsidRPr="00BB6E4E">
        <w:t xml:space="preserve">. </w:t>
      </w:r>
      <w:r w:rsidRPr="00BB6E4E">
        <w:rPr>
          <w:i/>
        </w:rPr>
        <w:t xml:space="preserve">Bmj Open </w:t>
      </w:r>
      <w:r w:rsidRPr="00BB6E4E">
        <w:t xml:space="preserve">2016, </w:t>
      </w:r>
      <w:r w:rsidRPr="00BB6E4E">
        <w:rPr>
          <w:b/>
        </w:rPr>
        <w:t>6</w:t>
      </w:r>
      <w:r w:rsidRPr="00BB6E4E">
        <w:t>(8).</w:t>
      </w:r>
    </w:p>
    <w:p w14:paraId="0CF4D6AE" w14:textId="77777777" w:rsidR="00BB6E4E" w:rsidRPr="00BB6E4E" w:rsidRDefault="00BB6E4E" w:rsidP="00BB6E4E">
      <w:pPr>
        <w:pStyle w:val="EndNoteBibliography"/>
        <w:spacing w:after="0"/>
        <w:ind w:left="720" w:hanging="720"/>
      </w:pPr>
      <w:r w:rsidRPr="00BB6E4E">
        <w:lastRenderedPageBreak/>
        <w:t>17.</w:t>
      </w:r>
      <w:r w:rsidRPr="00BB6E4E">
        <w:tab/>
        <w:t xml:space="preserve">Akerman E, Fridlund B, Ersson A, Granberg-Axell A: </w:t>
      </w:r>
      <w:r w:rsidRPr="00BB6E4E">
        <w:rPr>
          <w:b/>
        </w:rPr>
        <w:t>Development of the 3-SET 4P questionnaire for evaluating former ICU patients' physical and psychosocial problems over time: a pilot study</w:t>
      </w:r>
      <w:r w:rsidRPr="00BB6E4E">
        <w:t xml:space="preserve">. </w:t>
      </w:r>
      <w:r w:rsidRPr="00BB6E4E">
        <w:rPr>
          <w:i/>
        </w:rPr>
        <w:t xml:space="preserve">Intensive &amp; critical care nursing </w:t>
      </w:r>
      <w:r w:rsidRPr="00BB6E4E">
        <w:t xml:space="preserve">2009, </w:t>
      </w:r>
      <w:r w:rsidRPr="00BB6E4E">
        <w:rPr>
          <w:b/>
        </w:rPr>
        <w:t>25</w:t>
      </w:r>
      <w:r w:rsidRPr="00BB6E4E">
        <w:t>(2):80-89.</w:t>
      </w:r>
    </w:p>
    <w:p w14:paraId="35D89870" w14:textId="77777777" w:rsidR="00BB6E4E" w:rsidRPr="00BB6E4E" w:rsidRDefault="00BB6E4E" w:rsidP="00BB6E4E">
      <w:pPr>
        <w:pStyle w:val="EndNoteBibliography"/>
        <w:spacing w:after="0"/>
        <w:ind w:left="720" w:hanging="720"/>
      </w:pPr>
      <w:r w:rsidRPr="00BB6E4E">
        <w:t>18.</w:t>
      </w:r>
      <w:r w:rsidRPr="00BB6E4E">
        <w:tab/>
        <w:t xml:space="preserve">Akerman E, Fridlund B, Samuelson K, Baigi A, Ersson A: </w:t>
      </w:r>
      <w:r w:rsidRPr="00BB6E4E">
        <w:rPr>
          <w:b/>
        </w:rPr>
        <w:t>Psychometric evaluation of 3-set 4P questionnaire</w:t>
      </w:r>
      <w:r w:rsidRPr="00BB6E4E">
        <w:t xml:space="preserve">. </w:t>
      </w:r>
      <w:r w:rsidRPr="00BB6E4E">
        <w:rPr>
          <w:i/>
        </w:rPr>
        <w:t xml:space="preserve">Intensive and Critical Care Nursing </w:t>
      </w:r>
      <w:r w:rsidRPr="00BB6E4E">
        <w:t xml:space="preserve">2013, </w:t>
      </w:r>
      <w:r w:rsidRPr="00BB6E4E">
        <w:rPr>
          <w:b/>
        </w:rPr>
        <w:t>29</w:t>
      </w:r>
      <w:r w:rsidRPr="00BB6E4E">
        <w:t>(1):40-47.</w:t>
      </w:r>
    </w:p>
    <w:p w14:paraId="5F2A51B2" w14:textId="77777777" w:rsidR="00BB6E4E" w:rsidRPr="00BB6E4E" w:rsidRDefault="00BB6E4E" w:rsidP="00BB6E4E">
      <w:pPr>
        <w:pStyle w:val="EndNoteBibliography"/>
        <w:spacing w:after="0"/>
        <w:ind w:left="720" w:hanging="720"/>
      </w:pPr>
      <w:r w:rsidRPr="00BB6E4E">
        <w:t>19.</w:t>
      </w:r>
      <w:r w:rsidRPr="00BB6E4E">
        <w:tab/>
        <w:t xml:space="preserve">Ewing G, Grande G: </w:t>
      </w:r>
      <w:r w:rsidRPr="00BB6E4E">
        <w:rPr>
          <w:b/>
        </w:rPr>
        <w:t>Development of a Carer Support Needs Assessment Tool (CSNAT) for end-of-life care practice at home: a qualitative study</w:t>
      </w:r>
      <w:r w:rsidRPr="00BB6E4E">
        <w:t xml:space="preserve">. </w:t>
      </w:r>
      <w:r w:rsidRPr="00BB6E4E">
        <w:rPr>
          <w:i/>
        </w:rPr>
        <w:t xml:space="preserve">Palliative medicine </w:t>
      </w:r>
      <w:r w:rsidRPr="00BB6E4E">
        <w:t xml:space="preserve">2013, </w:t>
      </w:r>
      <w:r w:rsidRPr="00BB6E4E">
        <w:rPr>
          <w:b/>
        </w:rPr>
        <w:t>27</w:t>
      </w:r>
      <w:r w:rsidRPr="00BB6E4E">
        <w:t>(3):244-256.</w:t>
      </w:r>
    </w:p>
    <w:p w14:paraId="26211631" w14:textId="77777777" w:rsidR="00BB6E4E" w:rsidRPr="00BB6E4E" w:rsidRDefault="00BB6E4E" w:rsidP="00BB6E4E">
      <w:pPr>
        <w:pStyle w:val="EndNoteBibliography"/>
        <w:spacing w:after="0"/>
        <w:ind w:left="720" w:hanging="720"/>
      </w:pPr>
      <w:r w:rsidRPr="00BB6E4E">
        <w:t>20.</w:t>
      </w:r>
      <w:r w:rsidRPr="00BB6E4E">
        <w:tab/>
        <w:t xml:space="preserve">Rotondi AJ, Sinkule J, Balzer K, Harris J, Moldovan R: </w:t>
      </w:r>
      <w:r w:rsidRPr="00BB6E4E">
        <w:rPr>
          <w:b/>
        </w:rPr>
        <w:t>A qualitative needs assessment of persons who have experienced traumatic brain injury and their primary family caregivers</w:t>
      </w:r>
      <w:r w:rsidRPr="00BB6E4E">
        <w:t xml:space="preserve">. </w:t>
      </w:r>
      <w:r w:rsidRPr="00BB6E4E">
        <w:rPr>
          <w:i/>
        </w:rPr>
        <w:t xml:space="preserve">Journal of Head Trauma Rehabilitation </w:t>
      </w:r>
      <w:r w:rsidRPr="00BB6E4E">
        <w:t xml:space="preserve">2007, </w:t>
      </w:r>
      <w:r w:rsidRPr="00BB6E4E">
        <w:rPr>
          <w:b/>
        </w:rPr>
        <w:t>22</w:t>
      </w:r>
      <w:r w:rsidRPr="00BB6E4E">
        <w:t>(1):14-25.</w:t>
      </w:r>
    </w:p>
    <w:p w14:paraId="0672D6A0" w14:textId="77777777" w:rsidR="00BB6E4E" w:rsidRPr="00BB6E4E" w:rsidRDefault="00BB6E4E" w:rsidP="00BB6E4E">
      <w:pPr>
        <w:pStyle w:val="EndNoteBibliography"/>
        <w:spacing w:after="0"/>
        <w:ind w:left="720" w:hanging="720"/>
      </w:pPr>
      <w:r w:rsidRPr="00BB6E4E">
        <w:t>21.</w:t>
      </w:r>
      <w:r w:rsidRPr="00BB6E4E">
        <w:tab/>
        <w:t>Reigada C, Bajwah S, Ross J, Boland J, Wells A, Yorke J, Grande G, Hart S, Currow D, Papadopoulos T</w:t>
      </w:r>
      <w:r w:rsidRPr="00BB6E4E">
        <w:rPr>
          <w:i/>
        </w:rPr>
        <w:t xml:space="preserve"> et al</w:t>
      </w:r>
      <w:r w:rsidRPr="00BB6E4E">
        <w:t xml:space="preserve">: </w:t>
      </w:r>
      <w:r w:rsidRPr="00BB6E4E">
        <w:rPr>
          <w:b/>
        </w:rPr>
        <w:t>ADAPTATION, FACE AND CONTENT VALIDATION OF A PALLIATIVE CARE NEEDS ASSESSMENT TOOL FOR PEOPLE WITH INTERSTITIAL LUNG DISEASE</w:t>
      </w:r>
      <w:r w:rsidRPr="00BB6E4E">
        <w:t xml:space="preserve">. </w:t>
      </w:r>
      <w:r w:rsidRPr="00BB6E4E">
        <w:rPr>
          <w:i/>
        </w:rPr>
        <w:t xml:space="preserve">BMJ Supportive &amp;amp; Palliative Care </w:t>
      </w:r>
      <w:r w:rsidRPr="00BB6E4E">
        <w:t xml:space="preserve">2015, </w:t>
      </w:r>
      <w:r w:rsidRPr="00BB6E4E">
        <w:rPr>
          <w:b/>
        </w:rPr>
        <w:t>5</w:t>
      </w:r>
      <w:r w:rsidRPr="00BB6E4E">
        <w:t>(1):111-112.</w:t>
      </w:r>
    </w:p>
    <w:p w14:paraId="6B35C5A6" w14:textId="77777777" w:rsidR="00BB6E4E" w:rsidRPr="00BB6E4E" w:rsidRDefault="00BB6E4E" w:rsidP="00BB6E4E">
      <w:pPr>
        <w:pStyle w:val="EndNoteBibliography"/>
        <w:spacing w:after="0"/>
        <w:ind w:left="720" w:hanging="720"/>
      </w:pPr>
      <w:r w:rsidRPr="00BB6E4E">
        <w:t>22.</w:t>
      </w:r>
      <w:r w:rsidRPr="00BB6E4E">
        <w:tab/>
        <w:t xml:space="preserve">House JS: </w:t>
      </w:r>
      <w:r w:rsidRPr="00BB6E4E">
        <w:rPr>
          <w:b/>
        </w:rPr>
        <w:t>Work stress and social support</w:t>
      </w:r>
      <w:r w:rsidRPr="00BB6E4E">
        <w:t>: Reading, Mass. : Addison-Wesley Pub. Co., ©1981.; 1981.</w:t>
      </w:r>
    </w:p>
    <w:p w14:paraId="6460161F" w14:textId="77777777" w:rsidR="00BB6E4E" w:rsidRPr="00BB6E4E" w:rsidRDefault="00BB6E4E" w:rsidP="00BB6E4E">
      <w:pPr>
        <w:pStyle w:val="EndNoteBibliography"/>
        <w:spacing w:after="0"/>
        <w:ind w:left="720" w:hanging="720"/>
      </w:pPr>
      <w:r w:rsidRPr="00BB6E4E">
        <w:t>23.</w:t>
      </w:r>
      <w:r w:rsidRPr="00BB6E4E">
        <w:tab/>
        <w:t xml:space="preserve">Cameron JI, Gignac MA: </w:t>
      </w:r>
      <w:r w:rsidRPr="00BB6E4E">
        <w:rPr>
          <w:b/>
        </w:rPr>
        <w:t>"Timing It Right": a conceptual framework for addressing the support needs of family caregivers to stroke survivors from the hospital to the home</w:t>
      </w:r>
      <w:r w:rsidRPr="00BB6E4E">
        <w:t xml:space="preserve">. </w:t>
      </w:r>
      <w:r w:rsidRPr="00BB6E4E">
        <w:rPr>
          <w:i/>
        </w:rPr>
        <w:t xml:space="preserve">Patient education and counseling </w:t>
      </w:r>
      <w:r w:rsidRPr="00BB6E4E">
        <w:t xml:space="preserve">2008, </w:t>
      </w:r>
      <w:r w:rsidRPr="00BB6E4E">
        <w:rPr>
          <w:b/>
        </w:rPr>
        <w:t>70</w:t>
      </w:r>
      <w:r w:rsidRPr="00BB6E4E">
        <w:t>(3):305-314.</w:t>
      </w:r>
    </w:p>
    <w:p w14:paraId="50CA509E" w14:textId="77777777" w:rsidR="00BB6E4E" w:rsidRPr="00BB6E4E" w:rsidRDefault="00BB6E4E" w:rsidP="00BB6E4E">
      <w:pPr>
        <w:pStyle w:val="EndNoteBibliography"/>
        <w:spacing w:after="0"/>
        <w:ind w:left="720" w:hanging="720"/>
      </w:pPr>
      <w:r w:rsidRPr="00BB6E4E">
        <w:t>24.</w:t>
      </w:r>
      <w:r w:rsidRPr="00BB6E4E">
        <w:tab/>
        <w:t xml:space="preserve">Czerwonka AI, Herridge MS, Chan L, Chu LM, Matte A, Cameron JI: </w:t>
      </w:r>
      <w:r w:rsidRPr="00BB6E4E">
        <w:rPr>
          <w:b/>
        </w:rPr>
        <w:t>Changing support needs of survivors of complex critical illness and their family caregivers across the care continuum: a qualitative pilot study of Towards RECOVER</w:t>
      </w:r>
      <w:r w:rsidRPr="00BB6E4E">
        <w:t xml:space="preserve">. </w:t>
      </w:r>
      <w:r w:rsidRPr="00BB6E4E">
        <w:rPr>
          <w:i/>
        </w:rPr>
        <w:t xml:space="preserve">J Crit Care </w:t>
      </w:r>
      <w:r w:rsidRPr="00BB6E4E">
        <w:t xml:space="preserve">2015, </w:t>
      </w:r>
      <w:r w:rsidRPr="00BB6E4E">
        <w:rPr>
          <w:b/>
        </w:rPr>
        <w:t>30</w:t>
      </w:r>
      <w:r w:rsidRPr="00BB6E4E">
        <w:t>(2):242-249.</w:t>
      </w:r>
    </w:p>
    <w:p w14:paraId="5EFDD15B" w14:textId="77777777" w:rsidR="00BB6E4E" w:rsidRPr="00BB6E4E" w:rsidRDefault="00BB6E4E" w:rsidP="00BB6E4E">
      <w:pPr>
        <w:pStyle w:val="EndNoteBibliography"/>
        <w:spacing w:after="0"/>
        <w:ind w:left="720" w:hanging="720"/>
      </w:pPr>
      <w:r w:rsidRPr="00BB6E4E">
        <w:t>25.</w:t>
      </w:r>
      <w:r w:rsidRPr="00BB6E4E">
        <w:tab/>
        <w:t xml:space="preserve">Lee CM, Herridge MS, Matte A, Cameron JI: </w:t>
      </w:r>
      <w:r w:rsidRPr="00BB6E4E">
        <w:rPr>
          <w:b/>
        </w:rPr>
        <w:t>Education and support needs during recovery in acute respiratory distress syndrome survivors</w:t>
      </w:r>
      <w:r w:rsidRPr="00BB6E4E">
        <w:t xml:space="preserve">. </w:t>
      </w:r>
      <w:r w:rsidRPr="00BB6E4E">
        <w:rPr>
          <w:i/>
        </w:rPr>
        <w:t xml:space="preserve">Critical Care (London, England) </w:t>
      </w:r>
      <w:r w:rsidRPr="00BB6E4E">
        <w:t xml:space="preserve">2009, </w:t>
      </w:r>
      <w:r w:rsidRPr="00BB6E4E">
        <w:rPr>
          <w:b/>
        </w:rPr>
        <w:t>13</w:t>
      </w:r>
      <w:r w:rsidRPr="00BB6E4E">
        <w:t>(5):R153.</w:t>
      </w:r>
    </w:p>
    <w:p w14:paraId="10D211D6" w14:textId="77777777" w:rsidR="00BB6E4E" w:rsidRPr="00BB6E4E" w:rsidRDefault="00BB6E4E" w:rsidP="00BB6E4E">
      <w:pPr>
        <w:pStyle w:val="EndNoteBibliography"/>
        <w:spacing w:after="0"/>
        <w:ind w:left="720" w:hanging="720"/>
      </w:pPr>
      <w:r w:rsidRPr="00BB6E4E">
        <w:t>26.</w:t>
      </w:r>
      <w:r w:rsidRPr="00BB6E4E">
        <w:tab/>
        <w:t>Tricco AC, Lillie E, Zarin W, O'Brien KK, Colquhoun H, Levac D, Moher D, Peters MDJ, Horsley T, Weeks L</w:t>
      </w:r>
      <w:r w:rsidRPr="00BB6E4E">
        <w:rPr>
          <w:i/>
        </w:rPr>
        <w:t xml:space="preserve"> et al</w:t>
      </w:r>
      <w:r w:rsidRPr="00BB6E4E">
        <w:t xml:space="preserve">: </w:t>
      </w:r>
      <w:r w:rsidRPr="00BB6E4E">
        <w:rPr>
          <w:b/>
        </w:rPr>
        <w:t>PRISMA Extension for Scoping Reviews (PRISMA-ScR): Checklist and Explanation</w:t>
      </w:r>
      <w:r w:rsidRPr="00BB6E4E">
        <w:t xml:space="preserve">. </w:t>
      </w:r>
      <w:r w:rsidRPr="00BB6E4E">
        <w:rPr>
          <w:i/>
        </w:rPr>
        <w:t xml:space="preserve">Annals of internal medicine </w:t>
      </w:r>
      <w:r w:rsidRPr="00BB6E4E">
        <w:t xml:space="preserve">2018, </w:t>
      </w:r>
      <w:r w:rsidRPr="00BB6E4E">
        <w:rPr>
          <w:b/>
        </w:rPr>
        <w:t>169</w:t>
      </w:r>
      <w:r w:rsidRPr="00BB6E4E">
        <w:t>(7):467-473.</w:t>
      </w:r>
    </w:p>
    <w:p w14:paraId="19E52216" w14:textId="77777777" w:rsidR="00BB6E4E" w:rsidRPr="00BB6E4E" w:rsidRDefault="00BB6E4E" w:rsidP="00BB6E4E">
      <w:pPr>
        <w:pStyle w:val="EndNoteBibliography"/>
        <w:spacing w:after="0"/>
        <w:ind w:left="720" w:hanging="720"/>
      </w:pPr>
      <w:r w:rsidRPr="00BB6E4E">
        <w:t>27.</w:t>
      </w:r>
      <w:r w:rsidRPr="00BB6E4E">
        <w:tab/>
        <w:t xml:space="preserve">Arksey H, O’Malley L: </w:t>
      </w:r>
      <w:r w:rsidRPr="00BB6E4E">
        <w:rPr>
          <w:b/>
        </w:rPr>
        <w:t>Scoping studies: towards a methodological framework</w:t>
      </w:r>
      <w:r w:rsidRPr="00BB6E4E">
        <w:t xml:space="preserve">. </w:t>
      </w:r>
      <w:r w:rsidRPr="00BB6E4E">
        <w:rPr>
          <w:i/>
        </w:rPr>
        <w:t xml:space="preserve">Int J Soc Res Methodol </w:t>
      </w:r>
      <w:r w:rsidRPr="00BB6E4E">
        <w:t xml:space="preserve">2005, </w:t>
      </w:r>
      <w:r w:rsidRPr="00BB6E4E">
        <w:rPr>
          <w:b/>
        </w:rPr>
        <w:t>8</w:t>
      </w:r>
      <w:r w:rsidRPr="00BB6E4E">
        <w:t>.</w:t>
      </w:r>
    </w:p>
    <w:p w14:paraId="51232083" w14:textId="77777777" w:rsidR="00BB6E4E" w:rsidRPr="00BB6E4E" w:rsidRDefault="00BB6E4E" w:rsidP="00BB6E4E">
      <w:pPr>
        <w:pStyle w:val="EndNoteBibliography"/>
        <w:spacing w:after="0"/>
        <w:ind w:left="720" w:hanging="720"/>
      </w:pPr>
      <w:r w:rsidRPr="00BB6E4E">
        <w:t>28.</w:t>
      </w:r>
      <w:r w:rsidRPr="00BB6E4E">
        <w:tab/>
        <w:t xml:space="preserve">Williams SL: </w:t>
      </w:r>
      <w:r w:rsidRPr="00BB6E4E">
        <w:rPr>
          <w:b/>
        </w:rPr>
        <w:t>Recovering from the psychological impact of intensive care: how constructing a story helps</w:t>
      </w:r>
      <w:r w:rsidRPr="00BB6E4E">
        <w:t xml:space="preserve">. </w:t>
      </w:r>
      <w:r w:rsidRPr="00BB6E4E">
        <w:rPr>
          <w:i/>
        </w:rPr>
        <w:t xml:space="preserve">Nurs Crit Care </w:t>
      </w:r>
      <w:r w:rsidRPr="00BB6E4E">
        <w:t xml:space="preserve">2009, </w:t>
      </w:r>
      <w:r w:rsidRPr="00BB6E4E">
        <w:rPr>
          <w:b/>
        </w:rPr>
        <w:t>14</w:t>
      </w:r>
      <w:r w:rsidRPr="00BB6E4E">
        <w:t>.</w:t>
      </w:r>
    </w:p>
    <w:p w14:paraId="03F2853C" w14:textId="77777777" w:rsidR="00BB6E4E" w:rsidRPr="00BB6E4E" w:rsidRDefault="00BB6E4E" w:rsidP="00BB6E4E">
      <w:pPr>
        <w:pStyle w:val="EndNoteBibliography"/>
        <w:spacing w:after="0"/>
        <w:ind w:left="720" w:hanging="720"/>
      </w:pPr>
      <w:r w:rsidRPr="00BB6E4E">
        <w:t>29.</w:t>
      </w:r>
      <w:r w:rsidRPr="00BB6E4E">
        <w:tab/>
        <w:t xml:space="preserve">Adamson H, Murgo M, Boyle M, Kerr S, Crawford M, Elliott D: </w:t>
      </w:r>
      <w:r w:rsidRPr="00BB6E4E">
        <w:rPr>
          <w:b/>
        </w:rPr>
        <w:t>Memories of intensive care and experiences of survivors of a critical illness: an interview study</w:t>
      </w:r>
      <w:r w:rsidRPr="00BB6E4E">
        <w:t xml:space="preserve">. </w:t>
      </w:r>
      <w:r w:rsidRPr="00BB6E4E">
        <w:rPr>
          <w:i/>
        </w:rPr>
        <w:t xml:space="preserve">Intensive &amp; critical care nursing </w:t>
      </w:r>
      <w:r w:rsidRPr="00BB6E4E">
        <w:t xml:space="preserve">2004, </w:t>
      </w:r>
      <w:r w:rsidRPr="00BB6E4E">
        <w:rPr>
          <w:b/>
        </w:rPr>
        <w:t>20</w:t>
      </w:r>
      <w:r w:rsidRPr="00BB6E4E">
        <w:t>(5):257-263.</w:t>
      </w:r>
    </w:p>
    <w:p w14:paraId="0A0B126B" w14:textId="77777777" w:rsidR="00BB6E4E" w:rsidRPr="00BB6E4E" w:rsidRDefault="00BB6E4E" w:rsidP="00BB6E4E">
      <w:pPr>
        <w:pStyle w:val="EndNoteBibliography"/>
        <w:spacing w:after="0"/>
        <w:ind w:left="720" w:hanging="720"/>
      </w:pPr>
      <w:r w:rsidRPr="00BB6E4E">
        <w:t>30.</w:t>
      </w:r>
      <w:r w:rsidRPr="00BB6E4E">
        <w:tab/>
        <w:t xml:space="preserve">Hupcey JE: </w:t>
      </w:r>
      <w:r w:rsidRPr="00BB6E4E">
        <w:rPr>
          <w:b/>
        </w:rPr>
        <w:t>Feeling safe: the psychosocial needs of ICU patients</w:t>
      </w:r>
      <w:r w:rsidRPr="00BB6E4E">
        <w:t xml:space="preserve">. </w:t>
      </w:r>
      <w:r w:rsidRPr="00BB6E4E">
        <w:rPr>
          <w:i/>
        </w:rPr>
        <w:t xml:space="preserve">J Nurs Scholarsh </w:t>
      </w:r>
      <w:r w:rsidRPr="00BB6E4E">
        <w:t xml:space="preserve">2000, </w:t>
      </w:r>
      <w:r w:rsidRPr="00BB6E4E">
        <w:rPr>
          <w:b/>
        </w:rPr>
        <w:t>32</w:t>
      </w:r>
      <w:r w:rsidRPr="00BB6E4E">
        <w:t>(4):361-367.</w:t>
      </w:r>
    </w:p>
    <w:p w14:paraId="1D11C148" w14:textId="77777777" w:rsidR="00BB6E4E" w:rsidRPr="00BB6E4E" w:rsidRDefault="00BB6E4E" w:rsidP="00BB6E4E">
      <w:pPr>
        <w:pStyle w:val="EndNoteBibliography"/>
        <w:spacing w:after="0"/>
        <w:ind w:left="720" w:hanging="720"/>
      </w:pPr>
      <w:r w:rsidRPr="00BB6E4E">
        <w:t>31.</w:t>
      </w:r>
      <w:r w:rsidRPr="00BB6E4E">
        <w:tab/>
        <w:t xml:space="preserve">Lof L, Berggren L, Ahlstrom G: </w:t>
      </w:r>
      <w:r w:rsidRPr="00BB6E4E">
        <w:rPr>
          <w:b/>
        </w:rPr>
        <w:t>ICU patients' recall of emotional reactions in the trajectory from falling critically ill to hospital discharge: follow-ups after 3 and 12 months</w:t>
      </w:r>
      <w:r w:rsidRPr="00BB6E4E">
        <w:t xml:space="preserve">. </w:t>
      </w:r>
      <w:r w:rsidRPr="00BB6E4E">
        <w:rPr>
          <w:i/>
        </w:rPr>
        <w:t xml:space="preserve">Intensive &amp; critical care nursing </w:t>
      </w:r>
      <w:r w:rsidRPr="00BB6E4E">
        <w:t xml:space="preserve">2008, </w:t>
      </w:r>
      <w:r w:rsidRPr="00BB6E4E">
        <w:rPr>
          <w:b/>
        </w:rPr>
        <w:t>24</w:t>
      </w:r>
      <w:r w:rsidRPr="00BB6E4E">
        <w:t>(2):108-121.</w:t>
      </w:r>
    </w:p>
    <w:p w14:paraId="59C154AF" w14:textId="77777777" w:rsidR="00BB6E4E" w:rsidRPr="00BB6E4E" w:rsidRDefault="00BB6E4E" w:rsidP="00BB6E4E">
      <w:pPr>
        <w:pStyle w:val="EndNoteBibliography"/>
        <w:spacing w:after="0"/>
        <w:ind w:left="720" w:hanging="720"/>
      </w:pPr>
      <w:r w:rsidRPr="00BB6E4E">
        <w:t>32.</w:t>
      </w:r>
      <w:r w:rsidRPr="00BB6E4E">
        <w:tab/>
        <w:t xml:space="preserve">Magarey JM, McCutcheon HH: </w:t>
      </w:r>
      <w:r w:rsidRPr="00BB6E4E">
        <w:rPr>
          <w:b/>
        </w:rPr>
        <w:t>'Fishing with the dead'--recall of memories from the ICU</w:t>
      </w:r>
      <w:r w:rsidRPr="00BB6E4E">
        <w:t xml:space="preserve">. </w:t>
      </w:r>
      <w:r w:rsidRPr="00BB6E4E">
        <w:rPr>
          <w:i/>
        </w:rPr>
        <w:t xml:space="preserve">Intensive Crit Care Nurs </w:t>
      </w:r>
      <w:r w:rsidRPr="00BB6E4E">
        <w:t xml:space="preserve">2005, </w:t>
      </w:r>
      <w:r w:rsidRPr="00BB6E4E">
        <w:rPr>
          <w:b/>
        </w:rPr>
        <w:t>21</w:t>
      </w:r>
      <w:r w:rsidRPr="00BB6E4E">
        <w:t>(6):344-354.</w:t>
      </w:r>
    </w:p>
    <w:p w14:paraId="265F7EA1" w14:textId="77777777" w:rsidR="00BB6E4E" w:rsidRPr="00BB6E4E" w:rsidRDefault="00BB6E4E" w:rsidP="00BB6E4E">
      <w:pPr>
        <w:pStyle w:val="EndNoteBibliography"/>
        <w:spacing w:after="0"/>
        <w:ind w:left="720" w:hanging="720"/>
      </w:pPr>
      <w:r w:rsidRPr="00BB6E4E">
        <w:t>33.</w:t>
      </w:r>
      <w:r w:rsidRPr="00BB6E4E">
        <w:tab/>
        <w:t xml:space="preserve">Bench SD, Day T, Griffiths P: </w:t>
      </w:r>
      <w:r w:rsidRPr="00BB6E4E">
        <w:rPr>
          <w:b/>
        </w:rPr>
        <w:t>Involving users in the development of effective critical care discharge information: a focus group study</w:t>
      </w:r>
      <w:r w:rsidRPr="00BB6E4E">
        <w:t xml:space="preserve">. </w:t>
      </w:r>
      <w:r w:rsidRPr="00BB6E4E">
        <w:rPr>
          <w:i/>
        </w:rPr>
        <w:t xml:space="preserve">Am J Crit Care </w:t>
      </w:r>
      <w:r w:rsidRPr="00BB6E4E">
        <w:t xml:space="preserve">2011, </w:t>
      </w:r>
      <w:r w:rsidRPr="00BB6E4E">
        <w:rPr>
          <w:b/>
        </w:rPr>
        <w:t>20</w:t>
      </w:r>
      <w:r w:rsidRPr="00BB6E4E">
        <w:t>(6):443-452.</w:t>
      </w:r>
    </w:p>
    <w:p w14:paraId="10614179" w14:textId="77777777" w:rsidR="00BB6E4E" w:rsidRPr="00BB6E4E" w:rsidRDefault="00BB6E4E" w:rsidP="00BB6E4E">
      <w:pPr>
        <w:pStyle w:val="EndNoteBibliography"/>
        <w:spacing w:after="0"/>
        <w:ind w:left="720" w:hanging="720"/>
      </w:pPr>
      <w:r w:rsidRPr="00BB6E4E">
        <w:t>34.</w:t>
      </w:r>
      <w:r w:rsidRPr="00BB6E4E">
        <w:tab/>
        <w:t xml:space="preserve">Ramsay P, Huby G, Thompson A, Walsh T: </w:t>
      </w:r>
      <w:r w:rsidRPr="00BB6E4E">
        <w:rPr>
          <w:b/>
        </w:rPr>
        <w:t>Intensive care survivors’ experiences of ward-based care: Meleis’ theory of nursing transitions and role development among critical care outreach services</w:t>
      </w:r>
      <w:r w:rsidRPr="00BB6E4E">
        <w:t xml:space="preserve">. </w:t>
      </w:r>
      <w:r w:rsidRPr="00BB6E4E">
        <w:rPr>
          <w:i/>
        </w:rPr>
        <w:t xml:space="preserve">J Clin Nurs </w:t>
      </w:r>
      <w:r w:rsidRPr="00BB6E4E">
        <w:t xml:space="preserve">2013, </w:t>
      </w:r>
      <w:r w:rsidRPr="00BB6E4E">
        <w:rPr>
          <w:b/>
        </w:rPr>
        <w:t>23</w:t>
      </w:r>
      <w:r w:rsidRPr="00BB6E4E">
        <w:t>.</w:t>
      </w:r>
    </w:p>
    <w:p w14:paraId="1F6EC556" w14:textId="77777777" w:rsidR="00BB6E4E" w:rsidRPr="00BB6E4E" w:rsidRDefault="00BB6E4E" w:rsidP="00BB6E4E">
      <w:pPr>
        <w:pStyle w:val="EndNoteBibliography"/>
        <w:spacing w:after="0"/>
        <w:ind w:left="720" w:hanging="720"/>
      </w:pPr>
      <w:r w:rsidRPr="00BB6E4E">
        <w:lastRenderedPageBreak/>
        <w:t>35.</w:t>
      </w:r>
      <w:r w:rsidRPr="00BB6E4E">
        <w:tab/>
        <w:t xml:space="preserve">Strahan EH, Brown RJ: </w:t>
      </w:r>
      <w:r w:rsidRPr="00BB6E4E">
        <w:rPr>
          <w:b/>
        </w:rPr>
        <w:t>A qualitative study of the experiences of patients following transfer from intensive care</w:t>
      </w:r>
      <w:r w:rsidRPr="00BB6E4E">
        <w:t xml:space="preserve">. </w:t>
      </w:r>
      <w:r w:rsidRPr="00BB6E4E">
        <w:rPr>
          <w:i/>
        </w:rPr>
        <w:t xml:space="preserve">Intensive &amp; critical care nursing </w:t>
      </w:r>
      <w:r w:rsidRPr="00BB6E4E">
        <w:t xml:space="preserve">2005, </w:t>
      </w:r>
      <w:r w:rsidRPr="00BB6E4E">
        <w:rPr>
          <w:b/>
        </w:rPr>
        <w:t>21</w:t>
      </w:r>
      <w:r w:rsidRPr="00BB6E4E">
        <w:t>(3):160-171.</w:t>
      </w:r>
    </w:p>
    <w:p w14:paraId="25EDD461" w14:textId="77777777" w:rsidR="00BB6E4E" w:rsidRPr="00BB6E4E" w:rsidRDefault="00BB6E4E" w:rsidP="00BB6E4E">
      <w:pPr>
        <w:pStyle w:val="EndNoteBibliography"/>
        <w:spacing w:after="0"/>
        <w:ind w:left="720" w:hanging="720"/>
      </w:pPr>
      <w:r w:rsidRPr="00BB6E4E">
        <w:t>36.</w:t>
      </w:r>
      <w:r w:rsidRPr="00BB6E4E">
        <w:tab/>
        <w:t xml:space="preserve">Bench SD, Heelas K, White C, Griffiths P: </w:t>
      </w:r>
      <w:r w:rsidRPr="00BB6E4E">
        <w:rPr>
          <w:b/>
        </w:rPr>
        <w:t>Providing critical care patients with a personalised discharge summary: a questionnaire survey and retrospective analysis exploring feasibility and effectiveness</w:t>
      </w:r>
      <w:r w:rsidRPr="00BB6E4E">
        <w:t xml:space="preserve">. </w:t>
      </w:r>
      <w:r w:rsidRPr="00BB6E4E">
        <w:rPr>
          <w:i/>
        </w:rPr>
        <w:t xml:space="preserve">Intensive &amp; critical care nursing </w:t>
      </w:r>
      <w:r w:rsidRPr="00BB6E4E">
        <w:t xml:space="preserve">2014, </w:t>
      </w:r>
      <w:r w:rsidRPr="00BB6E4E">
        <w:rPr>
          <w:b/>
        </w:rPr>
        <w:t>30</w:t>
      </w:r>
      <w:r w:rsidRPr="00BB6E4E">
        <w:t>(2):69-76.</w:t>
      </w:r>
    </w:p>
    <w:p w14:paraId="0B05FDB2" w14:textId="77777777" w:rsidR="00BB6E4E" w:rsidRPr="00BB6E4E" w:rsidRDefault="00BB6E4E" w:rsidP="00BB6E4E">
      <w:pPr>
        <w:pStyle w:val="EndNoteBibliography"/>
        <w:spacing w:after="0"/>
        <w:ind w:left="720" w:hanging="720"/>
      </w:pPr>
      <w:r w:rsidRPr="00BB6E4E">
        <w:t>37.</w:t>
      </w:r>
      <w:r w:rsidRPr="00BB6E4E">
        <w:tab/>
        <w:t xml:space="preserve">Odell M: </w:t>
      </w:r>
      <w:r w:rsidRPr="00BB6E4E">
        <w:rPr>
          <w:b/>
        </w:rPr>
        <w:t>The patient's thoughts and feelings about their transfer from intensive care to the general ward</w:t>
      </w:r>
      <w:r w:rsidRPr="00BB6E4E">
        <w:t xml:space="preserve">. </w:t>
      </w:r>
      <w:r w:rsidRPr="00BB6E4E">
        <w:rPr>
          <w:i/>
        </w:rPr>
        <w:t xml:space="preserve">J Adv Nurs </w:t>
      </w:r>
      <w:r w:rsidRPr="00BB6E4E">
        <w:t xml:space="preserve">2000, </w:t>
      </w:r>
      <w:r w:rsidRPr="00BB6E4E">
        <w:rPr>
          <w:b/>
        </w:rPr>
        <w:t>31</w:t>
      </w:r>
      <w:r w:rsidRPr="00BB6E4E">
        <w:t>(2):322-329.</w:t>
      </w:r>
    </w:p>
    <w:p w14:paraId="2DEEEECB" w14:textId="77777777" w:rsidR="00BB6E4E" w:rsidRPr="00BB6E4E" w:rsidRDefault="00BB6E4E" w:rsidP="00BB6E4E">
      <w:pPr>
        <w:pStyle w:val="EndNoteBibliography"/>
        <w:spacing w:after="0"/>
        <w:ind w:left="720" w:hanging="720"/>
      </w:pPr>
      <w:r w:rsidRPr="00BB6E4E">
        <w:t>38.</w:t>
      </w:r>
      <w:r w:rsidRPr="00BB6E4E">
        <w:tab/>
        <w:t xml:space="preserve">Haraldsson L, Christensson L, Conlon L, Henricson M: </w:t>
      </w:r>
      <w:r w:rsidRPr="00BB6E4E">
        <w:rPr>
          <w:b/>
        </w:rPr>
        <w:t>The experiences of ICU patients during follow-up sessions--a qualitative study</w:t>
      </w:r>
      <w:r w:rsidRPr="00BB6E4E">
        <w:t xml:space="preserve">. </w:t>
      </w:r>
      <w:r w:rsidRPr="00BB6E4E">
        <w:rPr>
          <w:i/>
        </w:rPr>
        <w:t xml:space="preserve">Intensive Crit Care Nurs </w:t>
      </w:r>
      <w:r w:rsidRPr="00BB6E4E">
        <w:t xml:space="preserve">2015, </w:t>
      </w:r>
      <w:r w:rsidRPr="00BB6E4E">
        <w:rPr>
          <w:b/>
        </w:rPr>
        <w:t>31</w:t>
      </w:r>
      <w:r w:rsidRPr="00BB6E4E">
        <w:t>(4):223-231.</w:t>
      </w:r>
    </w:p>
    <w:p w14:paraId="7A85D151" w14:textId="77777777" w:rsidR="00BB6E4E" w:rsidRPr="00BB6E4E" w:rsidRDefault="00BB6E4E" w:rsidP="00BB6E4E">
      <w:pPr>
        <w:pStyle w:val="EndNoteBibliography"/>
        <w:spacing w:after="0"/>
        <w:ind w:left="720" w:hanging="720"/>
      </w:pPr>
      <w:r w:rsidRPr="00BB6E4E">
        <w:t>39.</w:t>
      </w:r>
      <w:r w:rsidRPr="00BB6E4E">
        <w:tab/>
        <w:t xml:space="preserve">Deacon KS: </w:t>
      </w:r>
      <w:r w:rsidRPr="00BB6E4E">
        <w:rPr>
          <w:b/>
        </w:rPr>
        <w:t>Re-building life after ICU: a qualitative study of the patients' perspective</w:t>
      </w:r>
      <w:r w:rsidRPr="00BB6E4E">
        <w:t xml:space="preserve">. </w:t>
      </w:r>
      <w:r w:rsidRPr="00BB6E4E">
        <w:rPr>
          <w:i/>
        </w:rPr>
        <w:t xml:space="preserve">Intensive &amp; critical care nursing </w:t>
      </w:r>
      <w:r w:rsidRPr="00BB6E4E">
        <w:t xml:space="preserve">2012, </w:t>
      </w:r>
      <w:r w:rsidRPr="00BB6E4E">
        <w:rPr>
          <w:b/>
        </w:rPr>
        <w:t>28</w:t>
      </w:r>
      <w:r w:rsidRPr="00BB6E4E">
        <w:t>(2):114-122.</w:t>
      </w:r>
    </w:p>
    <w:p w14:paraId="1A445458" w14:textId="77777777" w:rsidR="00BB6E4E" w:rsidRPr="00BB6E4E" w:rsidRDefault="00BB6E4E" w:rsidP="00BB6E4E">
      <w:pPr>
        <w:pStyle w:val="EndNoteBibliography"/>
        <w:spacing w:after="0"/>
        <w:ind w:left="720" w:hanging="720"/>
      </w:pPr>
      <w:r w:rsidRPr="00BB6E4E">
        <w:t>40.</w:t>
      </w:r>
      <w:r w:rsidRPr="00BB6E4E">
        <w:tab/>
        <w:t xml:space="preserve">Minton C, Carryer J: </w:t>
      </w:r>
      <w:r w:rsidRPr="00BB6E4E">
        <w:rPr>
          <w:b/>
        </w:rPr>
        <w:t>Memories of former intensive care patients six months following discharge</w:t>
      </w:r>
      <w:r w:rsidRPr="00BB6E4E">
        <w:t xml:space="preserve">. </w:t>
      </w:r>
      <w:r w:rsidRPr="00BB6E4E">
        <w:rPr>
          <w:i/>
        </w:rPr>
        <w:t xml:space="preserve">Contemporary nurse </w:t>
      </w:r>
      <w:r w:rsidRPr="00BB6E4E">
        <w:t xml:space="preserve">2005, </w:t>
      </w:r>
      <w:r w:rsidRPr="00BB6E4E">
        <w:rPr>
          <w:b/>
        </w:rPr>
        <w:t>20</w:t>
      </w:r>
      <w:r w:rsidRPr="00BB6E4E">
        <w:t>(2):152-158.</w:t>
      </w:r>
    </w:p>
    <w:p w14:paraId="4CCB9B93" w14:textId="77777777" w:rsidR="00BB6E4E" w:rsidRPr="00BB6E4E" w:rsidRDefault="00BB6E4E" w:rsidP="00BB6E4E">
      <w:pPr>
        <w:pStyle w:val="EndNoteBibliography"/>
        <w:spacing w:after="0"/>
        <w:ind w:left="720" w:hanging="720"/>
      </w:pPr>
      <w:r w:rsidRPr="00BB6E4E">
        <w:t>41.</w:t>
      </w:r>
      <w:r w:rsidRPr="00BB6E4E">
        <w:tab/>
        <w:t xml:space="preserve">Cox CE, Docherty SL, Brandon DH, Whaley C, Attix DK, Clay AS, Dore DV, Hough CL, White DB, Tulsky JA: </w:t>
      </w:r>
      <w:r w:rsidRPr="00BB6E4E">
        <w:rPr>
          <w:b/>
        </w:rPr>
        <w:t>Surviving critical illness: acute respiratory distress syndrome as experienced by patients and their caregivers</w:t>
      </w:r>
      <w:r w:rsidRPr="00BB6E4E">
        <w:t xml:space="preserve">. </w:t>
      </w:r>
      <w:r w:rsidRPr="00BB6E4E">
        <w:rPr>
          <w:i/>
        </w:rPr>
        <w:t xml:space="preserve">Crit Care Med </w:t>
      </w:r>
      <w:r w:rsidRPr="00BB6E4E">
        <w:t xml:space="preserve">2009, </w:t>
      </w:r>
      <w:r w:rsidRPr="00BB6E4E">
        <w:rPr>
          <w:b/>
        </w:rPr>
        <w:t>37</w:t>
      </w:r>
      <w:r w:rsidRPr="00BB6E4E">
        <w:t>(10):2702-2708.</w:t>
      </w:r>
    </w:p>
    <w:p w14:paraId="44E7AB70" w14:textId="77777777" w:rsidR="00BB6E4E" w:rsidRPr="00BB6E4E" w:rsidRDefault="00BB6E4E" w:rsidP="00BB6E4E">
      <w:pPr>
        <w:pStyle w:val="EndNoteBibliography"/>
        <w:spacing w:after="0"/>
        <w:ind w:left="720" w:hanging="720"/>
      </w:pPr>
      <w:r w:rsidRPr="00BB6E4E">
        <w:t>42.</w:t>
      </w:r>
      <w:r w:rsidRPr="00BB6E4E">
        <w:tab/>
        <w:t xml:space="preserve">Jones C, Lyons C, Cunningham C: </w:t>
      </w:r>
      <w:r w:rsidRPr="00BB6E4E">
        <w:rPr>
          <w:b/>
        </w:rPr>
        <w:t>Life review following critical illness in young men</w:t>
      </w:r>
      <w:r w:rsidRPr="00BB6E4E">
        <w:t xml:space="preserve">. </w:t>
      </w:r>
      <w:r w:rsidRPr="00BB6E4E">
        <w:rPr>
          <w:i/>
        </w:rPr>
        <w:t xml:space="preserve">Nursing in Critical Care </w:t>
      </w:r>
      <w:r w:rsidRPr="00BB6E4E">
        <w:t xml:space="preserve">2003, </w:t>
      </w:r>
      <w:r w:rsidRPr="00BB6E4E">
        <w:rPr>
          <w:b/>
        </w:rPr>
        <w:t>8</w:t>
      </w:r>
      <w:r w:rsidRPr="00BB6E4E">
        <w:t>(6):256-263.</w:t>
      </w:r>
    </w:p>
    <w:p w14:paraId="15B5CB75" w14:textId="77777777" w:rsidR="00BB6E4E" w:rsidRPr="00BB6E4E" w:rsidRDefault="00BB6E4E" w:rsidP="00BB6E4E">
      <w:pPr>
        <w:pStyle w:val="EndNoteBibliography"/>
        <w:spacing w:after="0"/>
        <w:ind w:left="720" w:hanging="720"/>
      </w:pPr>
      <w:r w:rsidRPr="00BB6E4E">
        <w:t>43.</w:t>
      </w:r>
      <w:r w:rsidRPr="00BB6E4E">
        <w:tab/>
        <w:t xml:space="preserve">Palesjo C, Nordgren L, Asp M: </w:t>
      </w:r>
      <w:r w:rsidRPr="00BB6E4E">
        <w:rPr>
          <w:b/>
        </w:rPr>
        <w:t>Being in a critical illness-recovery process: a phenomenological hermeneutical study</w:t>
      </w:r>
      <w:r w:rsidRPr="00BB6E4E">
        <w:t xml:space="preserve">. </w:t>
      </w:r>
      <w:r w:rsidRPr="00BB6E4E">
        <w:rPr>
          <w:i/>
        </w:rPr>
        <w:t xml:space="preserve">J Clin Nurs </w:t>
      </w:r>
      <w:r w:rsidRPr="00BB6E4E">
        <w:t xml:space="preserve">2015, </w:t>
      </w:r>
      <w:r w:rsidRPr="00BB6E4E">
        <w:rPr>
          <w:b/>
        </w:rPr>
        <w:t>24</w:t>
      </w:r>
      <w:r w:rsidRPr="00BB6E4E">
        <w:t>(23-24):3494-3502.</w:t>
      </w:r>
    </w:p>
    <w:p w14:paraId="215C7B69" w14:textId="77777777" w:rsidR="00BB6E4E" w:rsidRPr="00BB6E4E" w:rsidRDefault="00BB6E4E" w:rsidP="00BB6E4E">
      <w:pPr>
        <w:pStyle w:val="EndNoteBibliography"/>
        <w:spacing w:after="0"/>
        <w:ind w:left="720" w:hanging="720"/>
      </w:pPr>
      <w:r w:rsidRPr="00BB6E4E">
        <w:t>44.</w:t>
      </w:r>
      <w:r w:rsidRPr="00BB6E4E">
        <w:tab/>
        <w:t xml:space="preserve">Chahraoui K, Laurent A, Bioy A, Quenot JP: </w:t>
      </w:r>
      <w:r w:rsidRPr="00BB6E4E">
        <w:rPr>
          <w:b/>
        </w:rPr>
        <w:t>Psychological experience of patients 3 months after a stay in the intensive care unit: A descriptive and qualitative study</w:t>
      </w:r>
      <w:r w:rsidRPr="00BB6E4E">
        <w:t xml:space="preserve">. </w:t>
      </w:r>
      <w:r w:rsidRPr="00BB6E4E">
        <w:rPr>
          <w:i/>
        </w:rPr>
        <w:t xml:space="preserve">J Crit Care </w:t>
      </w:r>
      <w:r w:rsidRPr="00BB6E4E">
        <w:t xml:space="preserve">2015, </w:t>
      </w:r>
      <w:r w:rsidRPr="00BB6E4E">
        <w:rPr>
          <w:b/>
        </w:rPr>
        <w:t>30</w:t>
      </w:r>
      <w:r w:rsidRPr="00BB6E4E">
        <w:t>(3):599-605.</w:t>
      </w:r>
    </w:p>
    <w:p w14:paraId="7EED66F7" w14:textId="77777777" w:rsidR="00BB6E4E" w:rsidRPr="00BB6E4E" w:rsidRDefault="00BB6E4E" w:rsidP="00BB6E4E">
      <w:pPr>
        <w:pStyle w:val="EndNoteBibliography"/>
        <w:spacing w:after="0"/>
        <w:ind w:left="720" w:hanging="720"/>
      </w:pPr>
      <w:r w:rsidRPr="00BB6E4E">
        <w:t>45.</w:t>
      </w:r>
      <w:r w:rsidRPr="00BB6E4E">
        <w:tab/>
        <w:t xml:space="preserve">Maddox M, Dunn SV, Pretty LE: </w:t>
      </w:r>
      <w:r w:rsidRPr="00BB6E4E">
        <w:rPr>
          <w:b/>
        </w:rPr>
        <w:t>Psychosocial recovery following ICU: experiences and influences upon discharge to the community</w:t>
      </w:r>
      <w:r w:rsidRPr="00BB6E4E">
        <w:t xml:space="preserve">. </w:t>
      </w:r>
      <w:r w:rsidRPr="00BB6E4E">
        <w:rPr>
          <w:i/>
        </w:rPr>
        <w:t xml:space="preserve">Intensive and Critical Care Nursing </w:t>
      </w:r>
      <w:r w:rsidRPr="00BB6E4E">
        <w:t xml:space="preserve">2001, </w:t>
      </w:r>
      <w:r w:rsidRPr="00BB6E4E">
        <w:rPr>
          <w:b/>
        </w:rPr>
        <w:t>17</w:t>
      </w:r>
      <w:r w:rsidRPr="00BB6E4E">
        <w:t>(1):6-15.</w:t>
      </w:r>
    </w:p>
    <w:p w14:paraId="6C78B27D" w14:textId="77777777" w:rsidR="00BB6E4E" w:rsidRPr="00BB6E4E" w:rsidRDefault="00BB6E4E" w:rsidP="00BB6E4E">
      <w:pPr>
        <w:pStyle w:val="EndNoteBibliography"/>
        <w:spacing w:after="0"/>
        <w:ind w:left="720" w:hanging="720"/>
      </w:pPr>
      <w:r w:rsidRPr="00BB6E4E">
        <w:t>46.</w:t>
      </w:r>
      <w:r w:rsidRPr="00BB6E4E">
        <w:tab/>
        <w:t xml:space="preserve">Chiang VC: </w:t>
      </w:r>
      <w:r w:rsidRPr="00BB6E4E">
        <w:rPr>
          <w:b/>
        </w:rPr>
        <w:t>Surviving a critical illness through mutually being there with each other: a grounded theory study</w:t>
      </w:r>
      <w:r w:rsidRPr="00BB6E4E">
        <w:t xml:space="preserve">. </w:t>
      </w:r>
      <w:r w:rsidRPr="00BB6E4E">
        <w:rPr>
          <w:i/>
        </w:rPr>
        <w:t xml:space="preserve">Intensive Crit Care Nurs </w:t>
      </w:r>
      <w:r w:rsidRPr="00BB6E4E">
        <w:t xml:space="preserve">2011, </w:t>
      </w:r>
      <w:r w:rsidRPr="00BB6E4E">
        <w:rPr>
          <w:b/>
        </w:rPr>
        <w:t>27</w:t>
      </w:r>
      <w:r w:rsidRPr="00BB6E4E">
        <w:t>(6):317-330.</w:t>
      </w:r>
    </w:p>
    <w:p w14:paraId="71C0903A" w14:textId="77777777" w:rsidR="00BB6E4E" w:rsidRPr="00BB6E4E" w:rsidRDefault="00BB6E4E" w:rsidP="00BB6E4E">
      <w:pPr>
        <w:pStyle w:val="EndNoteBibliography"/>
        <w:spacing w:after="0"/>
        <w:ind w:left="720" w:hanging="720"/>
      </w:pPr>
      <w:r w:rsidRPr="00BB6E4E">
        <w:t>47.</w:t>
      </w:r>
      <w:r w:rsidRPr="00BB6E4E">
        <w:tab/>
        <w:t xml:space="preserve">Hupcey JE: </w:t>
      </w:r>
      <w:r w:rsidRPr="00BB6E4E">
        <w:rPr>
          <w:b/>
        </w:rPr>
        <w:t>The meaning of social support for the critically ill patient</w:t>
      </w:r>
      <w:r w:rsidRPr="00BB6E4E">
        <w:t xml:space="preserve">. </w:t>
      </w:r>
      <w:r w:rsidRPr="00BB6E4E">
        <w:rPr>
          <w:i/>
        </w:rPr>
        <w:t xml:space="preserve">Intensive Crit Care Nurs </w:t>
      </w:r>
      <w:r w:rsidRPr="00BB6E4E">
        <w:t xml:space="preserve">2001, </w:t>
      </w:r>
      <w:r w:rsidRPr="00BB6E4E">
        <w:rPr>
          <w:b/>
        </w:rPr>
        <w:t>17</w:t>
      </w:r>
      <w:r w:rsidRPr="00BB6E4E">
        <w:t>(4):206-212.</w:t>
      </w:r>
    </w:p>
    <w:p w14:paraId="7CFE3067" w14:textId="77777777" w:rsidR="00BB6E4E" w:rsidRPr="00BB6E4E" w:rsidRDefault="00BB6E4E" w:rsidP="00BB6E4E">
      <w:pPr>
        <w:pStyle w:val="EndNoteBibliography"/>
        <w:spacing w:after="0"/>
        <w:ind w:left="720" w:hanging="720"/>
      </w:pPr>
      <w:r w:rsidRPr="00BB6E4E">
        <w:t>48.</w:t>
      </w:r>
      <w:r w:rsidRPr="00BB6E4E">
        <w:tab/>
        <w:t xml:space="preserve">Pattison N, O'Gara G, Rattray J: </w:t>
      </w:r>
      <w:r w:rsidRPr="00BB6E4E">
        <w:rPr>
          <w:b/>
        </w:rPr>
        <w:t>After critical care: patient support after critical care. A mixed method longitudinal study using email interviews and questionnaires</w:t>
      </w:r>
      <w:r w:rsidRPr="00BB6E4E">
        <w:t xml:space="preserve">. </w:t>
      </w:r>
      <w:r w:rsidRPr="00BB6E4E">
        <w:rPr>
          <w:i/>
        </w:rPr>
        <w:t xml:space="preserve">Intensive Crit Care Nurs </w:t>
      </w:r>
      <w:r w:rsidRPr="00BB6E4E">
        <w:t xml:space="preserve">2015, </w:t>
      </w:r>
      <w:r w:rsidRPr="00BB6E4E">
        <w:rPr>
          <w:b/>
        </w:rPr>
        <w:t>31</w:t>
      </w:r>
      <w:r w:rsidRPr="00BB6E4E">
        <w:t>(4):213-222.</w:t>
      </w:r>
    </w:p>
    <w:p w14:paraId="49ABEBDF" w14:textId="77777777" w:rsidR="00BB6E4E" w:rsidRPr="00BB6E4E" w:rsidRDefault="00BB6E4E" w:rsidP="00BB6E4E">
      <w:pPr>
        <w:pStyle w:val="EndNoteBibliography"/>
        <w:spacing w:after="0"/>
        <w:ind w:left="720" w:hanging="720"/>
      </w:pPr>
      <w:r w:rsidRPr="00BB6E4E">
        <w:t>49.</w:t>
      </w:r>
      <w:r w:rsidRPr="00BB6E4E">
        <w:tab/>
        <w:t xml:space="preserve">McKinney AA, Deeny P: </w:t>
      </w:r>
      <w:r w:rsidRPr="00BB6E4E">
        <w:rPr>
          <w:b/>
        </w:rPr>
        <w:t>Leaving the intensive care unit: a phenomenological study of the patients' experience</w:t>
      </w:r>
      <w:r w:rsidRPr="00BB6E4E">
        <w:t xml:space="preserve">. </w:t>
      </w:r>
      <w:r w:rsidRPr="00BB6E4E">
        <w:rPr>
          <w:i/>
        </w:rPr>
        <w:t xml:space="preserve">Intensive Crit Care Nurs </w:t>
      </w:r>
      <w:r w:rsidRPr="00BB6E4E">
        <w:t xml:space="preserve">2002, </w:t>
      </w:r>
      <w:r w:rsidRPr="00BB6E4E">
        <w:rPr>
          <w:b/>
        </w:rPr>
        <w:t>18</w:t>
      </w:r>
      <w:r w:rsidRPr="00BB6E4E">
        <w:t>(6):320-331.</w:t>
      </w:r>
    </w:p>
    <w:p w14:paraId="385D491E" w14:textId="77777777" w:rsidR="00BB6E4E" w:rsidRPr="00BB6E4E" w:rsidRDefault="00BB6E4E" w:rsidP="00BB6E4E">
      <w:pPr>
        <w:pStyle w:val="EndNoteBibliography"/>
        <w:spacing w:after="0"/>
        <w:ind w:left="720" w:hanging="720"/>
      </w:pPr>
      <w:r w:rsidRPr="00BB6E4E">
        <w:t>50.</w:t>
      </w:r>
      <w:r w:rsidRPr="00BB6E4E">
        <w:tab/>
        <w:t xml:space="preserve">Bench SD, Day T, Griffiths P: </w:t>
      </w:r>
      <w:r w:rsidRPr="00BB6E4E">
        <w:rPr>
          <w:b/>
        </w:rPr>
        <w:t>Involving users in the development of effective critical care discharge information: a focus group study</w:t>
      </w:r>
      <w:r w:rsidRPr="00BB6E4E">
        <w:t xml:space="preserve">. </w:t>
      </w:r>
      <w:r w:rsidRPr="00BB6E4E">
        <w:rPr>
          <w:i/>
        </w:rPr>
        <w:t xml:space="preserve">Am J Crit Care </w:t>
      </w:r>
      <w:r w:rsidRPr="00BB6E4E">
        <w:t xml:space="preserve">2011, </w:t>
      </w:r>
      <w:r w:rsidRPr="00BB6E4E">
        <w:rPr>
          <w:b/>
        </w:rPr>
        <w:t>20</w:t>
      </w:r>
      <w:r w:rsidRPr="00BB6E4E">
        <w:t>(6):443-452.</w:t>
      </w:r>
    </w:p>
    <w:p w14:paraId="1C9D9A89" w14:textId="77777777" w:rsidR="00BB6E4E" w:rsidRPr="00BB6E4E" w:rsidRDefault="00BB6E4E" w:rsidP="00BB6E4E">
      <w:pPr>
        <w:pStyle w:val="EndNoteBibliography"/>
        <w:spacing w:after="0"/>
        <w:ind w:left="720" w:hanging="720"/>
      </w:pPr>
      <w:r w:rsidRPr="00BB6E4E">
        <w:t>51.</w:t>
      </w:r>
      <w:r w:rsidRPr="00BB6E4E">
        <w:tab/>
        <w:t xml:space="preserve">Chaboyer W, Kendall E, Kendall M, Foster M: </w:t>
      </w:r>
      <w:r w:rsidRPr="00BB6E4E">
        <w:rPr>
          <w:b/>
        </w:rPr>
        <w:t>Transfer out of intensive care: a qualitative exploration of patient and family perceptions</w:t>
      </w:r>
      <w:r w:rsidRPr="00BB6E4E">
        <w:t xml:space="preserve">. </w:t>
      </w:r>
      <w:r w:rsidRPr="00BB6E4E">
        <w:rPr>
          <w:i/>
        </w:rPr>
        <w:t xml:space="preserve">Australian critical care : official journal of the Confederation of Australian Critical Care Nurses </w:t>
      </w:r>
      <w:r w:rsidRPr="00BB6E4E">
        <w:t xml:space="preserve">2005, </w:t>
      </w:r>
      <w:r w:rsidRPr="00BB6E4E">
        <w:rPr>
          <w:b/>
        </w:rPr>
        <w:t>18</w:t>
      </w:r>
      <w:r w:rsidRPr="00BB6E4E">
        <w:t>(4):138-141, 143-135.</w:t>
      </w:r>
    </w:p>
    <w:p w14:paraId="13FFD897" w14:textId="77777777" w:rsidR="00BB6E4E" w:rsidRPr="00BB6E4E" w:rsidRDefault="00BB6E4E" w:rsidP="00BB6E4E">
      <w:pPr>
        <w:pStyle w:val="EndNoteBibliography"/>
        <w:spacing w:after="0"/>
        <w:ind w:left="720" w:hanging="720"/>
      </w:pPr>
      <w:r w:rsidRPr="00BB6E4E">
        <w:t>52.</w:t>
      </w:r>
      <w:r w:rsidRPr="00BB6E4E">
        <w:tab/>
        <w:t xml:space="preserve">Field K, Prinjha S, Rowan K: </w:t>
      </w:r>
      <w:r w:rsidRPr="00BB6E4E">
        <w:rPr>
          <w:b/>
        </w:rPr>
        <w:t>'One patient amongst many': a qualitative analysis of intensive care unit patients' experiences of transferring to the general ward</w:t>
      </w:r>
      <w:r w:rsidRPr="00BB6E4E">
        <w:t xml:space="preserve">. </w:t>
      </w:r>
      <w:r w:rsidRPr="00BB6E4E">
        <w:rPr>
          <w:i/>
        </w:rPr>
        <w:t xml:space="preserve">Crit Care </w:t>
      </w:r>
      <w:r w:rsidRPr="00BB6E4E">
        <w:t xml:space="preserve">2008, </w:t>
      </w:r>
      <w:r w:rsidRPr="00BB6E4E">
        <w:rPr>
          <w:b/>
        </w:rPr>
        <w:t>12</w:t>
      </w:r>
      <w:r w:rsidRPr="00BB6E4E">
        <w:t>(1):R21.</w:t>
      </w:r>
    </w:p>
    <w:p w14:paraId="731EB1CA" w14:textId="77777777" w:rsidR="00BB6E4E" w:rsidRPr="00BB6E4E" w:rsidRDefault="00BB6E4E" w:rsidP="00BB6E4E">
      <w:pPr>
        <w:pStyle w:val="EndNoteBibliography"/>
        <w:spacing w:after="0"/>
        <w:ind w:left="720" w:hanging="720"/>
      </w:pPr>
      <w:r w:rsidRPr="00BB6E4E">
        <w:t>53.</w:t>
      </w:r>
      <w:r w:rsidRPr="00BB6E4E">
        <w:tab/>
        <w:t xml:space="preserve">Prinjha S, Field K, Rowan K: </w:t>
      </w:r>
      <w:r w:rsidRPr="00BB6E4E">
        <w:rPr>
          <w:b/>
        </w:rPr>
        <w:t>What patients think about ICU follow-up services: a qualitative study</w:t>
      </w:r>
      <w:r w:rsidRPr="00BB6E4E">
        <w:t xml:space="preserve">. </w:t>
      </w:r>
      <w:r w:rsidRPr="00BB6E4E">
        <w:rPr>
          <w:i/>
        </w:rPr>
        <w:t xml:space="preserve">Crit Care </w:t>
      </w:r>
      <w:r w:rsidRPr="00BB6E4E">
        <w:t xml:space="preserve">2009, </w:t>
      </w:r>
      <w:r w:rsidRPr="00BB6E4E">
        <w:rPr>
          <w:b/>
        </w:rPr>
        <w:t>13</w:t>
      </w:r>
      <w:r w:rsidRPr="00BB6E4E">
        <w:t>(2):R46.</w:t>
      </w:r>
    </w:p>
    <w:p w14:paraId="6F89165F" w14:textId="77777777" w:rsidR="00BB6E4E" w:rsidRPr="00BB6E4E" w:rsidRDefault="00BB6E4E" w:rsidP="00BB6E4E">
      <w:pPr>
        <w:pStyle w:val="EndNoteBibliography"/>
        <w:spacing w:after="0"/>
        <w:ind w:left="720" w:hanging="720"/>
      </w:pPr>
      <w:r w:rsidRPr="00BB6E4E">
        <w:t>54.</w:t>
      </w:r>
      <w:r w:rsidRPr="00BB6E4E">
        <w:tab/>
        <w:t xml:space="preserve">Chaboyer W, Grace J: </w:t>
      </w:r>
      <w:r w:rsidRPr="00BB6E4E">
        <w:rPr>
          <w:b/>
        </w:rPr>
        <w:t>Following the path of ICU survivors: a quality-improvement activity</w:t>
      </w:r>
      <w:r w:rsidRPr="00BB6E4E">
        <w:t xml:space="preserve">. </w:t>
      </w:r>
      <w:r w:rsidRPr="00BB6E4E">
        <w:rPr>
          <w:i/>
        </w:rPr>
        <w:t xml:space="preserve">Nurs Crit Care </w:t>
      </w:r>
      <w:r w:rsidRPr="00BB6E4E">
        <w:t xml:space="preserve">2003, </w:t>
      </w:r>
      <w:r w:rsidRPr="00BB6E4E">
        <w:rPr>
          <w:b/>
        </w:rPr>
        <w:t>8</w:t>
      </w:r>
      <w:r w:rsidRPr="00BB6E4E">
        <w:t>(4):149-155.</w:t>
      </w:r>
    </w:p>
    <w:p w14:paraId="6CBD2B6A" w14:textId="77777777" w:rsidR="00BB6E4E" w:rsidRPr="00BB6E4E" w:rsidRDefault="00BB6E4E" w:rsidP="00BB6E4E">
      <w:pPr>
        <w:pStyle w:val="EndNoteBibliography"/>
        <w:spacing w:after="0"/>
        <w:ind w:left="720" w:hanging="720"/>
      </w:pPr>
      <w:r w:rsidRPr="00BB6E4E">
        <w:t>55.</w:t>
      </w:r>
      <w:r w:rsidRPr="00BB6E4E">
        <w:tab/>
        <w:t xml:space="preserve">Deacon KS: </w:t>
      </w:r>
      <w:r w:rsidRPr="00BB6E4E">
        <w:rPr>
          <w:b/>
        </w:rPr>
        <w:t>Re-building life after ICU: a qualitative study of the patients' perspective</w:t>
      </w:r>
      <w:r w:rsidRPr="00BB6E4E">
        <w:t xml:space="preserve">. </w:t>
      </w:r>
      <w:r w:rsidRPr="00BB6E4E">
        <w:rPr>
          <w:i/>
        </w:rPr>
        <w:t xml:space="preserve">Intensive Crit Care Nurs </w:t>
      </w:r>
      <w:r w:rsidRPr="00BB6E4E">
        <w:t xml:space="preserve">2012, </w:t>
      </w:r>
      <w:r w:rsidRPr="00BB6E4E">
        <w:rPr>
          <w:b/>
        </w:rPr>
        <w:t>28</w:t>
      </w:r>
      <w:r w:rsidRPr="00BB6E4E">
        <w:t>(2):114-122.</w:t>
      </w:r>
    </w:p>
    <w:p w14:paraId="586483BC" w14:textId="77777777" w:rsidR="00BB6E4E" w:rsidRPr="00BB6E4E" w:rsidRDefault="00BB6E4E" w:rsidP="00BB6E4E">
      <w:pPr>
        <w:pStyle w:val="EndNoteBibliography"/>
        <w:spacing w:after="0"/>
        <w:ind w:left="720" w:hanging="720"/>
      </w:pPr>
      <w:r w:rsidRPr="00BB6E4E">
        <w:lastRenderedPageBreak/>
        <w:t>56.</w:t>
      </w:r>
      <w:r w:rsidRPr="00BB6E4E">
        <w:tab/>
        <w:t xml:space="preserve">Cypress BS: </w:t>
      </w:r>
      <w:r w:rsidRPr="00BB6E4E">
        <w:rPr>
          <w:b/>
        </w:rPr>
        <w:t>The lived ICU experience of nurses, patients and family members: a phenomenological study with Merleau-Pontian perspective</w:t>
      </w:r>
      <w:r w:rsidRPr="00BB6E4E">
        <w:t xml:space="preserve">. </w:t>
      </w:r>
      <w:r w:rsidRPr="00BB6E4E">
        <w:rPr>
          <w:i/>
        </w:rPr>
        <w:t xml:space="preserve">Intensive Crit Care Nurs </w:t>
      </w:r>
      <w:r w:rsidRPr="00BB6E4E">
        <w:t xml:space="preserve">2011, </w:t>
      </w:r>
      <w:r w:rsidRPr="00BB6E4E">
        <w:rPr>
          <w:b/>
        </w:rPr>
        <w:t>27</w:t>
      </w:r>
      <w:r w:rsidRPr="00BB6E4E">
        <w:t>(5):273-280.</w:t>
      </w:r>
    </w:p>
    <w:p w14:paraId="0E840B57" w14:textId="77777777" w:rsidR="00BB6E4E" w:rsidRPr="00BB6E4E" w:rsidRDefault="00BB6E4E" w:rsidP="00BB6E4E">
      <w:pPr>
        <w:pStyle w:val="EndNoteBibliography"/>
        <w:spacing w:after="0"/>
        <w:ind w:left="720" w:hanging="720"/>
      </w:pPr>
      <w:r w:rsidRPr="00BB6E4E">
        <w:t>57.</w:t>
      </w:r>
      <w:r w:rsidRPr="00BB6E4E">
        <w:tab/>
        <w:t xml:space="preserve">Agard AS, Egerod I, Tonnesen E, Lomborg K: </w:t>
      </w:r>
      <w:r w:rsidRPr="00BB6E4E">
        <w:rPr>
          <w:b/>
        </w:rPr>
        <w:t>Struggling for independence: a grounded theory study on convalescence of ICU survivors 12 months post ICU discharge</w:t>
      </w:r>
      <w:r w:rsidRPr="00BB6E4E">
        <w:t xml:space="preserve">. </w:t>
      </w:r>
      <w:r w:rsidRPr="00BB6E4E">
        <w:rPr>
          <w:i/>
        </w:rPr>
        <w:t xml:space="preserve">Intensive Crit Care Nurs </w:t>
      </w:r>
      <w:r w:rsidRPr="00BB6E4E">
        <w:t xml:space="preserve">2012, </w:t>
      </w:r>
      <w:r w:rsidRPr="00BB6E4E">
        <w:rPr>
          <w:b/>
        </w:rPr>
        <w:t>28</w:t>
      </w:r>
      <w:r w:rsidRPr="00BB6E4E">
        <w:t>(2):105-113.</w:t>
      </w:r>
    </w:p>
    <w:p w14:paraId="5FC41AF3" w14:textId="77777777" w:rsidR="00BB6E4E" w:rsidRPr="00BB6E4E" w:rsidRDefault="00BB6E4E" w:rsidP="00BB6E4E">
      <w:pPr>
        <w:pStyle w:val="EndNoteBibliography"/>
        <w:spacing w:after="0"/>
        <w:ind w:left="720" w:hanging="720"/>
      </w:pPr>
      <w:r w:rsidRPr="00BB6E4E">
        <w:t>58.</w:t>
      </w:r>
      <w:r w:rsidRPr="00BB6E4E">
        <w:tab/>
        <w:t xml:space="preserve">Maslow A: </w:t>
      </w:r>
      <w:r w:rsidRPr="00BB6E4E">
        <w:rPr>
          <w:b/>
        </w:rPr>
        <w:t>A theory of human motivation</w:t>
      </w:r>
      <w:r w:rsidRPr="00BB6E4E">
        <w:t xml:space="preserve">. </w:t>
      </w:r>
      <w:r w:rsidRPr="00BB6E4E">
        <w:rPr>
          <w:i/>
        </w:rPr>
        <w:t xml:space="preserve">Psychological Review </w:t>
      </w:r>
      <w:r w:rsidRPr="00BB6E4E">
        <w:t xml:space="preserve">1943, </w:t>
      </w:r>
      <w:r w:rsidRPr="00BB6E4E">
        <w:rPr>
          <w:b/>
        </w:rPr>
        <w:t>50</w:t>
      </w:r>
      <w:r w:rsidRPr="00BB6E4E">
        <w:t>(4):370-396.</w:t>
      </w:r>
    </w:p>
    <w:p w14:paraId="6260B729" w14:textId="77777777" w:rsidR="00BB6E4E" w:rsidRPr="00BB6E4E" w:rsidRDefault="00BB6E4E" w:rsidP="00BB6E4E">
      <w:pPr>
        <w:pStyle w:val="EndNoteBibliography"/>
        <w:spacing w:after="0"/>
        <w:ind w:left="720" w:hanging="720"/>
      </w:pPr>
      <w:r w:rsidRPr="00BB6E4E">
        <w:t>59.</w:t>
      </w:r>
      <w:r w:rsidRPr="00BB6E4E">
        <w:tab/>
        <w:t>Capuzzo M, Volta C, Tassinati T, Moreno R, Valentin A, Guidet B, Iapichino G, Martin C, Perneger T, Combescure C</w:t>
      </w:r>
      <w:r w:rsidRPr="00BB6E4E">
        <w:rPr>
          <w:i/>
        </w:rPr>
        <w:t xml:space="preserve"> et al</w:t>
      </w:r>
      <w:r w:rsidRPr="00BB6E4E">
        <w:t xml:space="preserve">: </w:t>
      </w:r>
      <w:r w:rsidRPr="00BB6E4E">
        <w:rPr>
          <w:b/>
        </w:rPr>
        <w:t>Hospital mortality of adults admitted to Intensive Care Units in hospitals with and without Intermediate Care Units: a multicentre European cohort study</w:t>
      </w:r>
      <w:r w:rsidRPr="00BB6E4E">
        <w:t xml:space="preserve">. </w:t>
      </w:r>
      <w:r w:rsidRPr="00BB6E4E">
        <w:rPr>
          <w:i/>
        </w:rPr>
        <w:t xml:space="preserve">Critical care (London, England) </w:t>
      </w:r>
      <w:r w:rsidRPr="00BB6E4E">
        <w:t xml:space="preserve">2014, </w:t>
      </w:r>
      <w:r w:rsidRPr="00BB6E4E">
        <w:rPr>
          <w:b/>
        </w:rPr>
        <w:t>18</w:t>
      </w:r>
      <w:r w:rsidRPr="00BB6E4E">
        <w:t>(5):551-551.</w:t>
      </w:r>
    </w:p>
    <w:p w14:paraId="0FB7DDED" w14:textId="77777777" w:rsidR="00BB6E4E" w:rsidRPr="00BB6E4E" w:rsidRDefault="00BB6E4E" w:rsidP="00BB6E4E">
      <w:pPr>
        <w:pStyle w:val="EndNoteBibliography"/>
        <w:spacing w:after="0"/>
        <w:ind w:left="720" w:hanging="720"/>
      </w:pPr>
      <w:r w:rsidRPr="00BB6E4E">
        <w:t>60.</w:t>
      </w:r>
      <w:r w:rsidRPr="00BB6E4E">
        <w:tab/>
        <w:t xml:space="preserve">Donaghy E, Salisbury L, Lone NI, Lee R, Ramsey P, Rattray JE, Walsh TS: </w:t>
      </w:r>
      <w:r w:rsidRPr="00BB6E4E">
        <w:rPr>
          <w:b/>
        </w:rPr>
        <w:t>Unplanned early hospital readmission among critical care survivors: a mixed methods study of patients and carers</w:t>
      </w:r>
      <w:r w:rsidRPr="00BB6E4E">
        <w:t xml:space="preserve">. </w:t>
      </w:r>
      <w:r w:rsidRPr="00BB6E4E">
        <w:rPr>
          <w:i/>
        </w:rPr>
        <w:t xml:space="preserve">BMJ Qual Saf </w:t>
      </w:r>
      <w:r w:rsidRPr="00BB6E4E">
        <w:t xml:space="preserve">2018, </w:t>
      </w:r>
      <w:r w:rsidRPr="00BB6E4E">
        <w:rPr>
          <w:b/>
        </w:rPr>
        <w:t>27</w:t>
      </w:r>
      <w:r w:rsidRPr="00BB6E4E">
        <w:t>(11):915-927.</w:t>
      </w:r>
    </w:p>
    <w:p w14:paraId="1DA3CA13" w14:textId="77777777" w:rsidR="00BB6E4E" w:rsidRPr="00BB6E4E" w:rsidRDefault="00BB6E4E" w:rsidP="00BB6E4E">
      <w:pPr>
        <w:pStyle w:val="EndNoteBibliography"/>
        <w:spacing w:after="0"/>
        <w:ind w:left="720" w:hanging="720"/>
      </w:pPr>
      <w:r w:rsidRPr="00BB6E4E">
        <w:t>61.</w:t>
      </w:r>
      <w:r w:rsidRPr="00BB6E4E">
        <w:tab/>
        <w:t xml:space="preserve">Lorig K: </w:t>
      </w:r>
      <w:r w:rsidRPr="00BB6E4E">
        <w:rPr>
          <w:b/>
        </w:rPr>
        <w:t>Outcome Measures for Health Education and Other Health Care Interventions</w:t>
      </w:r>
      <w:r w:rsidRPr="00BB6E4E">
        <w:t>. Thousand Oaks, CA: Sage; 1996.</w:t>
      </w:r>
    </w:p>
    <w:p w14:paraId="07530284" w14:textId="77777777" w:rsidR="00BB6E4E" w:rsidRPr="00BB6E4E" w:rsidRDefault="00BB6E4E" w:rsidP="00BB6E4E">
      <w:pPr>
        <w:pStyle w:val="EndNoteBibliography"/>
        <w:spacing w:after="0"/>
        <w:ind w:left="720" w:hanging="720"/>
      </w:pPr>
      <w:r w:rsidRPr="00BB6E4E">
        <w:t>62.</w:t>
      </w:r>
      <w:r w:rsidRPr="00BB6E4E">
        <w:tab/>
        <w:t xml:space="preserve">Wallston KA, M. J. Stein, Smith. CA: </w:t>
      </w:r>
      <w:r w:rsidRPr="00BB6E4E">
        <w:rPr>
          <w:b/>
        </w:rPr>
        <w:t>Form C of the MHLC Scales: A Condition-SpecificMeasure of Locus of Control</w:t>
      </w:r>
      <w:r w:rsidRPr="00BB6E4E">
        <w:t xml:space="preserve">. </w:t>
      </w:r>
      <w:r w:rsidRPr="00BB6E4E">
        <w:rPr>
          <w:i/>
        </w:rPr>
        <w:t xml:space="preserve">Journal of Personality Assessment </w:t>
      </w:r>
      <w:r w:rsidRPr="00BB6E4E">
        <w:t xml:space="preserve">1994, </w:t>
      </w:r>
      <w:r w:rsidRPr="00BB6E4E">
        <w:rPr>
          <w:b/>
        </w:rPr>
        <w:t>63</w:t>
      </w:r>
      <w:r w:rsidRPr="00BB6E4E">
        <w:t>(3):534-553.</w:t>
      </w:r>
    </w:p>
    <w:p w14:paraId="27BF718C" w14:textId="77777777" w:rsidR="00BB6E4E" w:rsidRPr="00BB6E4E" w:rsidRDefault="00BB6E4E" w:rsidP="00BB6E4E">
      <w:pPr>
        <w:pStyle w:val="EndNoteBibliography"/>
        <w:spacing w:after="0"/>
        <w:ind w:left="720" w:hanging="720"/>
      </w:pPr>
      <w:r w:rsidRPr="00BB6E4E">
        <w:t>63.</w:t>
      </w:r>
      <w:r w:rsidRPr="00BB6E4E">
        <w:tab/>
        <w:t xml:space="preserve">Prochaska JO, Reading CA, Evers KE: </w:t>
      </w:r>
      <w:r w:rsidRPr="00BB6E4E">
        <w:rPr>
          <w:b/>
        </w:rPr>
        <w:t>The Transtheoretical Model and Stages of Change</w:t>
      </w:r>
      <w:r w:rsidRPr="00BB6E4E">
        <w:t xml:space="preserve">. In: </w:t>
      </w:r>
      <w:r w:rsidRPr="00BB6E4E">
        <w:rPr>
          <w:i/>
        </w:rPr>
        <w:t>Health Behavior and Health Education.</w:t>
      </w:r>
      <w:r w:rsidRPr="00BB6E4E">
        <w:t xml:space="preserve"> Edited by K. Glanz FML, B. K. Rimer., 2nd edn. San Francisco: Jossey-Bass; 1997.</w:t>
      </w:r>
    </w:p>
    <w:p w14:paraId="53030B9A" w14:textId="77777777" w:rsidR="00BB6E4E" w:rsidRPr="00BB6E4E" w:rsidRDefault="00BB6E4E" w:rsidP="00BB6E4E">
      <w:pPr>
        <w:pStyle w:val="EndNoteBibliography"/>
        <w:spacing w:after="0"/>
        <w:ind w:left="720" w:hanging="720"/>
      </w:pPr>
      <w:r w:rsidRPr="00BB6E4E">
        <w:t>64.</w:t>
      </w:r>
      <w:r w:rsidRPr="00BB6E4E">
        <w:tab/>
        <w:t xml:space="preserve">Hibbard JH, Stockard J, Mahoney ER, Tusler M: </w:t>
      </w:r>
      <w:r w:rsidRPr="00BB6E4E">
        <w:rPr>
          <w:b/>
        </w:rPr>
        <w:t>Development of the Patient Activation Measure (PAM): conceptualizing and measuring activation in patients and consumers</w:t>
      </w:r>
      <w:r w:rsidRPr="00BB6E4E">
        <w:t xml:space="preserve">. </w:t>
      </w:r>
      <w:r w:rsidRPr="00BB6E4E">
        <w:rPr>
          <w:i/>
        </w:rPr>
        <w:t xml:space="preserve">Health services research </w:t>
      </w:r>
      <w:r w:rsidRPr="00BB6E4E">
        <w:t xml:space="preserve">2004, </w:t>
      </w:r>
      <w:r w:rsidRPr="00BB6E4E">
        <w:rPr>
          <w:b/>
        </w:rPr>
        <w:t>39</w:t>
      </w:r>
      <w:r w:rsidRPr="00BB6E4E">
        <w:t>(4 Pt 1):1005-1026.</w:t>
      </w:r>
    </w:p>
    <w:p w14:paraId="459AD710" w14:textId="77777777" w:rsidR="00BB6E4E" w:rsidRPr="00BB6E4E" w:rsidRDefault="00BB6E4E" w:rsidP="00BB6E4E">
      <w:pPr>
        <w:pStyle w:val="EndNoteBibliography"/>
        <w:spacing w:after="0"/>
        <w:ind w:left="720" w:hanging="720"/>
      </w:pPr>
      <w:r w:rsidRPr="00BB6E4E">
        <w:t>65.</w:t>
      </w:r>
      <w:r w:rsidRPr="00BB6E4E">
        <w:tab/>
        <w:t xml:space="preserve">Richardson A, Medina J, Brown V, Sitzia J: </w:t>
      </w:r>
      <w:r w:rsidRPr="00BB6E4E">
        <w:rPr>
          <w:b/>
        </w:rPr>
        <w:t>Patients' needs assessment in cancer care: a review of assessment tools</w:t>
      </w:r>
      <w:r w:rsidRPr="00BB6E4E">
        <w:t xml:space="preserve">. </w:t>
      </w:r>
      <w:r w:rsidRPr="00BB6E4E">
        <w:rPr>
          <w:i/>
        </w:rPr>
        <w:t xml:space="preserve">Supportive care in cancer : official journal of the Multinational Association of Supportive Care in Cancer </w:t>
      </w:r>
      <w:r w:rsidRPr="00BB6E4E">
        <w:t xml:space="preserve">2007, </w:t>
      </w:r>
      <w:r w:rsidRPr="00BB6E4E">
        <w:rPr>
          <w:b/>
        </w:rPr>
        <w:t>15</w:t>
      </w:r>
      <w:r w:rsidRPr="00BB6E4E">
        <w:t>(10):1125-1144.</w:t>
      </w:r>
    </w:p>
    <w:p w14:paraId="57D402B5" w14:textId="77777777" w:rsidR="00BB6E4E" w:rsidRPr="00BB6E4E" w:rsidRDefault="00BB6E4E" w:rsidP="00BB6E4E">
      <w:pPr>
        <w:pStyle w:val="EndNoteBibliography"/>
        <w:spacing w:after="0"/>
        <w:ind w:left="720" w:hanging="720"/>
      </w:pPr>
      <w:r w:rsidRPr="00BB6E4E">
        <w:t>66.</w:t>
      </w:r>
      <w:r w:rsidRPr="00BB6E4E">
        <w:tab/>
        <w:t xml:space="preserve">Polikandrioti M, Goudevenos I, Michalis L, Nikolaou V, Dilanas C, Olympios C, Votteas V, Elisaf M: </w:t>
      </w:r>
      <w:r w:rsidRPr="00BB6E4E">
        <w:rPr>
          <w:b/>
        </w:rPr>
        <w:t xml:space="preserve">Validation and reliability analysis of the questionnaire </w:t>
      </w:r>
      <w:r w:rsidRPr="00BB6E4E">
        <w:rPr>
          <w:rFonts w:cs="Calibri"/>
          <w:b/>
        </w:rPr>
        <w:t>“</w:t>
      </w:r>
      <w:r w:rsidRPr="00BB6E4E">
        <w:rPr>
          <w:b/>
        </w:rPr>
        <w:t>needs of hospitalized patients with coronary artery disease</w:t>
      </w:r>
      <w:r w:rsidRPr="00BB6E4E">
        <w:t xml:space="preserve">. </w:t>
      </w:r>
      <w:r w:rsidRPr="00BB6E4E">
        <w:rPr>
          <w:i/>
        </w:rPr>
        <w:t xml:space="preserve">Health Science Journal </w:t>
      </w:r>
      <w:r w:rsidRPr="00BB6E4E">
        <w:t xml:space="preserve">2011, </w:t>
      </w:r>
      <w:r w:rsidRPr="00BB6E4E">
        <w:rPr>
          <w:b/>
        </w:rPr>
        <w:t>5</w:t>
      </w:r>
      <w:r w:rsidRPr="00BB6E4E">
        <w:t>(2):137-148.</w:t>
      </w:r>
    </w:p>
    <w:p w14:paraId="74B8D966" w14:textId="77777777" w:rsidR="00BB6E4E" w:rsidRPr="00BB6E4E" w:rsidRDefault="00BB6E4E" w:rsidP="00BB6E4E">
      <w:pPr>
        <w:pStyle w:val="EndNoteBibliography"/>
        <w:ind w:left="720" w:hanging="720"/>
      </w:pPr>
      <w:r w:rsidRPr="00BB6E4E">
        <w:t>67.</w:t>
      </w:r>
      <w:r w:rsidRPr="00BB6E4E">
        <w:tab/>
        <w:t>Boland JW, Reigada C, Yorke J, Hart SP, Bajwah S, Ross J, Wells A, Papadopoulos A, Currow DC, Grande G</w:t>
      </w:r>
      <w:r w:rsidRPr="00BB6E4E">
        <w:rPr>
          <w:i/>
        </w:rPr>
        <w:t xml:space="preserve"> et al</w:t>
      </w:r>
      <w:r w:rsidRPr="00BB6E4E">
        <w:t xml:space="preserve">: </w:t>
      </w:r>
      <w:r w:rsidRPr="00BB6E4E">
        <w:rPr>
          <w:b/>
        </w:rPr>
        <w:t>The Adaptation, Face, and Content Validation of a Needs Assessment Tool: Progressive Disease for People with Interstitial Lung Disease</w:t>
      </w:r>
      <w:r w:rsidRPr="00BB6E4E">
        <w:t xml:space="preserve">. </w:t>
      </w:r>
      <w:r w:rsidRPr="00BB6E4E">
        <w:rPr>
          <w:i/>
        </w:rPr>
        <w:t xml:space="preserve">Journal of palliative medicine </w:t>
      </w:r>
      <w:r w:rsidRPr="00BB6E4E">
        <w:t xml:space="preserve">2016, </w:t>
      </w:r>
      <w:r w:rsidRPr="00BB6E4E">
        <w:rPr>
          <w:b/>
        </w:rPr>
        <w:t>19</w:t>
      </w:r>
      <w:r w:rsidRPr="00BB6E4E">
        <w:t>(5):549-555.</w:t>
      </w:r>
    </w:p>
    <w:p w14:paraId="17DE0D03" w14:textId="44D32ED7" w:rsidR="00D63D3F" w:rsidRDefault="00D215FD" w:rsidP="00D92780">
      <w:pPr>
        <w:spacing w:after="0" w:line="360" w:lineRule="auto"/>
      </w:pPr>
      <w:r>
        <w:rPr>
          <w:lang w:val="fr-CA"/>
        </w:rPr>
        <w:fldChar w:fldCharType="end"/>
      </w:r>
    </w:p>
    <w:p w14:paraId="3CA5F153" w14:textId="77777777" w:rsidR="00B82C63" w:rsidRDefault="00B82C63"/>
    <w:p w14:paraId="4527D0B3" w14:textId="77777777" w:rsidR="00B82C63" w:rsidRPr="00B82C63" w:rsidRDefault="00B82C63">
      <w:pPr>
        <w:rPr>
          <w:b/>
        </w:rPr>
      </w:pPr>
      <w:r w:rsidRPr="00B82C63">
        <w:rPr>
          <w:b/>
        </w:rPr>
        <w:t>Figure Captions</w:t>
      </w:r>
    </w:p>
    <w:p w14:paraId="237E2AD0" w14:textId="77777777" w:rsidR="00B82C63" w:rsidRDefault="00B82C63">
      <w:r>
        <w:t>Figure 1. Social Support Needs Framework</w:t>
      </w:r>
    </w:p>
    <w:p w14:paraId="3A3D217D" w14:textId="77777777" w:rsidR="00B82C63" w:rsidRDefault="00B82C63">
      <w:r>
        <w:t>Figure 2. Timing it Right Framework</w:t>
      </w:r>
    </w:p>
    <w:p w14:paraId="563A8D87" w14:textId="77777777" w:rsidR="00B82C63" w:rsidRDefault="00B82C63">
      <w:r>
        <w:t>Figure 3.  Review Flow Chart</w:t>
      </w:r>
    </w:p>
    <w:p w14:paraId="1F545B12" w14:textId="77777777" w:rsidR="00B82C63" w:rsidRDefault="00B82C63"/>
    <w:p w14:paraId="02369204" w14:textId="77777777" w:rsidR="00B82C63" w:rsidRPr="00B82C63" w:rsidRDefault="00B82C63">
      <w:pPr>
        <w:rPr>
          <w:b/>
        </w:rPr>
      </w:pPr>
      <w:r w:rsidRPr="00B82C63">
        <w:rPr>
          <w:b/>
        </w:rPr>
        <w:t>Additional File Captions</w:t>
      </w:r>
    </w:p>
    <w:p w14:paraId="028C5A14" w14:textId="77777777" w:rsidR="00B82C63" w:rsidRDefault="00B82C63">
      <w:r>
        <w:lastRenderedPageBreak/>
        <w:t>File 1. Review Protocol</w:t>
      </w:r>
      <w:r>
        <w:br w:type="page"/>
      </w:r>
    </w:p>
    <w:p w14:paraId="5D6874B4" w14:textId="77777777" w:rsidR="00D63D3F" w:rsidRDefault="00D63D3F" w:rsidP="00D63D3F">
      <w:pPr>
        <w:sectPr w:rsidR="00D63D3F" w:rsidSect="003822DB">
          <w:footerReference w:type="default" r:id="rId15"/>
          <w:pgSz w:w="12240" w:h="15840" w:code="1"/>
          <w:pgMar w:top="1440" w:right="1440" w:bottom="1440" w:left="1440" w:header="709" w:footer="709" w:gutter="0"/>
          <w:lnNumType w:countBy="1" w:restart="continuous"/>
          <w:cols w:space="708"/>
          <w:docGrid w:linePitch="360"/>
        </w:sectPr>
      </w:pPr>
    </w:p>
    <w:p w14:paraId="0B51FA27" w14:textId="77777777" w:rsidR="00397667" w:rsidRDefault="00397667" w:rsidP="00397667">
      <w:r>
        <w:lastRenderedPageBreak/>
        <w:t xml:space="preserve">Table 1. </w:t>
      </w:r>
      <w:r w:rsidR="00184F53">
        <w:t>Included s</w:t>
      </w:r>
      <w:r>
        <w:t xml:space="preserve">tudy </w:t>
      </w:r>
      <w:r w:rsidRPr="00C752EC">
        <w:t xml:space="preserve">characteristics </w:t>
      </w:r>
    </w:p>
    <w:p w14:paraId="62F6510E" w14:textId="77777777" w:rsidR="00397667" w:rsidRDefault="00397667" w:rsidP="00397667"/>
    <w:tbl>
      <w:tblPr>
        <w:tblStyle w:val="TableGrid"/>
        <w:tblW w:w="0" w:type="auto"/>
        <w:tblLook w:val="04A0" w:firstRow="1" w:lastRow="0" w:firstColumn="1" w:lastColumn="0" w:noHBand="0" w:noVBand="1"/>
      </w:tblPr>
      <w:tblGrid>
        <w:gridCol w:w="1319"/>
        <w:gridCol w:w="1310"/>
        <w:gridCol w:w="2324"/>
        <w:gridCol w:w="2959"/>
        <w:gridCol w:w="1025"/>
        <w:gridCol w:w="2900"/>
        <w:gridCol w:w="2111"/>
      </w:tblGrid>
      <w:tr w:rsidR="009A4AAD" w:rsidRPr="0091618A" w14:paraId="21CA8187" w14:textId="77777777" w:rsidTr="0012375E">
        <w:tc>
          <w:tcPr>
            <w:tcW w:w="0" w:type="auto"/>
            <w:shd w:val="clear" w:color="auto" w:fill="E7E6E6" w:themeFill="background2"/>
          </w:tcPr>
          <w:p w14:paraId="1E906A58" w14:textId="77777777" w:rsidR="009A4AAD" w:rsidRPr="00331D18" w:rsidRDefault="009A4AAD" w:rsidP="0012375E">
            <w:pPr>
              <w:rPr>
                <w:b/>
              </w:rPr>
            </w:pPr>
            <w:r w:rsidRPr="00331D18">
              <w:rPr>
                <w:b/>
              </w:rPr>
              <w:t>Study</w:t>
            </w:r>
          </w:p>
        </w:tc>
        <w:tc>
          <w:tcPr>
            <w:tcW w:w="0" w:type="auto"/>
            <w:shd w:val="clear" w:color="auto" w:fill="E7E6E6" w:themeFill="background2"/>
          </w:tcPr>
          <w:p w14:paraId="254C66CC" w14:textId="77777777" w:rsidR="009A4AAD" w:rsidRPr="00331D18" w:rsidRDefault="009A4AAD" w:rsidP="0012375E">
            <w:pPr>
              <w:rPr>
                <w:b/>
              </w:rPr>
            </w:pPr>
            <w:r w:rsidRPr="00331D18">
              <w:rPr>
                <w:b/>
              </w:rPr>
              <w:t>Country</w:t>
            </w:r>
          </w:p>
        </w:tc>
        <w:tc>
          <w:tcPr>
            <w:tcW w:w="0" w:type="auto"/>
            <w:shd w:val="clear" w:color="auto" w:fill="E7E6E6" w:themeFill="background2"/>
          </w:tcPr>
          <w:p w14:paraId="7F1055C1" w14:textId="77777777" w:rsidR="009A4AAD" w:rsidRPr="00331D18" w:rsidRDefault="009A4AAD" w:rsidP="0012375E">
            <w:pPr>
              <w:rPr>
                <w:b/>
              </w:rPr>
            </w:pPr>
            <w:r w:rsidRPr="00331D18">
              <w:rPr>
                <w:b/>
              </w:rPr>
              <w:t>Time point focus</w:t>
            </w:r>
          </w:p>
        </w:tc>
        <w:tc>
          <w:tcPr>
            <w:tcW w:w="0" w:type="auto"/>
            <w:shd w:val="clear" w:color="auto" w:fill="E7E6E6" w:themeFill="background2"/>
          </w:tcPr>
          <w:p w14:paraId="30B6CF6A" w14:textId="77777777" w:rsidR="009A4AAD" w:rsidRPr="00331D18" w:rsidRDefault="009A4AAD" w:rsidP="0012375E">
            <w:pPr>
              <w:rPr>
                <w:b/>
              </w:rPr>
            </w:pPr>
            <w:r w:rsidRPr="00331D18">
              <w:rPr>
                <w:b/>
              </w:rPr>
              <w:t xml:space="preserve">TIR Phase </w:t>
            </w:r>
          </w:p>
          <w:p w14:paraId="703FEA8C" w14:textId="77777777" w:rsidR="009A4AAD" w:rsidRPr="00331D18" w:rsidRDefault="009A4AAD" w:rsidP="0012375E">
            <w:pPr>
              <w:rPr>
                <w:b/>
              </w:rPr>
            </w:pPr>
          </w:p>
        </w:tc>
        <w:tc>
          <w:tcPr>
            <w:tcW w:w="0" w:type="auto"/>
            <w:shd w:val="clear" w:color="auto" w:fill="E7E6E6" w:themeFill="background2"/>
          </w:tcPr>
          <w:p w14:paraId="5F160347" w14:textId="77777777" w:rsidR="009A4AAD" w:rsidRPr="00331D18" w:rsidRDefault="009A4AAD" w:rsidP="004D1849">
            <w:pPr>
              <w:rPr>
                <w:b/>
              </w:rPr>
            </w:pPr>
            <w:r w:rsidRPr="00331D18">
              <w:rPr>
                <w:b/>
              </w:rPr>
              <w:t>Sample size N=</w:t>
            </w:r>
            <w:r w:rsidR="004D1849">
              <w:rPr>
                <w:b/>
              </w:rPr>
              <w:t>702</w:t>
            </w:r>
          </w:p>
        </w:tc>
        <w:tc>
          <w:tcPr>
            <w:tcW w:w="0" w:type="auto"/>
            <w:shd w:val="clear" w:color="auto" w:fill="E7E6E6" w:themeFill="background2"/>
          </w:tcPr>
          <w:p w14:paraId="6A88B5E6" w14:textId="77777777" w:rsidR="009A4AAD" w:rsidRPr="00331D18" w:rsidRDefault="009A4AAD" w:rsidP="0012375E">
            <w:pPr>
              <w:rPr>
                <w:b/>
              </w:rPr>
            </w:pPr>
            <w:r>
              <w:rPr>
                <w:b/>
              </w:rPr>
              <w:t>Approach and m</w:t>
            </w:r>
            <w:r w:rsidRPr="00331D18">
              <w:rPr>
                <w:b/>
              </w:rPr>
              <w:t>ethod</w:t>
            </w:r>
            <w:r>
              <w:rPr>
                <w:b/>
              </w:rPr>
              <w:t>s</w:t>
            </w:r>
          </w:p>
        </w:tc>
        <w:tc>
          <w:tcPr>
            <w:tcW w:w="0" w:type="auto"/>
            <w:shd w:val="clear" w:color="auto" w:fill="E7E6E6" w:themeFill="background2"/>
          </w:tcPr>
          <w:p w14:paraId="19B7231B" w14:textId="77777777" w:rsidR="009A4AAD" w:rsidRPr="00331D18" w:rsidRDefault="009A4AAD" w:rsidP="0012375E">
            <w:pPr>
              <w:rPr>
                <w:b/>
              </w:rPr>
            </w:pPr>
            <w:r>
              <w:rPr>
                <w:b/>
              </w:rPr>
              <w:t>D</w:t>
            </w:r>
            <w:r w:rsidRPr="00331D18">
              <w:rPr>
                <w:b/>
              </w:rPr>
              <w:t>ata collection</w:t>
            </w:r>
            <w:r>
              <w:rPr>
                <w:b/>
              </w:rPr>
              <w:t xml:space="preserve"> timing</w:t>
            </w:r>
          </w:p>
        </w:tc>
      </w:tr>
      <w:tr w:rsidR="009A4AAD" w:rsidRPr="0091618A" w14:paraId="6EF6FDEF" w14:textId="77777777" w:rsidTr="0012375E">
        <w:tc>
          <w:tcPr>
            <w:tcW w:w="0" w:type="auto"/>
          </w:tcPr>
          <w:p w14:paraId="70D7CCCA" w14:textId="77777777" w:rsidR="009A4AAD" w:rsidRPr="0091618A" w:rsidRDefault="009A4AAD" w:rsidP="0012375E">
            <w:r w:rsidRPr="0091618A">
              <w:t>Abdalrahim 2014</w:t>
            </w:r>
          </w:p>
        </w:tc>
        <w:tc>
          <w:tcPr>
            <w:tcW w:w="0" w:type="auto"/>
          </w:tcPr>
          <w:p w14:paraId="21D85CCB" w14:textId="77777777" w:rsidR="009A4AAD" w:rsidRPr="0091618A" w:rsidRDefault="009A4AAD" w:rsidP="0012375E">
            <w:r w:rsidRPr="0091618A">
              <w:t>Jordan</w:t>
            </w:r>
          </w:p>
        </w:tc>
        <w:tc>
          <w:tcPr>
            <w:tcW w:w="0" w:type="auto"/>
          </w:tcPr>
          <w:p w14:paraId="046C9185" w14:textId="77777777" w:rsidR="009A4AAD" w:rsidRPr="0091618A" w:rsidRDefault="009A4AAD" w:rsidP="0012375E">
            <w:r w:rsidRPr="0091618A">
              <w:t xml:space="preserve">Hospital discharge to 3-months </w:t>
            </w:r>
          </w:p>
        </w:tc>
        <w:tc>
          <w:tcPr>
            <w:tcW w:w="0" w:type="auto"/>
          </w:tcPr>
          <w:p w14:paraId="54175084" w14:textId="77777777" w:rsidR="009A4AAD" w:rsidRPr="0091618A" w:rsidRDefault="009A4AAD" w:rsidP="0012375E">
            <w:r w:rsidRPr="0091618A">
              <w:t xml:space="preserve">Implementation </w:t>
            </w:r>
          </w:p>
        </w:tc>
        <w:tc>
          <w:tcPr>
            <w:tcW w:w="0" w:type="auto"/>
          </w:tcPr>
          <w:p w14:paraId="1D78B072" w14:textId="77777777" w:rsidR="009A4AAD" w:rsidRPr="0091618A" w:rsidRDefault="009A4AAD" w:rsidP="0012375E">
            <w:r w:rsidRPr="0091618A">
              <w:t>18</w:t>
            </w:r>
          </w:p>
        </w:tc>
        <w:tc>
          <w:tcPr>
            <w:tcW w:w="0" w:type="auto"/>
          </w:tcPr>
          <w:p w14:paraId="3A15CCBF" w14:textId="77777777" w:rsidR="009A4AAD" w:rsidRPr="0091618A" w:rsidRDefault="009A4AAD" w:rsidP="0012375E">
            <w:r w:rsidRPr="0091618A">
              <w:t>Descriptive</w:t>
            </w:r>
          </w:p>
          <w:p w14:paraId="715C923A" w14:textId="77777777" w:rsidR="009A4AAD" w:rsidRPr="0091618A" w:rsidRDefault="009A4AAD" w:rsidP="0012375E">
            <w:r w:rsidRPr="0091618A">
              <w:t>Individual interviews</w:t>
            </w:r>
          </w:p>
        </w:tc>
        <w:tc>
          <w:tcPr>
            <w:tcW w:w="0" w:type="auto"/>
          </w:tcPr>
          <w:p w14:paraId="0762A8EB" w14:textId="77777777" w:rsidR="009A4AAD" w:rsidRPr="0091618A" w:rsidRDefault="009A4AAD" w:rsidP="0012375E">
            <w:r w:rsidRPr="0091618A">
              <w:t>3</w:t>
            </w:r>
            <w:r>
              <w:t xml:space="preserve"> </w:t>
            </w:r>
            <w:r w:rsidRPr="0091618A">
              <w:t>month post hospital discharge</w:t>
            </w:r>
          </w:p>
        </w:tc>
      </w:tr>
      <w:tr w:rsidR="009A4AAD" w:rsidRPr="0091618A" w14:paraId="303B408B" w14:textId="77777777" w:rsidTr="0012375E">
        <w:tc>
          <w:tcPr>
            <w:tcW w:w="0" w:type="auto"/>
          </w:tcPr>
          <w:p w14:paraId="1478AD5E" w14:textId="77777777" w:rsidR="009A4AAD" w:rsidRPr="0091618A" w:rsidRDefault="009A4AAD" w:rsidP="0012375E">
            <w:r w:rsidRPr="0091618A">
              <w:t>Adamson 2004</w:t>
            </w:r>
          </w:p>
        </w:tc>
        <w:tc>
          <w:tcPr>
            <w:tcW w:w="0" w:type="auto"/>
          </w:tcPr>
          <w:p w14:paraId="749FA638" w14:textId="77777777" w:rsidR="009A4AAD" w:rsidRPr="0091618A" w:rsidRDefault="009A4AAD" w:rsidP="0012375E">
            <w:r w:rsidRPr="0091618A">
              <w:t>Australia</w:t>
            </w:r>
          </w:p>
        </w:tc>
        <w:tc>
          <w:tcPr>
            <w:tcW w:w="0" w:type="auto"/>
          </w:tcPr>
          <w:p w14:paraId="2BB89F97" w14:textId="77777777" w:rsidR="009A4AAD" w:rsidRPr="0091618A" w:rsidRDefault="009A4AAD" w:rsidP="0012375E">
            <w:r w:rsidRPr="0091618A">
              <w:t>ICU and hospitalisation</w:t>
            </w:r>
          </w:p>
        </w:tc>
        <w:tc>
          <w:tcPr>
            <w:tcW w:w="0" w:type="auto"/>
          </w:tcPr>
          <w:p w14:paraId="64CF3766" w14:textId="77777777" w:rsidR="009A4AAD" w:rsidRPr="0091618A" w:rsidRDefault="009A4AAD" w:rsidP="0012375E">
            <w:r w:rsidRPr="0091618A">
              <w:t>Event/diagnosis; stabilisation/preparation</w:t>
            </w:r>
          </w:p>
        </w:tc>
        <w:tc>
          <w:tcPr>
            <w:tcW w:w="0" w:type="auto"/>
          </w:tcPr>
          <w:p w14:paraId="7C8D3232" w14:textId="77777777" w:rsidR="009A4AAD" w:rsidRPr="0091618A" w:rsidRDefault="009A4AAD" w:rsidP="0012375E">
            <w:r w:rsidRPr="0091618A">
              <w:t>6</w:t>
            </w:r>
          </w:p>
        </w:tc>
        <w:tc>
          <w:tcPr>
            <w:tcW w:w="0" w:type="auto"/>
          </w:tcPr>
          <w:p w14:paraId="4FCBA8D1" w14:textId="77777777" w:rsidR="009A4AAD" w:rsidRPr="0091618A" w:rsidRDefault="009A4AAD" w:rsidP="0012375E">
            <w:r w:rsidRPr="0091618A">
              <w:t>Descriptive</w:t>
            </w:r>
          </w:p>
          <w:p w14:paraId="53182F1E" w14:textId="77777777" w:rsidR="009A4AAD" w:rsidRPr="0091618A" w:rsidRDefault="009A4AAD" w:rsidP="0012375E">
            <w:r w:rsidRPr="0091618A">
              <w:t>Individual interviews</w:t>
            </w:r>
          </w:p>
        </w:tc>
        <w:tc>
          <w:tcPr>
            <w:tcW w:w="0" w:type="auto"/>
          </w:tcPr>
          <w:p w14:paraId="61D47FE4" w14:textId="77777777" w:rsidR="009A4AAD" w:rsidRPr="0091618A" w:rsidRDefault="009A4AAD" w:rsidP="0012375E">
            <w:r w:rsidRPr="0091618A">
              <w:t>6</w:t>
            </w:r>
            <w:r>
              <w:t xml:space="preserve"> </w:t>
            </w:r>
            <w:r w:rsidRPr="0091618A">
              <w:t xml:space="preserve">month post hospital discharge </w:t>
            </w:r>
          </w:p>
        </w:tc>
      </w:tr>
      <w:tr w:rsidR="009A4AAD" w:rsidRPr="0091618A" w14:paraId="4C019989" w14:textId="77777777" w:rsidTr="0012375E">
        <w:tc>
          <w:tcPr>
            <w:tcW w:w="0" w:type="auto"/>
          </w:tcPr>
          <w:p w14:paraId="6C27F1DB" w14:textId="77777777" w:rsidR="009A4AAD" w:rsidRPr="0091618A" w:rsidRDefault="009A4AAD" w:rsidP="0012375E">
            <w:r w:rsidRPr="0091618A">
              <w:t>Agard 2012</w:t>
            </w:r>
          </w:p>
        </w:tc>
        <w:tc>
          <w:tcPr>
            <w:tcW w:w="0" w:type="auto"/>
          </w:tcPr>
          <w:p w14:paraId="537644D6" w14:textId="77777777" w:rsidR="009A4AAD" w:rsidRPr="0091618A" w:rsidRDefault="009A4AAD" w:rsidP="0012375E">
            <w:r w:rsidRPr="0091618A">
              <w:t>Denmark</w:t>
            </w:r>
          </w:p>
        </w:tc>
        <w:tc>
          <w:tcPr>
            <w:tcW w:w="0" w:type="auto"/>
          </w:tcPr>
          <w:p w14:paraId="7B3B9D54" w14:textId="77777777" w:rsidR="009A4AAD" w:rsidRPr="0091618A" w:rsidRDefault="009A4AAD" w:rsidP="0012375E">
            <w:r w:rsidRPr="0091618A">
              <w:t>First 12 months after D/C from ICU</w:t>
            </w:r>
          </w:p>
        </w:tc>
        <w:tc>
          <w:tcPr>
            <w:tcW w:w="0" w:type="auto"/>
          </w:tcPr>
          <w:p w14:paraId="390FACAE" w14:textId="77777777" w:rsidR="009A4AAD" w:rsidRPr="0091618A" w:rsidRDefault="009A4AAD" w:rsidP="0012375E">
            <w:r w:rsidRPr="0091618A">
              <w:t>Stabilisation/ Preparation/implementation</w:t>
            </w:r>
          </w:p>
          <w:p w14:paraId="29607125" w14:textId="77777777" w:rsidR="009A4AAD" w:rsidRPr="0091618A" w:rsidRDefault="009A4AAD" w:rsidP="0012375E">
            <w:pPr>
              <w:rPr>
                <w:highlight w:val="cyan"/>
              </w:rPr>
            </w:pPr>
            <w:r w:rsidRPr="0091618A">
              <w:t xml:space="preserve">/Adaptation </w:t>
            </w:r>
          </w:p>
        </w:tc>
        <w:tc>
          <w:tcPr>
            <w:tcW w:w="0" w:type="auto"/>
          </w:tcPr>
          <w:p w14:paraId="73E15B6D" w14:textId="77777777" w:rsidR="009A4AAD" w:rsidRPr="0091618A" w:rsidRDefault="009A4AAD" w:rsidP="0012375E">
            <w:r w:rsidRPr="0091618A">
              <w:t>17</w:t>
            </w:r>
          </w:p>
        </w:tc>
        <w:tc>
          <w:tcPr>
            <w:tcW w:w="0" w:type="auto"/>
          </w:tcPr>
          <w:p w14:paraId="277D4D46" w14:textId="77777777" w:rsidR="009A4AAD" w:rsidRPr="0091618A" w:rsidRDefault="009A4AAD" w:rsidP="0012375E">
            <w:r w:rsidRPr="0091618A">
              <w:t>Grounded theory</w:t>
            </w:r>
          </w:p>
          <w:p w14:paraId="0D0A46D5" w14:textId="77777777" w:rsidR="009A4AAD" w:rsidRPr="0091618A" w:rsidRDefault="009A4AAD" w:rsidP="0012375E">
            <w:r w:rsidRPr="0091618A">
              <w:t>Dyad interviews</w:t>
            </w:r>
          </w:p>
          <w:p w14:paraId="5E4C0908" w14:textId="77777777" w:rsidR="009A4AAD" w:rsidRPr="0091618A" w:rsidRDefault="009A4AAD" w:rsidP="0012375E">
            <w:r w:rsidRPr="0091618A">
              <w:t>(spouse and patient)</w:t>
            </w:r>
          </w:p>
          <w:p w14:paraId="260365D4" w14:textId="77777777" w:rsidR="009A4AAD" w:rsidRPr="0091618A" w:rsidRDefault="009A4AAD" w:rsidP="0012375E">
            <w:r w:rsidRPr="0091618A">
              <w:t>Focus group interviews</w:t>
            </w:r>
          </w:p>
        </w:tc>
        <w:tc>
          <w:tcPr>
            <w:tcW w:w="0" w:type="auto"/>
          </w:tcPr>
          <w:p w14:paraId="6B663B66" w14:textId="77777777" w:rsidR="009A4AAD" w:rsidRPr="0091618A" w:rsidRDefault="009A4AAD" w:rsidP="0012375E">
            <w:r w:rsidRPr="0091618A">
              <w:t>3</w:t>
            </w:r>
            <w:r>
              <w:t xml:space="preserve"> and 12 </w:t>
            </w:r>
            <w:r w:rsidRPr="0091618A">
              <w:t xml:space="preserve">months post ICU discharge </w:t>
            </w:r>
          </w:p>
        </w:tc>
      </w:tr>
      <w:tr w:rsidR="009A4AAD" w:rsidRPr="0091618A" w14:paraId="11702AB1" w14:textId="77777777" w:rsidTr="0012375E">
        <w:tc>
          <w:tcPr>
            <w:tcW w:w="0" w:type="auto"/>
          </w:tcPr>
          <w:p w14:paraId="746C02BE" w14:textId="77777777" w:rsidR="009A4AAD" w:rsidRPr="0091618A" w:rsidRDefault="009A4AAD" w:rsidP="0012375E">
            <w:r w:rsidRPr="0091618A">
              <w:t>Bench 2011</w:t>
            </w:r>
          </w:p>
        </w:tc>
        <w:tc>
          <w:tcPr>
            <w:tcW w:w="0" w:type="auto"/>
          </w:tcPr>
          <w:p w14:paraId="6EB23B64" w14:textId="77777777" w:rsidR="009A4AAD" w:rsidRPr="0091618A" w:rsidRDefault="009A4AAD" w:rsidP="0012375E">
            <w:r w:rsidRPr="0091618A">
              <w:t>UK</w:t>
            </w:r>
          </w:p>
        </w:tc>
        <w:tc>
          <w:tcPr>
            <w:tcW w:w="0" w:type="auto"/>
          </w:tcPr>
          <w:p w14:paraId="469D5BA5" w14:textId="77777777" w:rsidR="009A4AAD" w:rsidRPr="0091618A" w:rsidRDefault="009A4AAD" w:rsidP="0012375E">
            <w:r w:rsidRPr="0091618A">
              <w:t>ICU transfer to ward</w:t>
            </w:r>
          </w:p>
        </w:tc>
        <w:tc>
          <w:tcPr>
            <w:tcW w:w="0" w:type="auto"/>
          </w:tcPr>
          <w:p w14:paraId="1DD1AD93" w14:textId="77777777" w:rsidR="009A4AAD" w:rsidRPr="0091618A" w:rsidRDefault="009A4AAD" w:rsidP="0012375E">
            <w:r w:rsidRPr="0091618A">
              <w:t>Stabilisation</w:t>
            </w:r>
          </w:p>
        </w:tc>
        <w:tc>
          <w:tcPr>
            <w:tcW w:w="0" w:type="auto"/>
          </w:tcPr>
          <w:p w14:paraId="0FFC91B5" w14:textId="77777777" w:rsidR="009A4AAD" w:rsidRPr="0091618A" w:rsidRDefault="009A4AAD" w:rsidP="0012375E">
            <w:r w:rsidRPr="0091618A">
              <w:t>11</w:t>
            </w:r>
          </w:p>
        </w:tc>
        <w:tc>
          <w:tcPr>
            <w:tcW w:w="0" w:type="auto"/>
          </w:tcPr>
          <w:p w14:paraId="676E9429" w14:textId="77777777" w:rsidR="009A4AAD" w:rsidRPr="0091618A" w:rsidRDefault="009A4AAD" w:rsidP="0012375E">
            <w:r w:rsidRPr="0091618A">
              <w:t>Descriptive</w:t>
            </w:r>
          </w:p>
          <w:p w14:paraId="1836C6B5" w14:textId="77777777" w:rsidR="009A4AAD" w:rsidRPr="0091618A" w:rsidRDefault="009A4AAD" w:rsidP="0012375E">
            <w:r w:rsidRPr="0091618A">
              <w:t>Focus group interviews</w:t>
            </w:r>
          </w:p>
        </w:tc>
        <w:tc>
          <w:tcPr>
            <w:tcW w:w="0" w:type="auto"/>
          </w:tcPr>
          <w:p w14:paraId="0871D11E" w14:textId="77777777" w:rsidR="009A4AAD" w:rsidRPr="0091618A" w:rsidRDefault="009A4AAD" w:rsidP="0012375E">
            <w:r>
              <w:t xml:space="preserve">Variable from </w:t>
            </w:r>
            <w:r w:rsidRPr="0091618A">
              <w:t>&lt; 3</w:t>
            </w:r>
            <w:r>
              <w:t xml:space="preserve"> </w:t>
            </w:r>
            <w:r w:rsidRPr="0091618A">
              <w:t>months</w:t>
            </w:r>
            <w:r>
              <w:t xml:space="preserve"> to 3-years</w:t>
            </w:r>
          </w:p>
        </w:tc>
      </w:tr>
      <w:tr w:rsidR="009A4AAD" w:rsidRPr="0091618A" w14:paraId="55797529" w14:textId="77777777" w:rsidTr="0012375E">
        <w:tc>
          <w:tcPr>
            <w:tcW w:w="0" w:type="auto"/>
          </w:tcPr>
          <w:p w14:paraId="17228405" w14:textId="77777777" w:rsidR="009A4AAD" w:rsidRPr="0091618A" w:rsidRDefault="009A4AAD" w:rsidP="0012375E">
            <w:r w:rsidRPr="0091618A">
              <w:t>Bench 2014</w:t>
            </w:r>
          </w:p>
        </w:tc>
        <w:tc>
          <w:tcPr>
            <w:tcW w:w="0" w:type="auto"/>
          </w:tcPr>
          <w:p w14:paraId="222F84BE" w14:textId="77777777" w:rsidR="009A4AAD" w:rsidRPr="0091618A" w:rsidRDefault="009A4AAD" w:rsidP="0012375E">
            <w:r w:rsidRPr="0091618A">
              <w:t>UK</w:t>
            </w:r>
          </w:p>
        </w:tc>
        <w:tc>
          <w:tcPr>
            <w:tcW w:w="0" w:type="auto"/>
          </w:tcPr>
          <w:p w14:paraId="14042719" w14:textId="77777777" w:rsidR="009A4AAD" w:rsidRPr="0091618A" w:rsidRDefault="009A4AAD" w:rsidP="0012375E">
            <w:r w:rsidRPr="0091618A">
              <w:t>ICU transfer to ward</w:t>
            </w:r>
          </w:p>
        </w:tc>
        <w:tc>
          <w:tcPr>
            <w:tcW w:w="0" w:type="auto"/>
          </w:tcPr>
          <w:p w14:paraId="7E5C94CA" w14:textId="77777777" w:rsidR="009A4AAD" w:rsidRPr="0091618A" w:rsidRDefault="009A4AAD" w:rsidP="0012375E">
            <w:r w:rsidRPr="0091618A">
              <w:t>Stabilisation</w:t>
            </w:r>
          </w:p>
        </w:tc>
        <w:tc>
          <w:tcPr>
            <w:tcW w:w="0" w:type="auto"/>
          </w:tcPr>
          <w:p w14:paraId="40C4F7C1" w14:textId="77777777" w:rsidR="009A4AAD" w:rsidRPr="0091618A" w:rsidRDefault="009A4AAD" w:rsidP="0012375E">
            <w:r w:rsidRPr="0091618A">
              <w:t>42</w:t>
            </w:r>
          </w:p>
        </w:tc>
        <w:tc>
          <w:tcPr>
            <w:tcW w:w="0" w:type="auto"/>
          </w:tcPr>
          <w:p w14:paraId="5F617004" w14:textId="77777777" w:rsidR="009A4AAD" w:rsidRPr="0091618A" w:rsidRDefault="009A4AAD" w:rsidP="0012375E">
            <w:r w:rsidRPr="0091618A">
              <w:t>Survey</w:t>
            </w:r>
          </w:p>
        </w:tc>
        <w:tc>
          <w:tcPr>
            <w:tcW w:w="0" w:type="auto"/>
          </w:tcPr>
          <w:p w14:paraId="38133F8A" w14:textId="77777777" w:rsidR="009A4AAD" w:rsidRPr="0091618A" w:rsidRDefault="009A4AAD" w:rsidP="0012375E">
            <w:pPr>
              <w:rPr>
                <w:highlight w:val="cyan"/>
              </w:rPr>
            </w:pPr>
            <w:r>
              <w:t>Prior</w:t>
            </w:r>
            <w:r w:rsidRPr="0091618A">
              <w:t xml:space="preserve"> to hospital</w:t>
            </w:r>
            <w:r>
              <w:t xml:space="preserve"> discharge</w:t>
            </w:r>
          </w:p>
        </w:tc>
      </w:tr>
      <w:tr w:rsidR="009A4AAD" w:rsidRPr="0091618A" w14:paraId="5120F48A" w14:textId="77777777" w:rsidTr="0012375E">
        <w:tc>
          <w:tcPr>
            <w:tcW w:w="0" w:type="auto"/>
          </w:tcPr>
          <w:p w14:paraId="2F90928B" w14:textId="77777777" w:rsidR="009A4AAD" w:rsidRPr="0091618A" w:rsidRDefault="009A4AAD" w:rsidP="0012375E">
            <w:r w:rsidRPr="0091618A">
              <w:t>Chaboyer 2003</w:t>
            </w:r>
          </w:p>
        </w:tc>
        <w:tc>
          <w:tcPr>
            <w:tcW w:w="0" w:type="auto"/>
          </w:tcPr>
          <w:p w14:paraId="5852A082" w14:textId="77777777" w:rsidR="009A4AAD" w:rsidRPr="0091618A" w:rsidRDefault="009A4AAD" w:rsidP="0012375E">
            <w:r w:rsidRPr="0091618A">
              <w:t>Australia</w:t>
            </w:r>
          </w:p>
        </w:tc>
        <w:tc>
          <w:tcPr>
            <w:tcW w:w="0" w:type="auto"/>
          </w:tcPr>
          <w:p w14:paraId="74E47609" w14:textId="77777777" w:rsidR="009A4AAD" w:rsidRPr="0091618A" w:rsidRDefault="009A4AAD" w:rsidP="0012375E">
            <w:r w:rsidRPr="0091618A">
              <w:t>ICU, ward and home</w:t>
            </w:r>
          </w:p>
        </w:tc>
        <w:tc>
          <w:tcPr>
            <w:tcW w:w="0" w:type="auto"/>
          </w:tcPr>
          <w:p w14:paraId="7B913D2A" w14:textId="77777777" w:rsidR="009A4AAD" w:rsidRPr="0091618A" w:rsidRDefault="009A4AAD" w:rsidP="0012375E">
            <w:pPr>
              <w:rPr>
                <w:lang w:val="fr-CA"/>
              </w:rPr>
            </w:pPr>
            <w:r w:rsidRPr="0091618A">
              <w:rPr>
                <w:lang w:val="fr-CA"/>
              </w:rPr>
              <w:t>Event/diagnosis; stabilisation/preparation;</w:t>
            </w:r>
          </w:p>
          <w:p w14:paraId="0DE464E1" w14:textId="77777777" w:rsidR="009A4AAD" w:rsidRPr="0091618A" w:rsidRDefault="009A4AAD" w:rsidP="0012375E">
            <w:pPr>
              <w:rPr>
                <w:lang w:val="fr-CA"/>
              </w:rPr>
            </w:pPr>
            <w:r w:rsidRPr="0091618A">
              <w:rPr>
                <w:lang w:val="fr-CA"/>
              </w:rPr>
              <w:t>Implementation/adaptation</w:t>
            </w:r>
          </w:p>
        </w:tc>
        <w:tc>
          <w:tcPr>
            <w:tcW w:w="0" w:type="auto"/>
          </w:tcPr>
          <w:p w14:paraId="0DFEBF84" w14:textId="77777777" w:rsidR="009A4AAD" w:rsidRPr="0091618A" w:rsidRDefault="009A4AAD" w:rsidP="0012375E">
            <w:r w:rsidRPr="0091618A">
              <w:t>222</w:t>
            </w:r>
          </w:p>
        </w:tc>
        <w:tc>
          <w:tcPr>
            <w:tcW w:w="0" w:type="auto"/>
          </w:tcPr>
          <w:p w14:paraId="0105F224" w14:textId="77777777" w:rsidR="009A4AAD" w:rsidRPr="0091618A" w:rsidRDefault="009A4AAD" w:rsidP="0012375E">
            <w:r w:rsidRPr="0091618A">
              <w:t>Descriptive</w:t>
            </w:r>
          </w:p>
          <w:p w14:paraId="5C26F19E" w14:textId="77777777" w:rsidR="009A4AAD" w:rsidRPr="0091618A" w:rsidRDefault="009A4AAD" w:rsidP="0012375E">
            <w:r w:rsidRPr="0091618A">
              <w:t>Individual interview and group meetings</w:t>
            </w:r>
          </w:p>
        </w:tc>
        <w:tc>
          <w:tcPr>
            <w:tcW w:w="0" w:type="auto"/>
          </w:tcPr>
          <w:p w14:paraId="5D10307C" w14:textId="77777777" w:rsidR="009A4AAD" w:rsidRPr="0091618A" w:rsidRDefault="009A4AAD" w:rsidP="0012375E">
            <w:r w:rsidRPr="0091618A">
              <w:t>ICU, ward, 3,</w:t>
            </w:r>
            <w:r>
              <w:t xml:space="preserve"> </w:t>
            </w:r>
            <w:r w:rsidRPr="0091618A">
              <w:t>6,</w:t>
            </w:r>
            <w:r>
              <w:t xml:space="preserve"> </w:t>
            </w:r>
            <w:r w:rsidRPr="0091618A">
              <w:t>9,</w:t>
            </w:r>
            <w:r>
              <w:t xml:space="preserve"> </w:t>
            </w:r>
            <w:r w:rsidRPr="0091618A">
              <w:t>12</w:t>
            </w:r>
            <w:r>
              <w:t xml:space="preserve">  </w:t>
            </w:r>
            <w:r w:rsidRPr="0091618A">
              <w:t xml:space="preserve">months post hospital discharge </w:t>
            </w:r>
          </w:p>
        </w:tc>
      </w:tr>
      <w:tr w:rsidR="009A4AAD" w:rsidRPr="0091618A" w14:paraId="09D12718" w14:textId="77777777" w:rsidTr="0012375E">
        <w:tc>
          <w:tcPr>
            <w:tcW w:w="0" w:type="auto"/>
          </w:tcPr>
          <w:p w14:paraId="785236C2" w14:textId="77777777" w:rsidR="009A4AAD" w:rsidRPr="0091618A" w:rsidRDefault="009A4AAD" w:rsidP="0012375E">
            <w:r w:rsidRPr="0091618A">
              <w:t>Chaboyer 2005</w:t>
            </w:r>
          </w:p>
        </w:tc>
        <w:tc>
          <w:tcPr>
            <w:tcW w:w="0" w:type="auto"/>
          </w:tcPr>
          <w:p w14:paraId="050BAE83" w14:textId="77777777" w:rsidR="009A4AAD" w:rsidRPr="0091618A" w:rsidRDefault="009A4AAD" w:rsidP="0012375E">
            <w:r w:rsidRPr="0091618A">
              <w:t>Australia</w:t>
            </w:r>
          </w:p>
        </w:tc>
        <w:tc>
          <w:tcPr>
            <w:tcW w:w="0" w:type="auto"/>
          </w:tcPr>
          <w:p w14:paraId="2C3278C9" w14:textId="77777777" w:rsidR="009A4AAD" w:rsidRPr="0091618A" w:rsidRDefault="009A4AAD" w:rsidP="0012375E">
            <w:r w:rsidRPr="0091618A">
              <w:t>ICU transfer to ward</w:t>
            </w:r>
          </w:p>
        </w:tc>
        <w:tc>
          <w:tcPr>
            <w:tcW w:w="0" w:type="auto"/>
          </w:tcPr>
          <w:p w14:paraId="27507C68" w14:textId="77777777" w:rsidR="009A4AAD" w:rsidRPr="0091618A" w:rsidRDefault="009A4AAD" w:rsidP="0012375E">
            <w:r w:rsidRPr="0091618A">
              <w:t>Stabilisation</w:t>
            </w:r>
          </w:p>
        </w:tc>
        <w:tc>
          <w:tcPr>
            <w:tcW w:w="0" w:type="auto"/>
          </w:tcPr>
          <w:p w14:paraId="55C15CE6" w14:textId="77777777" w:rsidR="009A4AAD" w:rsidRPr="0091618A" w:rsidRDefault="009A4AAD" w:rsidP="0012375E">
            <w:r w:rsidRPr="0091618A">
              <w:t>7</w:t>
            </w:r>
          </w:p>
        </w:tc>
        <w:tc>
          <w:tcPr>
            <w:tcW w:w="0" w:type="auto"/>
          </w:tcPr>
          <w:p w14:paraId="7615C974" w14:textId="77777777" w:rsidR="009A4AAD" w:rsidRPr="0091618A" w:rsidRDefault="009A4AAD" w:rsidP="0012375E">
            <w:r w:rsidRPr="0091618A">
              <w:t xml:space="preserve">Descriptive </w:t>
            </w:r>
          </w:p>
          <w:p w14:paraId="3CDE688B" w14:textId="77777777" w:rsidR="009A4AAD" w:rsidRPr="0091618A" w:rsidRDefault="009A4AAD" w:rsidP="0012375E">
            <w:r w:rsidRPr="0091618A">
              <w:t>Focus group interviews</w:t>
            </w:r>
          </w:p>
        </w:tc>
        <w:tc>
          <w:tcPr>
            <w:tcW w:w="0" w:type="auto"/>
          </w:tcPr>
          <w:p w14:paraId="3B5D6AA6" w14:textId="77777777" w:rsidR="009A4AAD" w:rsidRPr="0091618A" w:rsidRDefault="009A4AAD" w:rsidP="0012375E">
            <w:pPr>
              <w:rPr>
                <w:highlight w:val="cyan"/>
              </w:rPr>
            </w:pPr>
            <w:r w:rsidRPr="0091618A">
              <w:t>1-2 months post hospital discharge</w:t>
            </w:r>
          </w:p>
        </w:tc>
      </w:tr>
      <w:tr w:rsidR="009A4AAD" w:rsidRPr="0091618A" w14:paraId="47123927" w14:textId="77777777" w:rsidTr="0012375E">
        <w:tc>
          <w:tcPr>
            <w:tcW w:w="0" w:type="auto"/>
          </w:tcPr>
          <w:p w14:paraId="37D56D74" w14:textId="77777777" w:rsidR="009A4AAD" w:rsidRPr="0091618A" w:rsidRDefault="009A4AAD" w:rsidP="0012375E">
            <w:r w:rsidRPr="0091618A">
              <w:t>Chahraoui 2015</w:t>
            </w:r>
          </w:p>
        </w:tc>
        <w:tc>
          <w:tcPr>
            <w:tcW w:w="0" w:type="auto"/>
          </w:tcPr>
          <w:p w14:paraId="11D4DBA7" w14:textId="77777777" w:rsidR="009A4AAD" w:rsidRPr="0091618A" w:rsidRDefault="009A4AAD" w:rsidP="0012375E">
            <w:r w:rsidRPr="0091618A">
              <w:t>France</w:t>
            </w:r>
          </w:p>
        </w:tc>
        <w:tc>
          <w:tcPr>
            <w:tcW w:w="0" w:type="auto"/>
          </w:tcPr>
          <w:p w14:paraId="2DFB4759" w14:textId="77777777" w:rsidR="009A4AAD" w:rsidRPr="0091618A" w:rsidRDefault="009A4AAD" w:rsidP="0012375E">
            <w:r w:rsidRPr="0091618A">
              <w:t xml:space="preserve">ICU stay / current </w:t>
            </w:r>
            <w:r w:rsidR="00C9082C" w:rsidRPr="0091618A">
              <w:t>psychologica</w:t>
            </w:r>
            <w:r w:rsidR="00C9082C">
              <w:t>l</w:t>
            </w:r>
            <w:r w:rsidRPr="0091618A">
              <w:t xml:space="preserve"> state (3 months)</w:t>
            </w:r>
          </w:p>
        </w:tc>
        <w:tc>
          <w:tcPr>
            <w:tcW w:w="0" w:type="auto"/>
          </w:tcPr>
          <w:p w14:paraId="1BECE538" w14:textId="77777777" w:rsidR="009A4AAD" w:rsidRPr="0091618A" w:rsidRDefault="009A4AAD" w:rsidP="0012375E">
            <w:r w:rsidRPr="0091618A">
              <w:t>Event/ diagnosis</w:t>
            </w:r>
          </w:p>
          <w:p w14:paraId="6A225E8C" w14:textId="77777777" w:rsidR="009A4AAD" w:rsidRPr="0091618A" w:rsidRDefault="009A4AAD" w:rsidP="0012375E">
            <w:r w:rsidRPr="0091618A">
              <w:t xml:space="preserve">Implementation </w:t>
            </w:r>
          </w:p>
        </w:tc>
        <w:tc>
          <w:tcPr>
            <w:tcW w:w="0" w:type="auto"/>
          </w:tcPr>
          <w:p w14:paraId="43920C75" w14:textId="77777777" w:rsidR="009A4AAD" w:rsidRPr="0091618A" w:rsidRDefault="009A4AAD" w:rsidP="0012375E">
            <w:r w:rsidRPr="0091618A">
              <w:t>20</w:t>
            </w:r>
          </w:p>
        </w:tc>
        <w:tc>
          <w:tcPr>
            <w:tcW w:w="0" w:type="auto"/>
          </w:tcPr>
          <w:p w14:paraId="54F4B80C" w14:textId="77777777" w:rsidR="009A4AAD" w:rsidRPr="0091618A" w:rsidRDefault="009A4AAD" w:rsidP="0012375E">
            <w:r w:rsidRPr="0091618A">
              <w:t>Survey/descriptive Questionnaire/individual interviews</w:t>
            </w:r>
          </w:p>
        </w:tc>
        <w:tc>
          <w:tcPr>
            <w:tcW w:w="0" w:type="auto"/>
          </w:tcPr>
          <w:p w14:paraId="4B459281" w14:textId="77777777" w:rsidR="009A4AAD" w:rsidRPr="0091618A" w:rsidRDefault="009A4AAD" w:rsidP="0012375E">
            <w:r w:rsidRPr="0091618A">
              <w:t>3 months post ICU discharge</w:t>
            </w:r>
          </w:p>
        </w:tc>
      </w:tr>
      <w:tr w:rsidR="009A4AAD" w:rsidRPr="0091618A" w14:paraId="17BAFE07" w14:textId="77777777" w:rsidTr="0012375E">
        <w:tc>
          <w:tcPr>
            <w:tcW w:w="0" w:type="auto"/>
          </w:tcPr>
          <w:p w14:paraId="2127624A" w14:textId="77777777" w:rsidR="009A4AAD" w:rsidRPr="0091618A" w:rsidRDefault="009A4AAD" w:rsidP="0012375E">
            <w:r w:rsidRPr="0091618A">
              <w:t>Chiang 2011</w:t>
            </w:r>
          </w:p>
        </w:tc>
        <w:tc>
          <w:tcPr>
            <w:tcW w:w="0" w:type="auto"/>
          </w:tcPr>
          <w:p w14:paraId="7EF2718B" w14:textId="77777777" w:rsidR="009A4AAD" w:rsidRPr="0091618A" w:rsidRDefault="009A4AAD" w:rsidP="0012375E">
            <w:r w:rsidRPr="0091618A">
              <w:t>Hong Kong</w:t>
            </w:r>
          </w:p>
        </w:tc>
        <w:tc>
          <w:tcPr>
            <w:tcW w:w="0" w:type="auto"/>
          </w:tcPr>
          <w:p w14:paraId="35FAD855" w14:textId="77777777" w:rsidR="009A4AAD" w:rsidRPr="0091618A" w:rsidRDefault="009A4AAD" w:rsidP="0012375E">
            <w:r w:rsidRPr="0091618A">
              <w:t>ICU, ward and home</w:t>
            </w:r>
          </w:p>
        </w:tc>
        <w:tc>
          <w:tcPr>
            <w:tcW w:w="0" w:type="auto"/>
          </w:tcPr>
          <w:p w14:paraId="734A1203" w14:textId="77777777" w:rsidR="009A4AAD" w:rsidRPr="0091618A" w:rsidRDefault="009A4AAD" w:rsidP="0012375E">
            <w:pPr>
              <w:rPr>
                <w:lang w:val="fr-CA"/>
              </w:rPr>
            </w:pPr>
            <w:r w:rsidRPr="0091618A">
              <w:rPr>
                <w:lang w:val="fr-CA"/>
              </w:rPr>
              <w:t>Event/diagnosis; stabilisation/preparation;</w:t>
            </w:r>
          </w:p>
          <w:p w14:paraId="7BA1F4D2" w14:textId="77777777" w:rsidR="009A4AAD" w:rsidRPr="0091618A" w:rsidRDefault="009A4AAD" w:rsidP="0012375E">
            <w:pPr>
              <w:rPr>
                <w:lang w:val="fr-CA"/>
              </w:rPr>
            </w:pPr>
            <w:r w:rsidRPr="0091618A">
              <w:rPr>
                <w:lang w:val="fr-CA"/>
              </w:rPr>
              <w:t>Implementation/adaptation</w:t>
            </w:r>
          </w:p>
        </w:tc>
        <w:tc>
          <w:tcPr>
            <w:tcW w:w="0" w:type="auto"/>
          </w:tcPr>
          <w:p w14:paraId="0F3A26AF" w14:textId="77777777" w:rsidR="009A4AAD" w:rsidRPr="0091618A" w:rsidRDefault="009A4AAD" w:rsidP="0012375E">
            <w:r w:rsidRPr="0091618A">
              <w:t>6</w:t>
            </w:r>
          </w:p>
        </w:tc>
        <w:tc>
          <w:tcPr>
            <w:tcW w:w="0" w:type="auto"/>
          </w:tcPr>
          <w:p w14:paraId="44EACDEF" w14:textId="77777777" w:rsidR="009A4AAD" w:rsidRPr="0091618A" w:rsidRDefault="009A4AAD" w:rsidP="0012375E">
            <w:r w:rsidRPr="0091618A">
              <w:t>Grounded theory</w:t>
            </w:r>
          </w:p>
          <w:p w14:paraId="7EEB12CD" w14:textId="77777777" w:rsidR="009A4AAD" w:rsidRPr="0091618A" w:rsidRDefault="009A4AAD" w:rsidP="0012375E">
            <w:r w:rsidRPr="0091618A">
              <w:t>Individual interviews</w:t>
            </w:r>
          </w:p>
        </w:tc>
        <w:tc>
          <w:tcPr>
            <w:tcW w:w="0" w:type="auto"/>
          </w:tcPr>
          <w:p w14:paraId="1B3D3F88" w14:textId="77777777" w:rsidR="009A4AAD" w:rsidRPr="0091618A" w:rsidRDefault="009A4AAD" w:rsidP="0012375E">
            <w:pPr>
              <w:rPr>
                <w:highlight w:val="cyan"/>
              </w:rPr>
            </w:pPr>
            <w:r>
              <w:t xml:space="preserve">Variable, </w:t>
            </w:r>
            <w:r w:rsidRPr="0091618A">
              <w:t>ICU</w:t>
            </w:r>
            <w:r>
              <w:t xml:space="preserve">, </w:t>
            </w:r>
            <w:r w:rsidRPr="0091618A">
              <w:t>ward</w:t>
            </w:r>
            <w:r>
              <w:t>,</w:t>
            </w:r>
            <w:r w:rsidRPr="0091618A">
              <w:t xml:space="preserve"> </w:t>
            </w:r>
            <w:r>
              <w:t>and</w:t>
            </w:r>
            <w:r w:rsidRPr="0091618A">
              <w:t xml:space="preserve"> 3</w:t>
            </w:r>
            <w:r>
              <w:t xml:space="preserve"> </w:t>
            </w:r>
            <w:r w:rsidRPr="0091618A">
              <w:t>months post ICU discharge</w:t>
            </w:r>
          </w:p>
        </w:tc>
      </w:tr>
      <w:tr w:rsidR="009A4AAD" w:rsidRPr="0091618A" w14:paraId="254801BD" w14:textId="77777777" w:rsidTr="0012375E">
        <w:tc>
          <w:tcPr>
            <w:tcW w:w="0" w:type="auto"/>
          </w:tcPr>
          <w:p w14:paraId="7BB0202A" w14:textId="77777777" w:rsidR="009A4AAD" w:rsidRPr="0091618A" w:rsidRDefault="009A4AAD" w:rsidP="0012375E">
            <w:r w:rsidRPr="0091618A">
              <w:t>Cox 2009</w:t>
            </w:r>
          </w:p>
        </w:tc>
        <w:tc>
          <w:tcPr>
            <w:tcW w:w="0" w:type="auto"/>
          </w:tcPr>
          <w:p w14:paraId="2ECEF25B" w14:textId="77777777" w:rsidR="009A4AAD" w:rsidRPr="0091618A" w:rsidRDefault="009A4AAD" w:rsidP="0012375E">
            <w:r w:rsidRPr="0091618A">
              <w:t>USA</w:t>
            </w:r>
          </w:p>
        </w:tc>
        <w:tc>
          <w:tcPr>
            <w:tcW w:w="0" w:type="auto"/>
          </w:tcPr>
          <w:p w14:paraId="543453B7" w14:textId="77777777" w:rsidR="009A4AAD" w:rsidRPr="0091618A" w:rsidRDefault="009A4AAD" w:rsidP="0012375E">
            <w:r w:rsidRPr="0091618A">
              <w:t>ICU to home</w:t>
            </w:r>
          </w:p>
        </w:tc>
        <w:tc>
          <w:tcPr>
            <w:tcW w:w="0" w:type="auto"/>
          </w:tcPr>
          <w:p w14:paraId="767C7855" w14:textId="77777777" w:rsidR="009A4AAD" w:rsidRPr="0091618A" w:rsidRDefault="009A4AAD" w:rsidP="0012375E">
            <w:pPr>
              <w:rPr>
                <w:lang w:val="fr-CA"/>
              </w:rPr>
            </w:pPr>
            <w:r w:rsidRPr="0091618A">
              <w:rPr>
                <w:lang w:val="fr-CA"/>
              </w:rPr>
              <w:t>Event/diagnosis; stabilisation/preparation;</w:t>
            </w:r>
          </w:p>
          <w:p w14:paraId="20214174" w14:textId="77777777" w:rsidR="009A4AAD" w:rsidRPr="0091618A" w:rsidRDefault="009A4AAD" w:rsidP="0012375E">
            <w:pPr>
              <w:rPr>
                <w:lang w:val="fr-CA"/>
              </w:rPr>
            </w:pPr>
            <w:r w:rsidRPr="0091618A">
              <w:rPr>
                <w:lang w:val="fr-CA"/>
              </w:rPr>
              <w:t>Implementation/adaptation</w:t>
            </w:r>
          </w:p>
        </w:tc>
        <w:tc>
          <w:tcPr>
            <w:tcW w:w="0" w:type="auto"/>
          </w:tcPr>
          <w:p w14:paraId="36D8BA43" w14:textId="77777777" w:rsidR="009A4AAD" w:rsidRPr="0091618A" w:rsidRDefault="009A4AAD" w:rsidP="0012375E">
            <w:r w:rsidRPr="0091618A">
              <w:t>23</w:t>
            </w:r>
          </w:p>
        </w:tc>
        <w:tc>
          <w:tcPr>
            <w:tcW w:w="0" w:type="auto"/>
          </w:tcPr>
          <w:p w14:paraId="336E5BE1" w14:textId="77777777" w:rsidR="009A4AAD" w:rsidRPr="0091618A" w:rsidRDefault="009A4AAD" w:rsidP="0012375E">
            <w:r w:rsidRPr="0091618A">
              <w:t>Phenomenology</w:t>
            </w:r>
          </w:p>
          <w:p w14:paraId="2BC7A1C7" w14:textId="77777777" w:rsidR="009A4AAD" w:rsidRPr="0091618A" w:rsidRDefault="009A4AAD" w:rsidP="0012375E">
            <w:r w:rsidRPr="0091618A">
              <w:t>Individual interviews</w:t>
            </w:r>
          </w:p>
          <w:p w14:paraId="24961D5F" w14:textId="77777777" w:rsidR="009A4AAD" w:rsidRPr="0091618A" w:rsidRDefault="009A4AAD" w:rsidP="0012375E">
            <w:pPr>
              <w:rPr>
                <w:highlight w:val="cyan"/>
              </w:rPr>
            </w:pPr>
          </w:p>
        </w:tc>
        <w:tc>
          <w:tcPr>
            <w:tcW w:w="0" w:type="auto"/>
          </w:tcPr>
          <w:p w14:paraId="2DF18354" w14:textId="77777777" w:rsidR="009A4AAD" w:rsidRPr="0091618A" w:rsidRDefault="009A4AAD" w:rsidP="0012375E">
            <w:r>
              <w:t xml:space="preserve">Variable, </w:t>
            </w:r>
            <w:r w:rsidRPr="0091618A">
              <w:t>3</w:t>
            </w:r>
            <w:r>
              <w:t xml:space="preserve">, </w:t>
            </w:r>
            <w:r w:rsidRPr="0091618A">
              <w:t>9</w:t>
            </w:r>
            <w:r>
              <w:t xml:space="preserve">, or 12 </w:t>
            </w:r>
            <w:r w:rsidRPr="0091618A">
              <w:t>month</w:t>
            </w:r>
            <w:r>
              <w:t>s post hospital discharge</w:t>
            </w:r>
          </w:p>
        </w:tc>
      </w:tr>
      <w:tr w:rsidR="009A4AAD" w:rsidRPr="0091618A" w14:paraId="75269CB2" w14:textId="77777777" w:rsidTr="0012375E">
        <w:tc>
          <w:tcPr>
            <w:tcW w:w="0" w:type="auto"/>
          </w:tcPr>
          <w:p w14:paraId="5677696E" w14:textId="77777777" w:rsidR="009A4AAD" w:rsidRPr="0091618A" w:rsidRDefault="009A4AAD" w:rsidP="0012375E">
            <w:r w:rsidRPr="0091618A">
              <w:lastRenderedPageBreak/>
              <w:t>Cypress 2011</w:t>
            </w:r>
          </w:p>
        </w:tc>
        <w:tc>
          <w:tcPr>
            <w:tcW w:w="0" w:type="auto"/>
          </w:tcPr>
          <w:p w14:paraId="3E147C86" w14:textId="77777777" w:rsidR="009A4AAD" w:rsidRPr="0091618A" w:rsidRDefault="009A4AAD" w:rsidP="0012375E">
            <w:r w:rsidRPr="0091618A">
              <w:t>USA</w:t>
            </w:r>
          </w:p>
        </w:tc>
        <w:tc>
          <w:tcPr>
            <w:tcW w:w="0" w:type="auto"/>
          </w:tcPr>
          <w:p w14:paraId="32F9F92C" w14:textId="77777777" w:rsidR="009A4AAD" w:rsidRPr="0091618A" w:rsidRDefault="009A4AAD" w:rsidP="0012375E">
            <w:r w:rsidRPr="0091618A">
              <w:t>ICU</w:t>
            </w:r>
          </w:p>
        </w:tc>
        <w:tc>
          <w:tcPr>
            <w:tcW w:w="0" w:type="auto"/>
          </w:tcPr>
          <w:p w14:paraId="3AD8D451" w14:textId="77777777" w:rsidR="009A4AAD" w:rsidRPr="0091618A" w:rsidRDefault="009A4AAD" w:rsidP="0012375E">
            <w:r w:rsidRPr="0091618A">
              <w:t>Event/diagnosis</w:t>
            </w:r>
          </w:p>
        </w:tc>
        <w:tc>
          <w:tcPr>
            <w:tcW w:w="0" w:type="auto"/>
          </w:tcPr>
          <w:p w14:paraId="2B55FE45" w14:textId="77777777" w:rsidR="009A4AAD" w:rsidRPr="0091618A" w:rsidRDefault="009A4AAD" w:rsidP="0012375E">
            <w:r w:rsidRPr="0091618A">
              <w:t>5</w:t>
            </w:r>
          </w:p>
        </w:tc>
        <w:tc>
          <w:tcPr>
            <w:tcW w:w="0" w:type="auto"/>
          </w:tcPr>
          <w:p w14:paraId="1D08648D" w14:textId="77777777" w:rsidR="009A4AAD" w:rsidRPr="0091618A" w:rsidRDefault="009A4AAD" w:rsidP="0012375E">
            <w:r w:rsidRPr="0091618A">
              <w:t>Phenomenology</w:t>
            </w:r>
          </w:p>
          <w:p w14:paraId="660633A3" w14:textId="77777777" w:rsidR="009A4AAD" w:rsidRPr="0091618A" w:rsidRDefault="009A4AAD" w:rsidP="0012375E">
            <w:r w:rsidRPr="0091618A">
              <w:t>Individual interviews</w:t>
            </w:r>
          </w:p>
        </w:tc>
        <w:tc>
          <w:tcPr>
            <w:tcW w:w="0" w:type="auto"/>
          </w:tcPr>
          <w:p w14:paraId="16F7D9D2" w14:textId="77777777" w:rsidR="009A4AAD" w:rsidRPr="0091618A" w:rsidRDefault="009A4AAD" w:rsidP="0012375E">
            <w:r w:rsidRPr="0091618A">
              <w:t xml:space="preserve">Ward </w:t>
            </w:r>
          </w:p>
          <w:p w14:paraId="3D6C0C74" w14:textId="77777777" w:rsidR="009A4AAD" w:rsidRPr="0091618A" w:rsidRDefault="009A4AAD" w:rsidP="0012375E"/>
        </w:tc>
      </w:tr>
      <w:tr w:rsidR="009A4AAD" w:rsidRPr="0091618A" w14:paraId="5BB099E1" w14:textId="77777777" w:rsidTr="0012375E">
        <w:tc>
          <w:tcPr>
            <w:tcW w:w="0" w:type="auto"/>
          </w:tcPr>
          <w:p w14:paraId="655661B5" w14:textId="77777777" w:rsidR="009A4AAD" w:rsidRPr="0091618A" w:rsidRDefault="009A4AAD" w:rsidP="0012375E">
            <w:r w:rsidRPr="0091618A">
              <w:t>Czerwonka 2015</w:t>
            </w:r>
          </w:p>
        </w:tc>
        <w:tc>
          <w:tcPr>
            <w:tcW w:w="0" w:type="auto"/>
          </w:tcPr>
          <w:p w14:paraId="3DEF3F23" w14:textId="77777777" w:rsidR="009A4AAD" w:rsidRPr="0091618A" w:rsidRDefault="009A4AAD" w:rsidP="0012375E">
            <w:r w:rsidRPr="0091618A">
              <w:t>Canada</w:t>
            </w:r>
          </w:p>
        </w:tc>
        <w:tc>
          <w:tcPr>
            <w:tcW w:w="0" w:type="auto"/>
          </w:tcPr>
          <w:p w14:paraId="1E55E826" w14:textId="77777777" w:rsidR="009A4AAD" w:rsidRPr="0091618A" w:rsidRDefault="009A4AAD" w:rsidP="0012375E">
            <w:r w:rsidRPr="0091618A">
              <w:t>ICU,</w:t>
            </w:r>
            <w:r w:rsidR="00C9082C">
              <w:t xml:space="preserve"> </w:t>
            </w:r>
            <w:r w:rsidRPr="0091618A">
              <w:t>ward, home</w:t>
            </w:r>
          </w:p>
          <w:p w14:paraId="60B7C9C0" w14:textId="77777777" w:rsidR="009A4AAD" w:rsidRPr="0091618A" w:rsidRDefault="009A4AAD" w:rsidP="0012375E"/>
          <w:p w14:paraId="05C3C3B0" w14:textId="77777777" w:rsidR="009A4AAD" w:rsidRPr="0091618A" w:rsidRDefault="009A4AAD" w:rsidP="0012375E"/>
        </w:tc>
        <w:tc>
          <w:tcPr>
            <w:tcW w:w="0" w:type="auto"/>
          </w:tcPr>
          <w:p w14:paraId="4236F0DB" w14:textId="77777777" w:rsidR="009A4AAD" w:rsidRPr="0091618A" w:rsidRDefault="009A4AAD" w:rsidP="0012375E">
            <w:pPr>
              <w:rPr>
                <w:lang w:val="fr-CA"/>
              </w:rPr>
            </w:pPr>
            <w:r w:rsidRPr="0091618A">
              <w:rPr>
                <w:lang w:val="fr-CA"/>
              </w:rPr>
              <w:t>Event/diagnosis; stabilisation/preparation;</w:t>
            </w:r>
          </w:p>
          <w:p w14:paraId="50C2EB0F" w14:textId="77777777" w:rsidR="009A4AAD" w:rsidRPr="00331D18" w:rsidRDefault="009A4AAD" w:rsidP="0012375E">
            <w:pPr>
              <w:rPr>
                <w:lang w:val="fr-CA"/>
              </w:rPr>
            </w:pPr>
            <w:r>
              <w:rPr>
                <w:lang w:val="fr-CA"/>
              </w:rPr>
              <w:t xml:space="preserve">Implementation/adaptation </w:t>
            </w:r>
          </w:p>
        </w:tc>
        <w:tc>
          <w:tcPr>
            <w:tcW w:w="0" w:type="auto"/>
          </w:tcPr>
          <w:p w14:paraId="60C06EB2" w14:textId="77777777" w:rsidR="009A4AAD" w:rsidRPr="0091618A" w:rsidRDefault="009A4AAD" w:rsidP="0012375E">
            <w:r w:rsidRPr="0091618A">
              <w:t>5</w:t>
            </w:r>
          </w:p>
        </w:tc>
        <w:tc>
          <w:tcPr>
            <w:tcW w:w="0" w:type="auto"/>
          </w:tcPr>
          <w:p w14:paraId="5163911C" w14:textId="77777777" w:rsidR="009A4AAD" w:rsidRPr="0091618A" w:rsidRDefault="009A4AAD" w:rsidP="0012375E">
            <w:r w:rsidRPr="0091618A">
              <w:t>Descriptive</w:t>
            </w:r>
          </w:p>
          <w:p w14:paraId="73C2AEF8" w14:textId="77777777" w:rsidR="009A4AAD" w:rsidRPr="0091618A" w:rsidRDefault="009A4AAD" w:rsidP="0012375E">
            <w:r w:rsidRPr="0091618A">
              <w:t>Individual interviews</w:t>
            </w:r>
          </w:p>
        </w:tc>
        <w:tc>
          <w:tcPr>
            <w:tcW w:w="0" w:type="auto"/>
          </w:tcPr>
          <w:p w14:paraId="0EBF4B18" w14:textId="77777777" w:rsidR="009A4AAD" w:rsidRPr="0091618A" w:rsidRDefault="009A4AAD" w:rsidP="0012375E">
            <w:r>
              <w:t xml:space="preserve">Variable, </w:t>
            </w:r>
            <w:r w:rsidRPr="0091618A">
              <w:t>3,</w:t>
            </w:r>
            <w:r>
              <w:t xml:space="preserve"> </w:t>
            </w:r>
            <w:r w:rsidRPr="0091618A">
              <w:t>6,</w:t>
            </w:r>
            <w:r>
              <w:t xml:space="preserve"> </w:t>
            </w:r>
            <w:r w:rsidRPr="0091618A">
              <w:t>12</w:t>
            </w:r>
            <w:r>
              <w:t xml:space="preserve">, 24 months post ICU discharge </w:t>
            </w:r>
          </w:p>
        </w:tc>
      </w:tr>
      <w:tr w:rsidR="009A4AAD" w:rsidRPr="0091618A" w14:paraId="0E4E33A8" w14:textId="77777777" w:rsidTr="0012375E">
        <w:tc>
          <w:tcPr>
            <w:tcW w:w="0" w:type="auto"/>
          </w:tcPr>
          <w:p w14:paraId="210C357E" w14:textId="77777777" w:rsidR="009A4AAD" w:rsidRPr="0091618A" w:rsidRDefault="009A4AAD" w:rsidP="0012375E">
            <w:r w:rsidRPr="0091618A">
              <w:t>Deacon 2012</w:t>
            </w:r>
          </w:p>
        </w:tc>
        <w:tc>
          <w:tcPr>
            <w:tcW w:w="0" w:type="auto"/>
          </w:tcPr>
          <w:p w14:paraId="6C6CD3B3" w14:textId="77777777" w:rsidR="009A4AAD" w:rsidRPr="0091618A" w:rsidRDefault="009A4AAD" w:rsidP="0012375E">
            <w:r w:rsidRPr="0091618A">
              <w:t>USA, UK, Canada, Australia, NZ</w:t>
            </w:r>
          </w:p>
        </w:tc>
        <w:tc>
          <w:tcPr>
            <w:tcW w:w="0" w:type="auto"/>
          </w:tcPr>
          <w:p w14:paraId="26026B52" w14:textId="77777777" w:rsidR="009A4AAD" w:rsidRPr="0091618A" w:rsidRDefault="009A4AAD" w:rsidP="0012375E">
            <w:r w:rsidRPr="0091618A">
              <w:t xml:space="preserve">ICU and Post ICU discharge </w:t>
            </w:r>
          </w:p>
        </w:tc>
        <w:tc>
          <w:tcPr>
            <w:tcW w:w="0" w:type="auto"/>
          </w:tcPr>
          <w:p w14:paraId="45DBF4D7" w14:textId="77777777" w:rsidR="009A4AAD" w:rsidRPr="0091618A" w:rsidRDefault="009A4AAD" w:rsidP="0012375E">
            <w:pPr>
              <w:rPr>
                <w:lang w:val="fr-CA"/>
              </w:rPr>
            </w:pPr>
            <w:r w:rsidRPr="0091618A">
              <w:rPr>
                <w:lang w:val="fr-CA"/>
              </w:rPr>
              <w:t>Event/stabilisation/</w:t>
            </w:r>
          </w:p>
          <w:p w14:paraId="224CC3F5" w14:textId="77777777" w:rsidR="009A4AAD" w:rsidRPr="0091618A" w:rsidRDefault="009A4AAD" w:rsidP="0012375E">
            <w:pPr>
              <w:rPr>
                <w:lang w:val="fr-CA"/>
              </w:rPr>
            </w:pPr>
            <w:r w:rsidRPr="0091618A">
              <w:rPr>
                <w:lang w:val="fr-CA"/>
              </w:rPr>
              <w:t>preparation;</w:t>
            </w:r>
          </w:p>
          <w:p w14:paraId="76065E66" w14:textId="77777777" w:rsidR="009A4AAD" w:rsidRPr="0091618A" w:rsidRDefault="009A4AAD" w:rsidP="0012375E">
            <w:pPr>
              <w:rPr>
                <w:lang w:val="fr-CA"/>
              </w:rPr>
            </w:pPr>
            <w:r w:rsidRPr="0091618A">
              <w:rPr>
                <w:lang w:val="fr-CA"/>
              </w:rPr>
              <w:t>Implementation/adaptation</w:t>
            </w:r>
          </w:p>
        </w:tc>
        <w:tc>
          <w:tcPr>
            <w:tcW w:w="0" w:type="auto"/>
          </w:tcPr>
          <w:p w14:paraId="6D606B6F" w14:textId="77777777" w:rsidR="009A4AAD" w:rsidRPr="0091618A" w:rsidRDefault="009A4AAD" w:rsidP="0012375E">
            <w:r w:rsidRPr="0091618A">
              <w:t>35</w:t>
            </w:r>
          </w:p>
        </w:tc>
        <w:tc>
          <w:tcPr>
            <w:tcW w:w="0" w:type="auto"/>
          </w:tcPr>
          <w:p w14:paraId="27066F3F" w14:textId="77777777" w:rsidR="009A4AAD" w:rsidRPr="0091618A" w:rsidRDefault="009A4AAD" w:rsidP="0012375E">
            <w:r w:rsidRPr="0091618A">
              <w:t>Survey</w:t>
            </w:r>
          </w:p>
          <w:p w14:paraId="3CE68959" w14:textId="77777777" w:rsidR="009A4AAD" w:rsidRPr="0091618A" w:rsidRDefault="009A4AAD" w:rsidP="0012375E">
            <w:r w:rsidRPr="0091618A">
              <w:t>Questionnaire</w:t>
            </w:r>
          </w:p>
        </w:tc>
        <w:tc>
          <w:tcPr>
            <w:tcW w:w="0" w:type="auto"/>
          </w:tcPr>
          <w:p w14:paraId="732FDD6A" w14:textId="77777777" w:rsidR="009A4AAD" w:rsidRPr="0091618A" w:rsidRDefault="009A4AAD" w:rsidP="0012375E">
            <w:r w:rsidRPr="0091618A">
              <w:t>Unreported time, post hospital discharge</w:t>
            </w:r>
          </w:p>
        </w:tc>
      </w:tr>
      <w:tr w:rsidR="009A4AAD" w:rsidRPr="0091618A" w14:paraId="34EF4CBC" w14:textId="77777777" w:rsidTr="0012375E">
        <w:tc>
          <w:tcPr>
            <w:tcW w:w="0" w:type="auto"/>
          </w:tcPr>
          <w:p w14:paraId="69206927" w14:textId="77777777" w:rsidR="009A4AAD" w:rsidRPr="0091618A" w:rsidRDefault="009A4AAD" w:rsidP="0012375E">
            <w:r w:rsidRPr="0091618A">
              <w:t>Field 2008</w:t>
            </w:r>
          </w:p>
        </w:tc>
        <w:tc>
          <w:tcPr>
            <w:tcW w:w="0" w:type="auto"/>
          </w:tcPr>
          <w:p w14:paraId="1B6EF50E" w14:textId="77777777" w:rsidR="009A4AAD" w:rsidRPr="0091618A" w:rsidRDefault="009A4AAD" w:rsidP="0012375E">
            <w:r w:rsidRPr="0091618A">
              <w:t>UK</w:t>
            </w:r>
          </w:p>
        </w:tc>
        <w:tc>
          <w:tcPr>
            <w:tcW w:w="0" w:type="auto"/>
          </w:tcPr>
          <w:p w14:paraId="0ABBE58B" w14:textId="77777777" w:rsidR="009A4AAD" w:rsidRPr="0091618A" w:rsidRDefault="009A4AAD" w:rsidP="0012375E">
            <w:r w:rsidRPr="0091618A">
              <w:t>ICU transfer to high dependency unit/step down or ward</w:t>
            </w:r>
          </w:p>
        </w:tc>
        <w:tc>
          <w:tcPr>
            <w:tcW w:w="0" w:type="auto"/>
          </w:tcPr>
          <w:p w14:paraId="6561B599" w14:textId="77777777" w:rsidR="009A4AAD" w:rsidRPr="0091618A" w:rsidRDefault="009A4AAD" w:rsidP="0012375E">
            <w:r w:rsidRPr="0091618A">
              <w:t>Stabilisation</w:t>
            </w:r>
          </w:p>
        </w:tc>
        <w:tc>
          <w:tcPr>
            <w:tcW w:w="0" w:type="auto"/>
          </w:tcPr>
          <w:p w14:paraId="70809FF2" w14:textId="77777777" w:rsidR="009A4AAD" w:rsidRPr="0091618A" w:rsidRDefault="009A4AAD" w:rsidP="0012375E">
            <w:r w:rsidRPr="0091618A">
              <w:t>34</w:t>
            </w:r>
          </w:p>
        </w:tc>
        <w:tc>
          <w:tcPr>
            <w:tcW w:w="0" w:type="auto"/>
          </w:tcPr>
          <w:p w14:paraId="1185004D" w14:textId="77777777" w:rsidR="009A4AAD" w:rsidRPr="0091618A" w:rsidRDefault="009A4AAD" w:rsidP="0012375E">
            <w:r w:rsidRPr="0091618A">
              <w:t>Descriptive</w:t>
            </w:r>
          </w:p>
          <w:p w14:paraId="36694757" w14:textId="77777777" w:rsidR="009A4AAD" w:rsidRPr="0091618A" w:rsidRDefault="009A4AAD" w:rsidP="0012375E">
            <w:r w:rsidRPr="0091618A">
              <w:t>Individual interviews</w:t>
            </w:r>
          </w:p>
        </w:tc>
        <w:tc>
          <w:tcPr>
            <w:tcW w:w="0" w:type="auto"/>
          </w:tcPr>
          <w:p w14:paraId="7FE2A560" w14:textId="77777777" w:rsidR="009A4AAD" w:rsidRPr="0091618A" w:rsidRDefault="009A4AAD" w:rsidP="0012375E">
            <w:r>
              <w:t>Variable, post hospital discharge</w:t>
            </w:r>
          </w:p>
        </w:tc>
      </w:tr>
      <w:tr w:rsidR="009A4AAD" w:rsidRPr="0091618A" w14:paraId="67613B8C" w14:textId="77777777" w:rsidTr="0012375E">
        <w:tc>
          <w:tcPr>
            <w:tcW w:w="0" w:type="auto"/>
          </w:tcPr>
          <w:p w14:paraId="5B5FA1AF" w14:textId="77777777" w:rsidR="009A4AAD" w:rsidRPr="0091618A" w:rsidRDefault="009A4AAD" w:rsidP="0012375E">
            <w:r w:rsidRPr="0091618A">
              <w:t>Haraldsson 2015</w:t>
            </w:r>
          </w:p>
        </w:tc>
        <w:tc>
          <w:tcPr>
            <w:tcW w:w="0" w:type="auto"/>
          </w:tcPr>
          <w:p w14:paraId="7ECAAB29" w14:textId="77777777" w:rsidR="009A4AAD" w:rsidRPr="0091618A" w:rsidRDefault="009A4AAD" w:rsidP="0012375E">
            <w:r w:rsidRPr="0091618A">
              <w:t>Sweden</w:t>
            </w:r>
          </w:p>
        </w:tc>
        <w:tc>
          <w:tcPr>
            <w:tcW w:w="0" w:type="auto"/>
          </w:tcPr>
          <w:p w14:paraId="40153603" w14:textId="77777777" w:rsidR="009A4AAD" w:rsidRPr="0091618A" w:rsidRDefault="009A4AAD" w:rsidP="0012375E">
            <w:r w:rsidRPr="0091618A">
              <w:t>2-month post ICU discharge</w:t>
            </w:r>
          </w:p>
        </w:tc>
        <w:tc>
          <w:tcPr>
            <w:tcW w:w="0" w:type="auto"/>
          </w:tcPr>
          <w:p w14:paraId="08C5DD25" w14:textId="77777777" w:rsidR="009A4AAD" w:rsidRPr="0091618A" w:rsidRDefault="009A4AAD" w:rsidP="0012375E">
            <w:r w:rsidRPr="0091618A">
              <w:t>Implementation</w:t>
            </w:r>
          </w:p>
        </w:tc>
        <w:tc>
          <w:tcPr>
            <w:tcW w:w="0" w:type="auto"/>
          </w:tcPr>
          <w:p w14:paraId="29C195EE" w14:textId="77777777" w:rsidR="009A4AAD" w:rsidRPr="0091618A" w:rsidRDefault="009A4AAD" w:rsidP="0012375E">
            <w:r w:rsidRPr="0091618A">
              <w:t>12</w:t>
            </w:r>
          </w:p>
        </w:tc>
        <w:tc>
          <w:tcPr>
            <w:tcW w:w="0" w:type="auto"/>
          </w:tcPr>
          <w:p w14:paraId="02A19BDD" w14:textId="77777777" w:rsidR="009A4AAD" w:rsidRPr="0091618A" w:rsidRDefault="009A4AAD" w:rsidP="0012375E">
            <w:r w:rsidRPr="0091618A">
              <w:t>Descriptive</w:t>
            </w:r>
          </w:p>
          <w:p w14:paraId="0CE51CF1" w14:textId="77777777" w:rsidR="009A4AAD" w:rsidRPr="0091618A" w:rsidRDefault="009A4AAD" w:rsidP="0012375E">
            <w:r w:rsidRPr="0091618A">
              <w:t>Individual interviews / diaries</w:t>
            </w:r>
          </w:p>
        </w:tc>
        <w:tc>
          <w:tcPr>
            <w:tcW w:w="0" w:type="auto"/>
          </w:tcPr>
          <w:p w14:paraId="4C94111C" w14:textId="77777777" w:rsidR="009A4AAD" w:rsidRPr="0091618A" w:rsidRDefault="009A4AAD" w:rsidP="0012375E">
            <w:r w:rsidRPr="0091618A">
              <w:t>2</w:t>
            </w:r>
            <w:r>
              <w:t xml:space="preserve"> </w:t>
            </w:r>
            <w:r w:rsidRPr="0091618A">
              <w:t>month post ICU discharge</w:t>
            </w:r>
          </w:p>
        </w:tc>
      </w:tr>
      <w:tr w:rsidR="009A4AAD" w:rsidRPr="0091618A" w14:paraId="39315162" w14:textId="77777777" w:rsidTr="0012375E">
        <w:tc>
          <w:tcPr>
            <w:tcW w:w="0" w:type="auto"/>
          </w:tcPr>
          <w:p w14:paraId="1836595B" w14:textId="77777777" w:rsidR="009A4AAD" w:rsidRPr="0091618A" w:rsidRDefault="009A4AAD" w:rsidP="0012375E">
            <w:r w:rsidRPr="0091618A">
              <w:t>Hupcey 2000</w:t>
            </w:r>
          </w:p>
        </w:tc>
        <w:tc>
          <w:tcPr>
            <w:tcW w:w="0" w:type="auto"/>
          </w:tcPr>
          <w:p w14:paraId="780EB652" w14:textId="77777777" w:rsidR="009A4AAD" w:rsidRPr="0091618A" w:rsidRDefault="009A4AAD" w:rsidP="0012375E">
            <w:r w:rsidRPr="0091618A">
              <w:t>USA</w:t>
            </w:r>
          </w:p>
        </w:tc>
        <w:tc>
          <w:tcPr>
            <w:tcW w:w="0" w:type="auto"/>
          </w:tcPr>
          <w:p w14:paraId="677565D1" w14:textId="77777777" w:rsidR="009A4AAD" w:rsidRPr="0091618A" w:rsidRDefault="009A4AAD" w:rsidP="0012375E">
            <w:r w:rsidRPr="0091618A">
              <w:t>In ICU</w:t>
            </w:r>
          </w:p>
        </w:tc>
        <w:tc>
          <w:tcPr>
            <w:tcW w:w="0" w:type="auto"/>
          </w:tcPr>
          <w:p w14:paraId="1DCFF0D9" w14:textId="77777777" w:rsidR="009A4AAD" w:rsidRPr="0091618A" w:rsidRDefault="009A4AAD" w:rsidP="0012375E">
            <w:r w:rsidRPr="0091618A">
              <w:t>Event/diagnosis</w:t>
            </w:r>
          </w:p>
        </w:tc>
        <w:tc>
          <w:tcPr>
            <w:tcW w:w="0" w:type="auto"/>
          </w:tcPr>
          <w:p w14:paraId="4D577A37" w14:textId="77777777" w:rsidR="009A4AAD" w:rsidRPr="0091618A" w:rsidRDefault="009A4AAD" w:rsidP="0012375E">
            <w:r w:rsidRPr="0091618A">
              <w:t>14</w:t>
            </w:r>
          </w:p>
        </w:tc>
        <w:tc>
          <w:tcPr>
            <w:tcW w:w="0" w:type="auto"/>
          </w:tcPr>
          <w:p w14:paraId="2FF87177" w14:textId="77777777" w:rsidR="009A4AAD" w:rsidRPr="0091618A" w:rsidRDefault="009A4AAD" w:rsidP="0012375E">
            <w:r w:rsidRPr="0091618A">
              <w:t>Grounded theory</w:t>
            </w:r>
          </w:p>
          <w:p w14:paraId="6925A1C4" w14:textId="77777777" w:rsidR="009A4AAD" w:rsidRPr="0091618A" w:rsidRDefault="009A4AAD" w:rsidP="0012375E">
            <w:r w:rsidRPr="0091618A">
              <w:t>Individual interviews</w:t>
            </w:r>
          </w:p>
        </w:tc>
        <w:tc>
          <w:tcPr>
            <w:tcW w:w="0" w:type="auto"/>
          </w:tcPr>
          <w:p w14:paraId="63BBDD9A" w14:textId="77777777" w:rsidR="009A4AAD" w:rsidRPr="0091618A" w:rsidRDefault="009A4AAD" w:rsidP="0012375E">
            <w:r w:rsidRPr="0091618A">
              <w:t>In ICU or ward</w:t>
            </w:r>
          </w:p>
        </w:tc>
      </w:tr>
      <w:tr w:rsidR="009A4AAD" w:rsidRPr="0091618A" w14:paraId="3FDCF997" w14:textId="77777777" w:rsidTr="0012375E">
        <w:tc>
          <w:tcPr>
            <w:tcW w:w="0" w:type="auto"/>
          </w:tcPr>
          <w:p w14:paraId="340C00C8" w14:textId="77777777" w:rsidR="009A4AAD" w:rsidRPr="0091618A" w:rsidRDefault="009A4AAD" w:rsidP="0012375E">
            <w:r w:rsidRPr="0091618A">
              <w:t>Hupcey 2001</w:t>
            </w:r>
          </w:p>
        </w:tc>
        <w:tc>
          <w:tcPr>
            <w:tcW w:w="0" w:type="auto"/>
          </w:tcPr>
          <w:p w14:paraId="4B86CCE0" w14:textId="77777777" w:rsidR="009A4AAD" w:rsidRPr="0091618A" w:rsidRDefault="009A4AAD" w:rsidP="0012375E">
            <w:r w:rsidRPr="0091618A">
              <w:t>USA</w:t>
            </w:r>
          </w:p>
        </w:tc>
        <w:tc>
          <w:tcPr>
            <w:tcW w:w="0" w:type="auto"/>
          </w:tcPr>
          <w:p w14:paraId="0D6E8D83" w14:textId="77777777" w:rsidR="009A4AAD" w:rsidRPr="0091618A" w:rsidRDefault="009A4AAD" w:rsidP="0012375E">
            <w:r w:rsidRPr="0091618A">
              <w:t>In ICU</w:t>
            </w:r>
          </w:p>
        </w:tc>
        <w:tc>
          <w:tcPr>
            <w:tcW w:w="0" w:type="auto"/>
          </w:tcPr>
          <w:p w14:paraId="65378FC9" w14:textId="77777777" w:rsidR="009A4AAD" w:rsidRPr="0091618A" w:rsidRDefault="009A4AAD" w:rsidP="0012375E">
            <w:r w:rsidRPr="0091618A">
              <w:t>Event/diagnosis</w:t>
            </w:r>
          </w:p>
        </w:tc>
        <w:tc>
          <w:tcPr>
            <w:tcW w:w="0" w:type="auto"/>
          </w:tcPr>
          <w:p w14:paraId="1F9410E0" w14:textId="77777777" w:rsidR="009A4AAD" w:rsidRPr="0091618A" w:rsidRDefault="009A4AAD" w:rsidP="0012375E">
            <w:r w:rsidRPr="0091618A">
              <w:t>30</w:t>
            </w:r>
          </w:p>
        </w:tc>
        <w:tc>
          <w:tcPr>
            <w:tcW w:w="0" w:type="auto"/>
          </w:tcPr>
          <w:p w14:paraId="0E5828B6" w14:textId="77777777" w:rsidR="009A4AAD" w:rsidRPr="0091618A" w:rsidRDefault="009A4AAD" w:rsidP="0012375E">
            <w:r w:rsidRPr="0091618A">
              <w:t>Descriptive</w:t>
            </w:r>
          </w:p>
          <w:p w14:paraId="671E7E98" w14:textId="77777777" w:rsidR="009A4AAD" w:rsidRPr="0091618A" w:rsidRDefault="009A4AAD" w:rsidP="0012375E">
            <w:r w:rsidRPr="0091618A">
              <w:t>Individual interviews</w:t>
            </w:r>
          </w:p>
        </w:tc>
        <w:tc>
          <w:tcPr>
            <w:tcW w:w="0" w:type="auto"/>
          </w:tcPr>
          <w:p w14:paraId="17EB7B11" w14:textId="77777777" w:rsidR="009A4AAD" w:rsidRPr="0091618A" w:rsidRDefault="009A4AAD" w:rsidP="0012375E">
            <w:r w:rsidRPr="0091618A">
              <w:t>In ICU or ward</w:t>
            </w:r>
          </w:p>
        </w:tc>
      </w:tr>
      <w:tr w:rsidR="009A4AAD" w:rsidRPr="0091618A" w14:paraId="6B79A1A0" w14:textId="77777777" w:rsidTr="0012375E">
        <w:tc>
          <w:tcPr>
            <w:tcW w:w="0" w:type="auto"/>
          </w:tcPr>
          <w:p w14:paraId="1B5FFB76" w14:textId="77777777" w:rsidR="009A4AAD" w:rsidRPr="0091618A" w:rsidRDefault="009A4AAD" w:rsidP="0012375E">
            <w:r w:rsidRPr="0091618A">
              <w:t>Jones 2003</w:t>
            </w:r>
          </w:p>
        </w:tc>
        <w:tc>
          <w:tcPr>
            <w:tcW w:w="0" w:type="auto"/>
          </w:tcPr>
          <w:p w14:paraId="4C3E9D08" w14:textId="77777777" w:rsidR="009A4AAD" w:rsidRPr="0091618A" w:rsidRDefault="009A4AAD" w:rsidP="0012375E">
            <w:r w:rsidRPr="0091618A">
              <w:t>UK</w:t>
            </w:r>
          </w:p>
        </w:tc>
        <w:tc>
          <w:tcPr>
            <w:tcW w:w="0" w:type="auto"/>
          </w:tcPr>
          <w:p w14:paraId="191B1A78" w14:textId="77777777" w:rsidR="009A4AAD" w:rsidRPr="0091618A" w:rsidRDefault="009A4AAD" w:rsidP="0012375E">
            <w:r w:rsidRPr="0091618A">
              <w:t>ICU transfer to ward</w:t>
            </w:r>
          </w:p>
        </w:tc>
        <w:tc>
          <w:tcPr>
            <w:tcW w:w="0" w:type="auto"/>
          </w:tcPr>
          <w:p w14:paraId="3FD329E9" w14:textId="77777777" w:rsidR="009A4AAD" w:rsidRPr="0091618A" w:rsidRDefault="009A4AAD" w:rsidP="0012375E">
            <w:r w:rsidRPr="0091618A">
              <w:t xml:space="preserve">Stabilisation </w:t>
            </w:r>
          </w:p>
        </w:tc>
        <w:tc>
          <w:tcPr>
            <w:tcW w:w="0" w:type="auto"/>
          </w:tcPr>
          <w:p w14:paraId="22FBB1F4" w14:textId="77777777" w:rsidR="009A4AAD" w:rsidRPr="0091618A" w:rsidRDefault="009A4AAD" w:rsidP="0012375E">
            <w:r w:rsidRPr="0091618A">
              <w:t>18</w:t>
            </w:r>
          </w:p>
        </w:tc>
        <w:tc>
          <w:tcPr>
            <w:tcW w:w="0" w:type="auto"/>
          </w:tcPr>
          <w:p w14:paraId="2CE69D1B" w14:textId="77777777" w:rsidR="009A4AAD" w:rsidRPr="0091618A" w:rsidRDefault="009A4AAD" w:rsidP="0012375E">
            <w:r w:rsidRPr="0091618A">
              <w:t>Descriptive Case study</w:t>
            </w:r>
          </w:p>
          <w:p w14:paraId="2625E8E1" w14:textId="77777777" w:rsidR="009A4AAD" w:rsidRPr="0091618A" w:rsidRDefault="009A4AAD" w:rsidP="0012375E">
            <w:r w:rsidRPr="0091618A">
              <w:t>Individual interviews</w:t>
            </w:r>
          </w:p>
        </w:tc>
        <w:tc>
          <w:tcPr>
            <w:tcW w:w="0" w:type="auto"/>
          </w:tcPr>
          <w:p w14:paraId="1763D1F0" w14:textId="77777777" w:rsidR="009A4AAD" w:rsidRPr="0091618A" w:rsidRDefault="009A4AAD" w:rsidP="0012375E">
            <w:r>
              <w:t>W</w:t>
            </w:r>
            <w:r w:rsidRPr="0091618A">
              <w:t xml:space="preserve">ithin 1 week </w:t>
            </w:r>
            <w:r>
              <w:t>of</w:t>
            </w:r>
            <w:r w:rsidRPr="0091618A">
              <w:t xml:space="preserve"> ICU discharge and </w:t>
            </w:r>
            <w:r>
              <w:t xml:space="preserve">6 months post ICU discharge </w:t>
            </w:r>
          </w:p>
        </w:tc>
      </w:tr>
      <w:tr w:rsidR="009A4AAD" w:rsidRPr="0091618A" w14:paraId="2AB3829E" w14:textId="77777777" w:rsidTr="0012375E">
        <w:tc>
          <w:tcPr>
            <w:tcW w:w="0" w:type="auto"/>
          </w:tcPr>
          <w:p w14:paraId="343A753B" w14:textId="77777777" w:rsidR="009A4AAD" w:rsidRPr="0091618A" w:rsidRDefault="009A4AAD" w:rsidP="0012375E">
            <w:r w:rsidRPr="0091618A">
              <w:t>Lee 2009</w:t>
            </w:r>
          </w:p>
        </w:tc>
        <w:tc>
          <w:tcPr>
            <w:tcW w:w="0" w:type="auto"/>
          </w:tcPr>
          <w:p w14:paraId="41B026E2" w14:textId="77777777" w:rsidR="009A4AAD" w:rsidRPr="0091618A" w:rsidRDefault="009A4AAD" w:rsidP="0012375E">
            <w:r w:rsidRPr="0091618A">
              <w:t>Canada</w:t>
            </w:r>
          </w:p>
        </w:tc>
        <w:tc>
          <w:tcPr>
            <w:tcW w:w="0" w:type="auto"/>
          </w:tcPr>
          <w:p w14:paraId="1DD08CC3" w14:textId="77777777" w:rsidR="009A4AAD" w:rsidRPr="0091618A" w:rsidRDefault="009A4AAD" w:rsidP="0012375E">
            <w:r w:rsidRPr="0091618A">
              <w:t>ICU, ward, home</w:t>
            </w:r>
          </w:p>
          <w:p w14:paraId="64B4D474" w14:textId="77777777" w:rsidR="009A4AAD" w:rsidRPr="0091618A" w:rsidRDefault="009A4AAD" w:rsidP="0012375E">
            <w:pPr>
              <w:rPr>
                <w:highlight w:val="cyan"/>
              </w:rPr>
            </w:pPr>
          </w:p>
          <w:p w14:paraId="08474827" w14:textId="77777777" w:rsidR="009A4AAD" w:rsidRPr="0091618A" w:rsidRDefault="009A4AAD" w:rsidP="0012375E">
            <w:pPr>
              <w:rPr>
                <w:highlight w:val="cyan"/>
              </w:rPr>
            </w:pPr>
          </w:p>
        </w:tc>
        <w:tc>
          <w:tcPr>
            <w:tcW w:w="0" w:type="auto"/>
          </w:tcPr>
          <w:p w14:paraId="31A7A3C3" w14:textId="77777777" w:rsidR="009A4AAD" w:rsidRPr="0091618A" w:rsidRDefault="009A4AAD" w:rsidP="0012375E">
            <w:pPr>
              <w:rPr>
                <w:lang w:val="fr-CA"/>
              </w:rPr>
            </w:pPr>
            <w:r w:rsidRPr="0091618A">
              <w:rPr>
                <w:lang w:val="fr-CA"/>
              </w:rPr>
              <w:t>Event/diagnosis; stabilisation/preparation;</w:t>
            </w:r>
          </w:p>
          <w:p w14:paraId="07422E09" w14:textId="77777777" w:rsidR="009A4AAD" w:rsidRPr="00331D18" w:rsidRDefault="009A4AAD" w:rsidP="0012375E">
            <w:pPr>
              <w:rPr>
                <w:lang w:val="fr-CA"/>
              </w:rPr>
            </w:pPr>
            <w:r>
              <w:rPr>
                <w:lang w:val="fr-CA"/>
              </w:rPr>
              <w:t xml:space="preserve">Implementation/adaptation </w:t>
            </w:r>
          </w:p>
        </w:tc>
        <w:tc>
          <w:tcPr>
            <w:tcW w:w="0" w:type="auto"/>
          </w:tcPr>
          <w:p w14:paraId="10ECB99B" w14:textId="77777777" w:rsidR="009A4AAD" w:rsidRPr="0091618A" w:rsidRDefault="009A4AAD" w:rsidP="0012375E">
            <w:r w:rsidRPr="0091618A">
              <w:t>25</w:t>
            </w:r>
          </w:p>
        </w:tc>
        <w:tc>
          <w:tcPr>
            <w:tcW w:w="0" w:type="auto"/>
          </w:tcPr>
          <w:p w14:paraId="64993AD6" w14:textId="77777777" w:rsidR="009A4AAD" w:rsidRPr="0091618A" w:rsidRDefault="009A4AAD" w:rsidP="0012375E">
            <w:r w:rsidRPr="0091618A">
              <w:t>Descriptive</w:t>
            </w:r>
          </w:p>
          <w:p w14:paraId="6573012D" w14:textId="77777777" w:rsidR="009A4AAD" w:rsidRPr="0091618A" w:rsidRDefault="009A4AAD" w:rsidP="0012375E">
            <w:r w:rsidRPr="0091618A">
              <w:t>Individual interviews</w:t>
            </w:r>
          </w:p>
        </w:tc>
        <w:tc>
          <w:tcPr>
            <w:tcW w:w="0" w:type="auto"/>
          </w:tcPr>
          <w:p w14:paraId="08010899" w14:textId="77777777" w:rsidR="009A4AAD" w:rsidRPr="0091618A" w:rsidRDefault="009A4AAD" w:rsidP="0012375E">
            <w:r>
              <w:t>A</w:t>
            </w:r>
            <w:r w:rsidRPr="0091618A">
              <w:t xml:space="preserve">pproximately </w:t>
            </w:r>
            <w:r>
              <w:t>6</w:t>
            </w:r>
            <w:r w:rsidRPr="0091618A">
              <w:t xml:space="preserve"> years post ICU discharge</w:t>
            </w:r>
          </w:p>
        </w:tc>
      </w:tr>
      <w:tr w:rsidR="009A4AAD" w:rsidRPr="0091618A" w14:paraId="21D84F7C" w14:textId="77777777" w:rsidTr="0012375E">
        <w:tc>
          <w:tcPr>
            <w:tcW w:w="0" w:type="auto"/>
          </w:tcPr>
          <w:p w14:paraId="43A6A13E" w14:textId="77777777" w:rsidR="009A4AAD" w:rsidRPr="0091618A" w:rsidRDefault="009A4AAD" w:rsidP="0012375E">
            <w:r w:rsidRPr="0091618A">
              <w:t>Lof 2008</w:t>
            </w:r>
          </w:p>
        </w:tc>
        <w:tc>
          <w:tcPr>
            <w:tcW w:w="0" w:type="auto"/>
          </w:tcPr>
          <w:p w14:paraId="6A84AA0D" w14:textId="77777777" w:rsidR="009A4AAD" w:rsidRPr="0091618A" w:rsidRDefault="009A4AAD" w:rsidP="0012375E">
            <w:r w:rsidRPr="0091618A">
              <w:t>Sweden</w:t>
            </w:r>
          </w:p>
        </w:tc>
        <w:tc>
          <w:tcPr>
            <w:tcW w:w="0" w:type="auto"/>
          </w:tcPr>
          <w:p w14:paraId="7E7CAF74" w14:textId="77777777" w:rsidR="009A4AAD" w:rsidRPr="0091618A" w:rsidRDefault="009A4AAD" w:rsidP="0012375E">
            <w:r w:rsidRPr="0091618A">
              <w:t>Falling ill, , ICU, ward</w:t>
            </w:r>
          </w:p>
        </w:tc>
        <w:tc>
          <w:tcPr>
            <w:tcW w:w="0" w:type="auto"/>
          </w:tcPr>
          <w:p w14:paraId="1063E337" w14:textId="77777777" w:rsidR="009A4AAD" w:rsidRPr="0091618A" w:rsidRDefault="009A4AAD" w:rsidP="0012375E">
            <w:r w:rsidRPr="0091618A">
              <w:rPr>
                <w:lang w:val="fr-CA"/>
              </w:rPr>
              <w:t>Event/diagnosis; stabilisation/preparation</w:t>
            </w:r>
          </w:p>
        </w:tc>
        <w:tc>
          <w:tcPr>
            <w:tcW w:w="0" w:type="auto"/>
          </w:tcPr>
          <w:p w14:paraId="63106203" w14:textId="77777777" w:rsidR="009A4AAD" w:rsidRPr="0091618A" w:rsidRDefault="009A4AAD" w:rsidP="0012375E">
            <w:r w:rsidRPr="0091618A">
              <w:t>9</w:t>
            </w:r>
          </w:p>
        </w:tc>
        <w:tc>
          <w:tcPr>
            <w:tcW w:w="0" w:type="auto"/>
          </w:tcPr>
          <w:p w14:paraId="068CED4D" w14:textId="77777777" w:rsidR="009A4AAD" w:rsidRPr="0091618A" w:rsidRDefault="009A4AAD" w:rsidP="0012375E">
            <w:r w:rsidRPr="0091618A">
              <w:t>Descriptive</w:t>
            </w:r>
          </w:p>
          <w:p w14:paraId="67785F23" w14:textId="77777777" w:rsidR="009A4AAD" w:rsidRPr="0091618A" w:rsidRDefault="009A4AAD" w:rsidP="0012375E">
            <w:r w:rsidRPr="0091618A">
              <w:t>Individual interviews</w:t>
            </w:r>
          </w:p>
        </w:tc>
        <w:tc>
          <w:tcPr>
            <w:tcW w:w="0" w:type="auto"/>
          </w:tcPr>
          <w:p w14:paraId="0FE6BC73" w14:textId="77777777" w:rsidR="009A4AAD" w:rsidRPr="0091618A" w:rsidRDefault="009A4AAD" w:rsidP="0012375E">
            <w:r w:rsidRPr="0091618A">
              <w:t xml:space="preserve">3 and 12 months post ICU discharge </w:t>
            </w:r>
          </w:p>
        </w:tc>
      </w:tr>
      <w:tr w:rsidR="009A4AAD" w:rsidRPr="0091618A" w14:paraId="31E0C00E" w14:textId="77777777" w:rsidTr="0012375E">
        <w:tc>
          <w:tcPr>
            <w:tcW w:w="0" w:type="auto"/>
          </w:tcPr>
          <w:p w14:paraId="026E1B5F" w14:textId="77777777" w:rsidR="009A4AAD" w:rsidRPr="0091618A" w:rsidRDefault="009A4AAD" w:rsidP="0012375E">
            <w:r w:rsidRPr="0091618A">
              <w:t>Maddox 2001</w:t>
            </w:r>
          </w:p>
        </w:tc>
        <w:tc>
          <w:tcPr>
            <w:tcW w:w="0" w:type="auto"/>
          </w:tcPr>
          <w:p w14:paraId="551CBE63" w14:textId="77777777" w:rsidR="009A4AAD" w:rsidRPr="0091618A" w:rsidRDefault="009A4AAD" w:rsidP="0012375E">
            <w:r w:rsidRPr="0091618A">
              <w:t>Australia</w:t>
            </w:r>
          </w:p>
        </w:tc>
        <w:tc>
          <w:tcPr>
            <w:tcW w:w="0" w:type="auto"/>
          </w:tcPr>
          <w:p w14:paraId="4AC0C29E" w14:textId="77777777" w:rsidR="009A4AAD" w:rsidRPr="0091618A" w:rsidRDefault="009A4AAD" w:rsidP="0012375E">
            <w:r w:rsidRPr="0091618A">
              <w:t>Returning home from hospital</w:t>
            </w:r>
          </w:p>
        </w:tc>
        <w:tc>
          <w:tcPr>
            <w:tcW w:w="0" w:type="auto"/>
          </w:tcPr>
          <w:p w14:paraId="5FF71265" w14:textId="77777777" w:rsidR="009A4AAD" w:rsidRPr="0091618A" w:rsidRDefault="009A4AAD" w:rsidP="0012375E">
            <w:r w:rsidRPr="0091618A">
              <w:t xml:space="preserve">Implementation </w:t>
            </w:r>
          </w:p>
        </w:tc>
        <w:tc>
          <w:tcPr>
            <w:tcW w:w="0" w:type="auto"/>
          </w:tcPr>
          <w:p w14:paraId="24899538" w14:textId="77777777" w:rsidR="009A4AAD" w:rsidRPr="0091618A" w:rsidRDefault="009A4AAD" w:rsidP="0012375E">
            <w:r w:rsidRPr="0091618A">
              <w:t>5</w:t>
            </w:r>
          </w:p>
        </w:tc>
        <w:tc>
          <w:tcPr>
            <w:tcW w:w="0" w:type="auto"/>
          </w:tcPr>
          <w:p w14:paraId="4D2E47BB" w14:textId="77777777" w:rsidR="009A4AAD" w:rsidRPr="0091618A" w:rsidRDefault="009A4AAD" w:rsidP="0012375E">
            <w:r w:rsidRPr="0091618A">
              <w:t>Interpretative</w:t>
            </w:r>
          </w:p>
          <w:p w14:paraId="0382A83B" w14:textId="77777777" w:rsidR="009A4AAD" w:rsidRPr="0091618A" w:rsidRDefault="009A4AAD" w:rsidP="0012375E">
            <w:r w:rsidRPr="0091618A">
              <w:t>Individual interviews</w:t>
            </w:r>
          </w:p>
        </w:tc>
        <w:tc>
          <w:tcPr>
            <w:tcW w:w="0" w:type="auto"/>
          </w:tcPr>
          <w:p w14:paraId="467C8400" w14:textId="77777777" w:rsidR="009A4AAD" w:rsidRPr="0091618A" w:rsidRDefault="009A4AAD" w:rsidP="0012375E">
            <w:r w:rsidRPr="0091618A">
              <w:t>6-15 weeks post ICU discharge</w:t>
            </w:r>
          </w:p>
        </w:tc>
      </w:tr>
      <w:tr w:rsidR="009A4AAD" w:rsidRPr="0091618A" w14:paraId="101375D8" w14:textId="77777777" w:rsidTr="0012375E">
        <w:tc>
          <w:tcPr>
            <w:tcW w:w="0" w:type="auto"/>
          </w:tcPr>
          <w:p w14:paraId="16349A93" w14:textId="77777777" w:rsidR="009A4AAD" w:rsidRPr="0091618A" w:rsidRDefault="009A4AAD" w:rsidP="0012375E">
            <w:r w:rsidRPr="0091618A">
              <w:t>Magarey 2005</w:t>
            </w:r>
          </w:p>
        </w:tc>
        <w:tc>
          <w:tcPr>
            <w:tcW w:w="0" w:type="auto"/>
          </w:tcPr>
          <w:p w14:paraId="7B1AC9CC" w14:textId="77777777" w:rsidR="009A4AAD" w:rsidRPr="0091618A" w:rsidRDefault="009A4AAD" w:rsidP="0012375E">
            <w:r w:rsidRPr="0091618A">
              <w:t>Australia</w:t>
            </w:r>
          </w:p>
        </w:tc>
        <w:tc>
          <w:tcPr>
            <w:tcW w:w="0" w:type="auto"/>
          </w:tcPr>
          <w:p w14:paraId="4DBC937D" w14:textId="77777777" w:rsidR="009A4AAD" w:rsidRPr="0091618A" w:rsidRDefault="009A4AAD" w:rsidP="0012375E">
            <w:r w:rsidRPr="0091618A">
              <w:t>ICU</w:t>
            </w:r>
          </w:p>
        </w:tc>
        <w:tc>
          <w:tcPr>
            <w:tcW w:w="0" w:type="auto"/>
          </w:tcPr>
          <w:p w14:paraId="56731054" w14:textId="77777777" w:rsidR="009A4AAD" w:rsidRPr="0091618A" w:rsidRDefault="009A4AAD" w:rsidP="0012375E">
            <w:r w:rsidRPr="0091618A">
              <w:rPr>
                <w:lang w:val="fr-CA"/>
              </w:rPr>
              <w:t>Event/diagnosis</w:t>
            </w:r>
          </w:p>
        </w:tc>
        <w:tc>
          <w:tcPr>
            <w:tcW w:w="0" w:type="auto"/>
          </w:tcPr>
          <w:p w14:paraId="17465244" w14:textId="77777777" w:rsidR="009A4AAD" w:rsidRPr="0091618A" w:rsidRDefault="009A4AAD" w:rsidP="0012375E">
            <w:r w:rsidRPr="0091618A">
              <w:t xml:space="preserve">8 </w:t>
            </w:r>
          </w:p>
        </w:tc>
        <w:tc>
          <w:tcPr>
            <w:tcW w:w="0" w:type="auto"/>
          </w:tcPr>
          <w:p w14:paraId="7FCEB5D1" w14:textId="77777777" w:rsidR="009A4AAD" w:rsidRPr="0091618A" w:rsidRDefault="009A4AAD" w:rsidP="0012375E">
            <w:r w:rsidRPr="0091618A">
              <w:t>Survey/descriptive Questionnaire / Individual interviews</w:t>
            </w:r>
          </w:p>
        </w:tc>
        <w:tc>
          <w:tcPr>
            <w:tcW w:w="0" w:type="auto"/>
          </w:tcPr>
          <w:p w14:paraId="38221F31" w14:textId="77777777" w:rsidR="009A4AAD" w:rsidRPr="0091618A" w:rsidRDefault="009A4AAD" w:rsidP="0012375E">
            <w:r>
              <w:t>Up</w:t>
            </w:r>
            <w:r w:rsidRPr="0091618A">
              <w:t xml:space="preserve"> to 2 years post ICU discharge</w:t>
            </w:r>
          </w:p>
        </w:tc>
      </w:tr>
      <w:tr w:rsidR="009A4AAD" w:rsidRPr="0091618A" w14:paraId="42EEDA40" w14:textId="77777777" w:rsidTr="0012375E">
        <w:tc>
          <w:tcPr>
            <w:tcW w:w="0" w:type="auto"/>
          </w:tcPr>
          <w:p w14:paraId="559C872E" w14:textId="77777777" w:rsidR="009A4AAD" w:rsidRPr="0091618A" w:rsidRDefault="009A4AAD" w:rsidP="0012375E">
            <w:r w:rsidRPr="0091618A">
              <w:lastRenderedPageBreak/>
              <w:t>McKinney 2002</w:t>
            </w:r>
          </w:p>
        </w:tc>
        <w:tc>
          <w:tcPr>
            <w:tcW w:w="0" w:type="auto"/>
          </w:tcPr>
          <w:p w14:paraId="70FAD3E3" w14:textId="77777777" w:rsidR="009A4AAD" w:rsidRPr="0091618A" w:rsidRDefault="009A4AAD" w:rsidP="0012375E">
            <w:r w:rsidRPr="0091618A">
              <w:t>UK</w:t>
            </w:r>
          </w:p>
        </w:tc>
        <w:tc>
          <w:tcPr>
            <w:tcW w:w="0" w:type="auto"/>
          </w:tcPr>
          <w:p w14:paraId="619FA60C" w14:textId="77777777" w:rsidR="009A4AAD" w:rsidRPr="0091618A" w:rsidRDefault="009A4AAD" w:rsidP="0012375E">
            <w:r w:rsidRPr="0091618A">
              <w:t>ICU transfer to ward</w:t>
            </w:r>
          </w:p>
        </w:tc>
        <w:tc>
          <w:tcPr>
            <w:tcW w:w="0" w:type="auto"/>
          </w:tcPr>
          <w:p w14:paraId="44B1FA7E" w14:textId="77777777" w:rsidR="009A4AAD" w:rsidRPr="0091618A" w:rsidRDefault="009A4AAD" w:rsidP="0012375E">
            <w:r w:rsidRPr="0091618A">
              <w:t>Stabilisation</w:t>
            </w:r>
          </w:p>
        </w:tc>
        <w:tc>
          <w:tcPr>
            <w:tcW w:w="0" w:type="auto"/>
          </w:tcPr>
          <w:p w14:paraId="7AE38F55" w14:textId="77777777" w:rsidR="009A4AAD" w:rsidRPr="0091618A" w:rsidRDefault="009A4AAD" w:rsidP="0012375E">
            <w:r w:rsidRPr="0091618A">
              <w:t>6</w:t>
            </w:r>
          </w:p>
        </w:tc>
        <w:tc>
          <w:tcPr>
            <w:tcW w:w="0" w:type="auto"/>
          </w:tcPr>
          <w:p w14:paraId="06FEAEBC" w14:textId="77777777" w:rsidR="009A4AAD" w:rsidRPr="0091618A" w:rsidRDefault="009A4AAD" w:rsidP="0012375E">
            <w:r w:rsidRPr="0091618A">
              <w:t>Phenomenology</w:t>
            </w:r>
          </w:p>
          <w:p w14:paraId="738229B3" w14:textId="77777777" w:rsidR="009A4AAD" w:rsidRPr="0091618A" w:rsidRDefault="009A4AAD" w:rsidP="0012375E">
            <w:r w:rsidRPr="0091618A">
              <w:t>Individual interviews</w:t>
            </w:r>
          </w:p>
        </w:tc>
        <w:tc>
          <w:tcPr>
            <w:tcW w:w="0" w:type="auto"/>
          </w:tcPr>
          <w:p w14:paraId="6386BC33" w14:textId="77777777" w:rsidR="009A4AAD" w:rsidRPr="0091618A" w:rsidRDefault="009A4AAD" w:rsidP="0012375E">
            <w:r w:rsidRPr="0091618A">
              <w:t>In ICU and in ward</w:t>
            </w:r>
          </w:p>
        </w:tc>
      </w:tr>
      <w:tr w:rsidR="009A4AAD" w:rsidRPr="0091618A" w14:paraId="4B041A90" w14:textId="77777777" w:rsidTr="0012375E">
        <w:trPr>
          <w:trHeight w:val="58"/>
        </w:trPr>
        <w:tc>
          <w:tcPr>
            <w:tcW w:w="0" w:type="auto"/>
          </w:tcPr>
          <w:p w14:paraId="6037AE67" w14:textId="77777777" w:rsidR="009A4AAD" w:rsidRPr="0091618A" w:rsidRDefault="009A4AAD" w:rsidP="0012375E">
            <w:r w:rsidRPr="0091618A">
              <w:t>Minton 2005</w:t>
            </w:r>
          </w:p>
        </w:tc>
        <w:tc>
          <w:tcPr>
            <w:tcW w:w="0" w:type="auto"/>
          </w:tcPr>
          <w:p w14:paraId="532A8780" w14:textId="77777777" w:rsidR="009A4AAD" w:rsidRPr="0091618A" w:rsidRDefault="009A4AAD" w:rsidP="0012375E">
            <w:r w:rsidRPr="0091618A">
              <w:t>NZ</w:t>
            </w:r>
          </w:p>
        </w:tc>
        <w:tc>
          <w:tcPr>
            <w:tcW w:w="0" w:type="auto"/>
          </w:tcPr>
          <w:p w14:paraId="219D0A6D" w14:textId="77777777" w:rsidR="009A4AAD" w:rsidRPr="0091618A" w:rsidRDefault="009A4AAD" w:rsidP="0012375E">
            <w:r w:rsidRPr="0091618A">
              <w:t>ICU, ward, home</w:t>
            </w:r>
          </w:p>
        </w:tc>
        <w:tc>
          <w:tcPr>
            <w:tcW w:w="0" w:type="auto"/>
          </w:tcPr>
          <w:p w14:paraId="20A5B1AB" w14:textId="77777777" w:rsidR="009A4AAD" w:rsidRPr="0091618A" w:rsidRDefault="009A4AAD" w:rsidP="0012375E">
            <w:pPr>
              <w:rPr>
                <w:lang w:val="fr-CA"/>
              </w:rPr>
            </w:pPr>
            <w:r w:rsidRPr="0091618A">
              <w:rPr>
                <w:lang w:val="fr-CA"/>
              </w:rPr>
              <w:t>Event/diagnosis; stabilisation/preparation;</w:t>
            </w:r>
          </w:p>
          <w:p w14:paraId="0F9DBE32" w14:textId="77777777" w:rsidR="009A4AAD" w:rsidRPr="0091618A" w:rsidRDefault="009A4AAD" w:rsidP="0012375E">
            <w:pPr>
              <w:rPr>
                <w:lang w:val="fr-CA"/>
              </w:rPr>
            </w:pPr>
            <w:r w:rsidRPr="0091618A">
              <w:rPr>
                <w:lang w:val="fr-CA"/>
              </w:rPr>
              <w:t>Implementation</w:t>
            </w:r>
          </w:p>
        </w:tc>
        <w:tc>
          <w:tcPr>
            <w:tcW w:w="0" w:type="auto"/>
          </w:tcPr>
          <w:p w14:paraId="31964C2C" w14:textId="77777777" w:rsidR="009A4AAD" w:rsidRPr="0091618A" w:rsidRDefault="009A4AAD" w:rsidP="0012375E">
            <w:r w:rsidRPr="0091618A">
              <w:t>6</w:t>
            </w:r>
          </w:p>
        </w:tc>
        <w:tc>
          <w:tcPr>
            <w:tcW w:w="0" w:type="auto"/>
          </w:tcPr>
          <w:p w14:paraId="6DF4FCD0" w14:textId="77777777" w:rsidR="009A4AAD" w:rsidRPr="0091618A" w:rsidRDefault="009A4AAD" w:rsidP="0012375E">
            <w:r w:rsidRPr="0091618A">
              <w:t>Descriptive</w:t>
            </w:r>
          </w:p>
          <w:p w14:paraId="6A93A6AE" w14:textId="77777777" w:rsidR="009A4AAD" w:rsidRPr="0091618A" w:rsidRDefault="009A4AAD" w:rsidP="0012375E">
            <w:r w:rsidRPr="0091618A">
              <w:t>Individual interviews</w:t>
            </w:r>
          </w:p>
        </w:tc>
        <w:tc>
          <w:tcPr>
            <w:tcW w:w="0" w:type="auto"/>
          </w:tcPr>
          <w:p w14:paraId="3D6E4970" w14:textId="77777777" w:rsidR="009A4AAD" w:rsidRPr="0091618A" w:rsidRDefault="009A4AAD" w:rsidP="0012375E">
            <w:pPr>
              <w:rPr>
                <w:highlight w:val="cyan"/>
              </w:rPr>
            </w:pPr>
            <w:r w:rsidRPr="0091618A">
              <w:t>6 months post ICU discharge</w:t>
            </w:r>
          </w:p>
        </w:tc>
      </w:tr>
      <w:tr w:rsidR="009A4AAD" w:rsidRPr="0091618A" w14:paraId="756DEB9F" w14:textId="77777777" w:rsidTr="0012375E">
        <w:tc>
          <w:tcPr>
            <w:tcW w:w="0" w:type="auto"/>
          </w:tcPr>
          <w:p w14:paraId="777BEE16" w14:textId="77777777" w:rsidR="009A4AAD" w:rsidRPr="0091618A" w:rsidRDefault="009A4AAD" w:rsidP="0012375E">
            <w:r w:rsidRPr="0091618A">
              <w:t>Odell 2000</w:t>
            </w:r>
          </w:p>
        </w:tc>
        <w:tc>
          <w:tcPr>
            <w:tcW w:w="0" w:type="auto"/>
          </w:tcPr>
          <w:p w14:paraId="6869B1C8" w14:textId="77777777" w:rsidR="009A4AAD" w:rsidRPr="0091618A" w:rsidRDefault="009A4AAD" w:rsidP="0012375E">
            <w:r w:rsidRPr="0091618A">
              <w:t>UK</w:t>
            </w:r>
          </w:p>
        </w:tc>
        <w:tc>
          <w:tcPr>
            <w:tcW w:w="0" w:type="auto"/>
          </w:tcPr>
          <w:p w14:paraId="39D64629" w14:textId="77777777" w:rsidR="009A4AAD" w:rsidRPr="0091618A" w:rsidRDefault="009A4AAD" w:rsidP="0012375E">
            <w:r w:rsidRPr="0091618A">
              <w:t>ICU transfer to ward</w:t>
            </w:r>
          </w:p>
        </w:tc>
        <w:tc>
          <w:tcPr>
            <w:tcW w:w="0" w:type="auto"/>
          </w:tcPr>
          <w:p w14:paraId="6C4E5A13" w14:textId="77777777" w:rsidR="009A4AAD" w:rsidRPr="0091618A" w:rsidRDefault="009A4AAD" w:rsidP="0012375E">
            <w:r w:rsidRPr="0091618A">
              <w:rPr>
                <w:lang w:val="fr-CA"/>
              </w:rPr>
              <w:t>Stabilisation</w:t>
            </w:r>
          </w:p>
        </w:tc>
        <w:tc>
          <w:tcPr>
            <w:tcW w:w="0" w:type="auto"/>
          </w:tcPr>
          <w:p w14:paraId="14E27A2C" w14:textId="77777777" w:rsidR="009A4AAD" w:rsidRPr="0091618A" w:rsidRDefault="009A4AAD" w:rsidP="0012375E">
            <w:r w:rsidRPr="0091618A">
              <w:t>6</w:t>
            </w:r>
          </w:p>
        </w:tc>
        <w:tc>
          <w:tcPr>
            <w:tcW w:w="0" w:type="auto"/>
          </w:tcPr>
          <w:p w14:paraId="4F75B9C8" w14:textId="77777777" w:rsidR="009A4AAD" w:rsidRPr="0091618A" w:rsidRDefault="009A4AAD" w:rsidP="0012375E">
            <w:r w:rsidRPr="0091618A">
              <w:t>Phenomenology</w:t>
            </w:r>
          </w:p>
          <w:p w14:paraId="726518A7" w14:textId="77777777" w:rsidR="009A4AAD" w:rsidRPr="0091618A" w:rsidRDefault="009A4AAD" w:rsidP="0012375E">
            <w:r w:rsidRPr="0091618A">
              <w:t>Individual interviews</w:t>
            </w:r>
          </w:p>
        </w:tc>
        <w:tc>
          <w:tcPr>
            <w:tcW w:w="0" w:type="auto"/>
          </w:tcPr>
          <w:p w14:paraId="2B6FA732" w14:textId="77777777" w:rsidR="009A4AAD" w:rsidRPr="0091618A" w:rsidRDefault="009A4AAD" w:rsidP="0012375E">
            <w:r w:rsidRPr="0091618A">
              <w:t>Ward</w:t>
            </w:r>
          </w:p>
        </w:tc>
      </w:tr>
      <w:tr w:rsidR="009A4AAD" w:rsidRPr="0091618A" w14:paraId="4EEC8505" w14:textId="77777777" w:rsidTr="0012375E">
        <w:tc>
          <w:tcPr>
            <w:tcW w:w="0" w:type="auto"/>
          </w:tcPr>
          <w:p w14:paraId="14F53763" w14:textId="77777777" w:rsidR="009A4AAD" w:rsidRPr="0091618A" w:rsidRDefault="009A4AAD" w:rsidP="0012375E">
            <w:r w:rsidRPr="0091618A">
              <w:t>Palesjo 2015</w:t>
            </w:r>
          </w:p>
        </w:tc>
        <w:tc>
          <w:tcPr>
            <w:tcW w:w="0" w:type="auto"/>
          </w:tcPr>
          <w:p w14:paraId="1E5A97ED" w14:textId="77777777" w:rsidR="009A4AAD" w:rsidRPr="0091618A" w:rsidRDefault="009A4AAD" w:rsidP="0012375E">
            <w:r w:rsidRPr="0091618A">
              <w:t>Sweden</w:t>
            </w:r>
          </w:p>
        </w:tc>
        <w:tc>
          <w:tcPr>
            <w:tcW w:w="0" w:type="auto"/>
          </w:tcPr>
          <w:p w14:paraId="1483131A" w14:textId="77777777" w:rsidR="009A4AAD" w:rsidRPr="0091618A" w:rsidRDefault="009A4AAD" w:rsidP="0012375E">
            <w:r w:rsidRPr="0091618A">
              <w:t>ICU, ward, home</w:t>
            </w:r>
          </w:p>
        </w:tc>
        <w:tc>
          <w:tcPr>
            <w:tcW w:w="0" w:type="auto"/>
          </w:tcPr>
          <w:p w14:paraId="0380822C" w14:textId="77777777" w:rsidR="009A4AAD" w:rsidRPr="0091618A" w:rsidRDefault="009A4AAD" w:rsidP="0012375E">
            <w:pPr>
              <w:rPr>
                <w:lang w:val="fr-CA"/>
              </w:rPr>
            </w:pPr>
            <w:r w:rsidRPr="0091618A">
              <w:rPr>
                <w:lang w:val="fr-CA"/>
              </w:rPr>
              <w:t>Event/diagnosis; stabilisation/preparation;</w:t>
            </w:r>
          </w:p>
          <w:p w14:paraId="740E8E86" w14:textId="77777777" w:rsidR="009A4AAD" w:rsidRPr="0091618A" w:rsidRDefault="009A4AAD" w:rsidP="0012375E">
            <w:pPr>
              <w:rPr>
                <w:lang w:val="fr-CA"/>
              </w:rPr>
            </w:pPr>
            <w:r w:rsidRPr="0091618A">
              <w:rPr>
                <w:lang w:val="fr-CA"/>
              </w:rPr>
              <w:t>Implementation/adaptation</w:t>
            </w:r>
          </w:p>
        </w:tc>
        <w:tc>
          <w:tcPr>
            <w:tcW w:w="0" w:type="auto"/>
          </w:tcPr>
          <w:p w14:paraId="6D7EA1E3" w14:textId="77777777" w:rsidR="009A4AAD" w:rsidRPr="0091618A" w:rsidRDefault="009A4AAD" w:rsidP="0012375E">
            <w:r w:rsidRPr="0091618A">
              <w:t>7</w:t>
            </w:r>
          </w:p>
        </w:tc>
        <w:tc>
          <w:tcPr>
            <w:tcW w:w="0" w:type="auto"/>
          </w:tcPr>
          <w:p w14:paraId="2E15815E" w14:textId="77777777" w:rsidR="009A4AAD" w:rsidRPr="0091618A" w:rsidRDefault="009A4AAD" w:rsidP="0012375E">
            <w:r w:rsidRPr="0091618A">
              <w:t>Phenomenology</w:t>
            </w:r>
          </w:p>
          <w:p w14:paraId="0A10CF64" w14:textId="77777777" w:rsidR="009A4AAD" w:rsidRPr="0091618A" w:rsidRDefault="009A4AAD" w:rsidP="0012375E">
            <w:r w:rsidRPr="0091618A">
              <w:t>Individual interviews</w:t>
            </w:r>
          </w:p>
        </w:tc>
        <w:tc>
          <w:tcPr>
            <w:tcW w:w="0" w:type="auto"/>
          </w:tcPr>
          <w:p w14:paraId="41F0D372" w14:textId="77777777" w:rsidR="009A4AAD" w:rsidRPr="0091618A" w:rsidRDefault="009A4AAD" w:rsidP="0012375E">
            <w:r w:rsidRPr="00331D18">
              <w:t>Up to 2 years post ICU discharge</w:t>
            </w:r>
          </w:p>
        </w:tc>
      </w:tr>
      <w:tr w:rsidR="009A4AAD" w:rsidRPr="0091618A" w14:paraId="17EB9526" w14:textId="77777777" w:rsidTr="0012375E">
        <w:tc>
          <w:tcPr>
            <w:tcW w:w="0" w:type="auto"/>
          </w:tcPr>
          <w:p w14:paraId="62B7EB07" w14:textId="77777777" w:rsidR="009A4AAD" w:rsidRPr="0091618A" w:rsidRDefault="009A4AAD" w:rsidP="0012375E">
            <w:r w:rsidRPr="0091618A">
              <w:t>Pattison 2015</w:t>
            </w:r>
          </w:p>
        </w:tc>
        <w:tc>
          <w:tcPr>
            <w:tcW w:w="0" w:type="auto"/>
          </w:tcPr>
          <w:p w14:paraId="44C0600E" w14:textId="77777777" w:rsidR="009A4AAD" w:rsidRPr="0091618A" w:rsidRDefault="009A4AAD" w:rsidP="0012375E">
            <w:r w:rsidRPr="0091618A">
              <w:t>UK</w:t>
            </w:r>
          </w:p>
        </w:tc>
        <w:tc>
          <w:tcPr>
            <w:tcW w:w="0" w:type="auto"/>
          </w:tcPr>
          <w:p w14:paraId="2331E43C" w14:textId="77777777" w:rsidR="009A4AAD" w:rsidRPr="0091618A" w:rsidRDefault="009A4AAD" w:rsidP="0012375E">
            <w:r w:rsidRPr="0091618A">
              <w:t xml:space="preserve">ICU and ongoing recovery needs </w:t>
            </w:r>
          </w:p>
        </w:tc>
        <w:tc>
          <w:tcPr>
            <w:tcW w:w="0" w:type="auto"/>
          </w:tcPr>
          <w:p w14:paraId="4C0DA1E5" w14:textId="77777777" w:rsidR="009A4AAD" w:rsidRPr="0091618A" w:rsidRDefault="009A4AAD" w:rsidP="0012375E">
            <w:r w:rsidRPr="0091618A">
              <w:rPr>
                <w:lang w:val="fr-CA"/>
              </w:rPr>
              <w:t>Event/diagnosis;</w:t>
            </w:r>
            <w:r w:rsidRPr="0091618A">
              <w:t xml:space="preserve"> implementation</w:t>
            </w:r>
          </w:p>
        </w:tc>
        <w:tc>
          <w:tcPr>
            <w:tcW w:w="0" w:type="auto"/>
          </w:tcPr>
          <w:p w14:paraId="4208AEB3" w14:textId="77777777" w:rsidR="009A4AAD" w:rsidRPr="0091618A" w:rsidRDefault="009A4AAD" w:rsidP="0012375E">
            <w:r w:rsidRPr="0091618A">
              <w:t xml:space="preserve">22 </w:t>
            </w:r>
          </w:p>
        </w:tc>
        <w:tc>
          <w:tcPr>
            <w:tcW w:w="0" w:type="auto"/>
          </w:tcPr>
          <w:p w14:paraId="6222E111" w14:textId="77777777" w:rsidR="009A4AAD" w:rsidRPr="0091618A" w:rsidRDefault="009A4AAD" w:rsidP="0012375E">
            <w:r w:rsidRPr="0091618A">
              <w:t>Grounded Theory</w:t>
            </w:r>
          </w:p>
          <w:p w14:paraId="6F21336C" w14:textId="77777777" w:rsidR="009A4AAD" w:rsidRPr="0091618A" w:rsidRDefault="009A4AAD" w:rsidP="0012375E">
            <w:r w:rsidRPr="0091618A">
              <w:t>Email interviews</w:t>
            </w:r>
          </w:p>
        </w:tc>
        <w:tc>
          <w:tcPr>
            <w:tcW w:w="0" w:type="auto"/>
          </w:tcPr>
          <w:p w14:paraId="67BEA5CD" w14:textId="77777777" w:rsidR="009A4AAD" w:rsidRPr="0091618A" w:rsidRDefault="009A4AAD" w:rsidP="0012375E">
            <w:r w:rsidRPr="0091618A">
              <w:t xml:space="preserve">2-4 weeks </w:t>
            </w:r>
            <w:r>
              <w:t xml:space="preserve">or </w:t>
            </w:r>
            <w:r w:rsidRPr="0091618A">
              <w:t>6 month</w:t>
            </w:r>
            <w:r>
              <w:t>s</w:t>
            </w:r>
            <w:r w:rsidRPr="0091618A">
              <w:t xml:space="preserve"> post hospital discharge</w:t>
            </w:r>
          </w:p>
        </w:tc>
      </w:tr>
      <w:tr w:rsidR="009A4AAD" w:rsidRPr="0091618A" w14:paraId="531DD61C" w14:textId="77777777" w:rsidTr="0012375E">
        <w:tc>
          <w:tcPr>
            <w:tcW w:w="0" w:type="auto"/>
          </w:tcPr>
          <w:p w14:paraId="43C586F4" w14:textId="77777777" w:rsidR="009A4AAD" w:rsidRPr="0091618A" w:rsidRDefault="009A4AAD" w:rsidP="0012375E">
            <w:r w:rsidRPr="0091618A">
              <w:t>Prinjha 2009</w:t>
            </w:r>
          </w:p>
        </w:tc>
        <w:tc>
          <w:tcPr>
            <w:tcW w:w="0" w:type="auto"/>
          </w:tcPr>
          <w:p w14:paraId="0BD728AB" w14:textId="77777777" w:rsidR="009A4AAD" w:rsidRPr="0091618A" w:rsidRDefault="009A4AAD" w:rsidP="0012375E">
            <w:r w:rsidRPr="0091618A">
              <w:t>UK</w:t>
            </w:r>
          </w:p>
        </w:tc>
        <w:tc>
          <w:tcPr>
            <w:tcW w:w="0" w:type="auto"/>
          </w:tcPr>
          <w:p w14:paraId="583FDC6B" w14:textId="77777777" w:rsidR="009A4AAD" w:rsidRPr="0091618A" w:rsidRDefault="009A4AAD" w:rsidP="0012375E">
            <w:r w:rsidRPr="0091618A">
              <w:t xml:space="preserve">ICU follow-up care after hospital discharge  </w:t>
            </w:r>
          </w:p>
        </w:tc>
        <w:tc>
          <w:tcPr>
            <w:tcW w:w="0" w:type="auto"/>
          </w:tcPr>
          <w:p w14:paraId="24F7ECD5" w14:textId="77777777" w:rsidR="009A4AAD" w:rsidRPr="0091618A" w:rsidRDefault="009A4AAD" w:rsidP="0012375E">
            <w:pPr>
              <w:rPr>
                <w:lang w:val="fr-CA"/>
              </w:rPr>
            </w:pPr>
            <w:r w:rsidRPr="0091618A">
              <w:rPr>
                <w:lang w:val="fr-CA"/>
              </w:rPr>
              <w:t xml:space="preserve">Implementation/adaptation </w:t>
            </w:r>
          </w:p>
          <w:p w14:paraId="564579CD" w14:textId="77777777" w:rsidR="009A4AAD" w:rsidRPr="0091618A" w:rsidRDefault="009A4AAD" w:rsidP="0012375E"/>
        </w:tc>
        <w:tc>
          <w:tcPr>
            <w:tcW w:w="0" w:type="auto"/>
          </w:tcPr>
          <w:p w14:paraId="425E7FD2" w14:textId="77777777" w:rsidR="009A4AAD" w:rsidRPr="0091618A" w:rsidRDefault="009A4AAD" w:rsidP="0012375E">
            <w:r w:rsidRPr="0091618A">
              <w:t>34</w:t>
            </w:r>
          </w:p>
        </w:tc>
        <w:tc>
          <w:tcPr>
            <w:tcW w:w="0" w:type="auto"/>
          </w:tcPr>
          <w:p w14:paraId="3E5A66AB" w14:textId="77777777" w:rsidR="009A4AAD" w:rsidRPr="0091618A" w:rsidRDefault="009A4AAD" w:rsidP="0012375E">
            <w:r w:rsidRPr="0091618A">
              <w:t>Descriptive</w:t>
            </w:r>
          </w:p>
          <w:p w14:paraId="2D217D9F" w14:textId="77777777" w:rsidR="009A4AAD" w:rsidRPr="0091618A" w:rsidRDefault="009A4AAD" w:rsidP="0012375E">
            <w:r w:rsidRPr="0091618A">
              <w:t>Individual interviews</w:t>
            </w:r>
          </w:p>
        </w:tc>
        <w:tc>
          <w:tcPr>
            <w:tcW w:w="0" w:type="auto"/>
          </w:tcPr>
          <w:p w14:paraId="78DD0BE2" w14:textId="77777777" w:rsidR="009A4AAD" w:rsidRPr="0091618A" w:rsidRDefault="009A4AAD" w:rsidP="0012375E">
            <w:r>
              <w:t>Post</w:t>
            </w:r>
            <w:r w:rsidRPr="0091618A">
              <w:t xml:space="preserve"> hospital discharge</w:t>
            </w:r>
          </w:p>
        </w:tc>
      </w:tr>
      <w:tr w:rsidR="009A4AAD" w:rsidRPr="0091618A" w14:paraId="484A2ED4" w14:textId="77777777" w:rsidTr="0012375E">
        <w:tc>
          <w:tcPr>
            <w:tcW w:w="0" w:type="auto"/>
          </w:tcPr>
          <w:p w14:paraId="3AABD780" w14:textId="77777777" w:rsidR="009A4AAD" w:rsidRPr="0091618A" w:rsidRDefault="009A4AAD" w:rsidP="0012375E">
            <w:r w:rsidRPr="0091618A">
              <w:t>Ramsay 2013</w:t>
            </w:r>
          </w:p>
        </w:tc>
        <w:tc>
          <w:tcPr>
            <w:tcW w:w="0" w:type="auto"/>
          </w:tcPr>
          <w:p w14:paraId="6D770F7B" w14:textId="77777777" w:rsidR="009A4AAD" w:rsidRPr="0091618A" w:rsidRDefault="009A4AAD" w:rsidP="0012375E">
            <w:r w:rsidRPr="0091618A">
              <w:t>UK</w:t>
            </w:r>
          </w:p>
        </w:tc>
        <w:tc>
          <w:tcPr>
            <w:tcW w:w="0" w:type="auto"/>
          </w:tcPr>
          <w:p w14:paraId="0B99D48D" w14:textId="77777777" w:rsidR="009A4AAD" w:rsidRPr="0091618A" w:rsidRDefault="009A4AAD" w:rsidP="0012375E">
            <w:r w:rsidRPr="0091618A">
              <w:t>ICU transfer to ward</w:t>
            </w:r>
          </w:p>
        </w:tc>
        <w:tc>
          <w:tcPr>
            <w:tcW w:w="0" w:type="auto"/>
          </w:tcPr>
          <w:p w14:paraId="277BEA3C" w14:textId="77777777" w:rsidR="009A4AAD" w:rsidRPr="0091618A" w:rsidRDefault="009A4AAD" w:rsidP="0012375E">
            <w:r w:rsidRPr="0091618A">
              <w:rPr>
                <w:lang w:val="fr-CA"/>
              </w:rPr>
              <w:t>Stabilisation</w:t>
            </w:r>
          </w:p>
        </w:tc>
        <w:tc>
          <w:tcPr>
            <w:tcW w:w="0" w:type="auto"/>
          </w:tcPr>
          <w:p w14:paraId="57D5BE70" w14:textId="77777777" w:rsidR="009A4AAD" w:rsidRPr="0091618A" w:rsidRDefault="009A4AAD" w:rsidP="0012375E">
            <w:r w:rsidRPr="0091618A">
              <w:t>20</w:t>
            </w:r>
          </w:p>
        </w:tc>
        <w:tc>
          <w:tcPr>
            <w:tcW w:w="0" w:type="auto"/>
          </w:tcPr>
          <w:p w14:paraId="3DF7A2D5" w14:textId="77777777" w:rsidR="009A4AAD" w:rsidRPr="0091618A" w:rsidRDefault="009A4AAD" w:rsidP="0012375E">
            <w:r w:rsidRPr="0091618A">
              <w:t>Descriptive</w:t>
            </w:r>
          </w:p>
          <w:p w14:paraId="602E9E8B" w14:textId="77777777" w:rsidR="009A4AAD" w:rsidRPr="0091618A" w:rsidRDefault="009A4AAD" w:rsidP="0012375E">
            <w:r w:rsidRPr="0091618A">
              <w:t>Individual interviews</w:t>
            </w:r>
          </w:p>
        </w:tc>
        <w:tc>
          <w:tcPr>
            <w:tcW w:w="0" w:type="auto"/>
          </w:tcPr>
          <w:p w14:paraId="77851A2D" w14:textId="77777777" w:rsidR="009A4AAD" w:rsidRPr="0091618A" w:rsidRDefault="009A4AAD" w:rsidP="0012375E">
            <w:r w:rsidRPr="0091618A">
              <w:t>Post hospital discharge</w:t>
            </w:r>
          </w:p>
        </w:tc>
      </w:tr>
      <w:tr w:rsidR="009A4AAD" w:rsidRPr="0091618A" w14:paraId="5FE3A076" w14:textId="77777777" w:rsidTr="0012375E">
        <w:tc>
          <w:tcPr>
            <w:tcW w:w="0" w:type="auto"/>
          </w:tcPr>
          <w:p w14:paraId="60F345DE" w14:textId="77777777" w:rsidR="009A4AAD" w:rsidRPr="0091618A" w:rsidRDefault="009A4AAD" w:rsidP="0012375E">
            <w:r w:rsidRPr="0091618A">
              <w:t>Ramsay</w:t>
            </w:r>
          </w:p>
          <w:p w14:paraId="6FCC4118" w14:textId="77777777" w:rsidR="009A4AAD" w:rsidRPr="0091618A" w:rsidRDefault="009A4AAD" w:rsidP="0012375E">
            <w:r w:rsidRPr="0091618A">
              <w:t xml:space="preserve">2016 </w:t>
            </w:r>
          </w:p>
        </w:tc>
        <w:tc>
          <w:tcPr>
            <w:tcW w:w="0" w:type="auto"/>
          </w:tcPr>
          <w:p w14:paraId="09EA21B2" w14:textId="77777777" w:rsidR="009A4AAD" w:rsidRPr="0091618A" w:rsidRDefault="009A4AAD" w:rsidP="0012375E">
            <w:r w:rsidRPr="0091618A">
              <w:t>UK</w:t>
            </w:r>
          </w:p>
        </w:tc>
        <w:tc>
          <w:tcPr>
            <w:tcW w:w="0" w:type="auto"/>
          </w:tcPr>
          <w:p w14:paraId="761B5365" w14:textId="77777777" w:rsidR="009A4AAD" w:rsidRPr="0091618A" w:rsidRDefault="009A4AAD" w:rsidP="0012375E">
            <w:r w:rsidRPr="0091618A">
              <w:t>Post ICU discharge to hospital discharge</w:t>
            </w:r>
          </w:p>
        </w:tc>
        <w:tc>
          <w:tcPr>
            <w:tcW w:w="0" w:type="auto"/>
          </w:tcPr>
          <w:p w14:paraId="115B5091" w14:textId="77777777" w:rsidR="009A4AAD" w:rsidRPr="0091618A" w:rsidRDefault="009A4AAD" w:rsidP="0012375E">
            <w:r w:rsidRPr="0091618A">
              <w:t xml:space="preserve">Preparation </w:t>
            </w:r>
          </w:p>
        </w:tc>
        <w:tc>
          <w:tcPr>
            <w:tcW w:w="0" w:type="auto"/>
          </w:tcPr>
          <w:p w14:paraId="772E7C5A" w14:textId="77777777" w:rsidR="009A4AAD" w:rsidRPr="0091618A" w:rsidRDefault="009A4AAD" w:rsidP="0012375E">
            <w:r w:rsidRPr="0091618A">
              <w:t xml:space="preserve">14 </w:t>
            </w:r>
          </w:p>
        </w:tc>
        <w:tc>
          <w:tcPr>
            <w:tcW w:w="0" w:type="auto"/>
          </w:tcPr>
          <w:p w14:paraId="4D6572F1" w14:textId="77777777" w:rsidR="009A4AAD" w:rsidRPr="0091618A" w:rsidRDefault="009A4AAD" w:rsidP="0012375E">
            <w:r w:rsidRPr="0091618A">
              <w:t>Descriptive</w:t>
            </w:r>
          </w:p>
          <w:p w14:paraId="47F77745" w14:textId="77777777" w:rsidR="009A4AAD" w:rsidRPr="0091618A" w:rsidRDefault="009A4AAD" w:rsidP="0012375E">
            <w:r w:rsidRPr="0091618A">
              <w:t>Focus group interviews</w:t>
            </w:r>
          </w:p>
        </w:tc>
        <w:tc>
          <w:tcPr>
            <w:tcW w:w="0" w:type="auto"/>
          </w:tcPr>
          <w:p w14:paraId="7BA7653C" w14:textId="77777777" w:rsidR="009A4AAD" w:rsidRPr="0091618A" w:rsidRDefault="009A4AAD" w:rsidP="0012375E">
            <w:r>
              <w:t>&gt;</w:t>
            </w:r>
            <w:r w:rsidRPr="0091618A">
              <w:t xml:space="preserve"> 3 months </w:t>
            </w:r>
            <w:r>
              <w:t xml:space="preserve">post </w:t>
            </w:r>
            <w:r w:rsidRPr="0091618A">
              <w:t>ICU discharge</w:t>
            </w:r>
          </w:p>
        </w:tc>
      </w:tr>
      <w:tr w:rsidR="009A4AAD" w:rsidRPr="0091618A" w14:paraId="6101991D" w14:textId="77777777" w:rsidTr="0012375E">
        <w:tc>
          <w:tcPr>
            <w:tcW w:w="0" w:type="auto"/>
          </w:tcPr>
          <w:p w14:paraId="3A8FBDD6" w14:textId="77777777" w:rsidR="009A4AAD" w:rsidRPr="0091618A" w:rsidRDefault="009A4AAD" w:rsidP="0012375E">
            <w:r w:rsidRPr="0091618A">
              <w:t>Strahan 2005</w:t>
            </w:r>
          </w:p>
        </w:tc>
        <w:tc>
          <w:tcPr>
            <w:tcW w:w="0" w:type="auto"/>
          </w:tcPr>
          <w:p w14:paraId="377294F5" w14:textId="77777777" w:rsidR="009A4AAD" w:rsidRPr="0091618A" w:rsidRDefault="009A4AAD" w:rsidP="0012375E">
            <w:r w:rsidRPr="0091618A">
              <w:t>UK</w:t>
            </w:r>
          </w:p>
        </w:tc>
        <w:tc>
          <w:tcPr>
            <w:tcW w:w="0" w:type="auto"/>
          </w:tcPr>
          <w:p w14:paraId="41C94928" w14:textId="77777777" w:rsidR="009A4AAD" w:rsidRPr="0091618A" w:rsidRDefault="009A4AAD" w:rsidP="0012375E">
            <w:r w:rsidRPr="0091618A">
              <w:t>ICU transfer to ward</w:t>
            </w:r>
          </w:p>
        </w:tc>
        <w:tc>
          <w:tcPr>
            <w:tcW w:w="0" w:type="auto"/>
          </w:tcPr>
          <w:p w14:paraId="62084850" w14:textId="77777777" w:rsidR="009A4AAD" w:rsidRPr="0091618A" w:rsidRDefault="009A4AAD" w:rsidP="0012375E">
            <w:r w:rsidRPr="0091618A">
              <w:t xml:space="preserve">Stabilisation </w:t>
            </w:r>
          </w:p>
        </w:tc>
        <w:tc>
          <w:tcPr>
            <w:tcW w:w="0" w:type="auto"/>
          </w:tcPr>
          <w:p w14:paraId="72CB1B85" w14:textId="77777777" w:rsidR="009A4AAD" w:rsidRPr="0091618A" w:rsidRDefault="009A4AAD" w:rsidP="0012375E">
            <w:r w:rsidRPr="0091618A">
              <w:t>10</w:t>
            </w:r>
          </w:p>
        </w:tc>
        <w:tc>
          <w:tcPr>
            <w:tcW w:w="0" w:type="auto"/>
          </w:tcPr>
          <w:p w14:paraId="74EBC42F" w14:textId="77777777" w:rsidR="009A4AAD" w:rsidRPr="0091618A" w:rsidRDefault="009A4AAD" w:rsidP="0012375E">
            <w:r w:rsidRPr="0091618A">
              <w:t>Phenomenology</w:t>
            </w:r>
          </w:p>
          <w:p w14:paraId="13D23D7B" w14:textId="77777777" w:rsidR="009A4AAD" w:rsidRPr="0091618A" w:rsidRDefault="009A4AAD" w:rsidP="0012375E">
            <w:r w:rsidRPr="0091618A">
              <w:t>Individual interviews</w:t>
            </w:r>
          </w:p>
        </w:tc>
        <w:tc>
          <w:tcPr>
            <w:tcW w:w="0" w:type="auto"/>
          </w:tcPr>
          <w:p w14:paraId="038D5BA6" w14:textId="77777777" w:rsidR="009A4AAD" w:rsidRPr="0091618A" w:rsidRDefault="009A4AAD" w:rsidP="0012375E">
            <w:r w:rsidRPr="0091618A">
              <w:t xml:space="preserve">3-5 days on the ward </w:t>
            </w:r>
          </w:p>
        </w:tc>
      </w:tr>
      <w:tr w:rsidR="009A4AAD" w:rsidRPr="0091618A" w14:paraId="0CCAAD1B" w14:textId="77777777" w:rsidTr="0012375E">
        <w:tc>
          <w:tcPr>
            <w:tcW w:w="0" w:type="auto"/>
          </w:tcPr>
          <w:p w14:paraId="155BD504" w14:textId="77777777" w:rsidR="009A4AAD" w:rsidRPr="0091618A" w:rsidRDefault="009A4AAD" w:rsidP="0012375E">
            <w:r w:rsidRPr="0091618A">
              <w:t>Williams 2009</w:t>
            </w:r>
          </w:p>
        </w:tc>
        <w:tc>
          <w:tcPr>
            <w:tcW w:w="0" w:type="auto"/>
          </w:tcPr>
          <w:p w14:paraId="7F07A802" w14:textId="77777777" w:rsidR="009A4AAD" w:rsidRPr="0091618A" w:rsidRDefault="009A4AAD" w:rsidP="0012375E">
            <w:r w:rsidRPr="0091618A">
              <w:t>UK</w:t>
            </w:r>
          </w:p>
        </w:tc>
        <w:tc>
          <w:tcPr>
            <w:tcW w:w="0" w:type="auto"/>
          </w:tcPr>
          <w:p w14:paraId="63C53F59" w14:textId="77777777" w:rsidR="009A4AAD" w:rsidRPr="0091618A" w:rsidRDefault="009A4AAD" w:rsidP="0012375E">
            <w:r w:rsidRPr="0091618A">
              <w:t>Illness experience/critical incident and its aftermath</w:t>
            </w:r>
          </w:p>
        </w:tc>
        <w:tc>
          <w:tcPr>
            <w:tcW w:w="0" w:type="auto"/>
          </w:tcPr>
          <w:p w14:paraId="211C2575" w14:textId="77777777" w:rsidR="009A4AAD" w:rsidRPr="0091618A" w:rsidRDefault="009A4AAD" w:rsidP="0012375E">
            <w:pPr>
              <w:rPr>
                <w:lang w:val="fr-CA"/>
              </w:rPr>
            </w:pPr>
            <w:r w:rsidRPr="0091618A">
              <w:rPr>
                <w:lang w:val="fr-CA"/>
              </w:rPr>
              <w:t>Event/diagnosis; stabilisation/preparation;</w:t>
            </w:r>
          </w:p>
          <w:p w14:paraId="4FD5B11A" w14:textId="77777777" w:rsidR="009A4AAD" w:rsidRPr="0091618A" w:rsidRDefault="009A4AAD" w:rsidP="0012375E">
            <w:pPr>
              <w:rPr>
                <w:lang w:val="fr-CA"/>
              </w:rPr>
            </w:pPr>
            <w:r w:rsidRPr="0091618A">
              <w:rPr>
                <w:lang w:val="fr-CA"/>
              </w:rPr>
              <w:t>Implementation/adaptation</w:t>
            </w:r>
          </w:p>
        </w:tc>
        <w:tc>
          <w:tcPr>
            <w:tcW w:w="0" w:type="auto"/>
          </w:tcPr>
          <w:p w14:paraId="53F803BE" w14:textId="77777777" w:rsidR="009A4AAD" w:rsidRPr="0091618A" w:rsidRDefault="009A4AAD" w:rsidP="0012375E">
            <w:r w:rsidRPr="0091618A">
              <w:t>5</w:t>
            </w:r>
          </w:p>
        </w:tc>
        <w:tc>
          <w:tcPr>
            <w:tcW w:w="0" w:type="auto"/>
          </w:tcPr>
          <w:p w14:paraId="6CB46CEF" w14:textId="77777777" w:rsidR="009A4AAD" w:rsidRPr="0091618A" w:rsidRDefault="009A4AAD" w:rsidP="0012375E">
            <w:r w:rsidRPr="0091618A">
              <w:t>Blended discourse, narrative and phenomenological approaches</w:t>
            </w:r>
          </w:p>
          <w:p w14:paraId="60C3EFA7" w14:textId="77777777" w:rsidR="009A4AAD" w:rsidRPr="0091618A" w:rsidRDefault="009A4AAD" w:rsidP="0012375E">
            <w:r w:rsidRPr="0091618A">
              <w:t>Individual interviews</w:t>
            </w:r>
          </w:p>
        </w:tc>
        <w:tc>
          <w:tcPr>
            <w:tcW w:w="0" w:type="auto"/>
          </w:tcPr>
          <w:p w14:paraId="57CDC9FC" w14:textId="77777777" w:rsidR="009A4AAD" w:rsidRPr="0091618A" w:rsidRDefault="009A4AAD" w:rsidP="0012375E">
            <w:r>
              <w:t>Early</w:t>
            </w:r>
            <w:r w:rsidRPr="0091618A">
              <w:t xml:space="preserve"> </w:t>
            </w:r>
            <w:r>
              <w:t>post</w:t>
            </w:r>
            <w:r w:rsidRPr="0091618A">
              <w:t xml:space="preserve"> hospital discharge and 1 year later</w:t>
            </w:r>
          </w:p>
        </w:tc>
      </w:tr>
    </w:tbl>
    <w:p w14:paraId="565F8F24" w14:textId="77777777" w:rsidR="00397667" w:rsidRDefault="00397667" w:rsidP="00397667"/>
    <w:p w14:paraId="2B0349F9" w14:textId="77777777" w:rsidR="009A4AAD" w:rsidRDefault="009A4AAD">
      <w:r>
        <w:br w:type="page"/>
      </w:r>
    </w:p>
    <w:p w14:paraId="38398C88" w14:textId="77777777" w:rsidR="00397667" w:rsidRDefault="009A4AAD" w:rsidP="00397667">
      <w:r>
        <w:lastRenderedPageBreak/>
        <w:t>Table 2. Study reported time</w:t>
      </w:r>
      <w:r w:rsidR="00C9082C">
        <w:t>-</w:t>
      </w:r>
      <w:r>
        <w:t>periods according to the Timing It Right framework</w:t>
      </w:r>
    </w:p>
    <w:tbl>
      <w:tblPr>
        <w:tblStyle w:val="TableGrid"/>
        <w:tblW w:w="0" w:type="auto"/>
        <w:tblLook w:val="04A0" w:firstRow="1" w:lastRow="0" w:firstColumn="1" w:lastColumn="0" w:noHBand="0" w:noVBand="1"/>
      </w:tblPr>
      <w:tblGrid>
        <w:gridCol w:w="2324"/>
        <w:gridCol w:w="2324"/>
        <w:gridCol w:w="2325"/>
        <w:gridCol w:w="2325"/>
        <w:gridCol w:w="2325"/>
        <w:gridCol w:w="2325"/>
      </w:tblGrid>
      <w:tr w:rsidR="00FE2764" w:rsidRPr="009A4AAD" w14:paraId="2CC3615D" w14:textId="77777777" w:rsidTr="00FE2764">
        <w:tc>
          <w:tcPr>
            <w:tcW w:w="2324" w:type="dxa"/>
          </w:tcPr>
          <w:p w14:paraId="12D1044B" w14:textId="77777777" w:rsidR="00FE2764" w:rsidRPr="009A4AAD" w:rsidRDefault="00FE2764">
            <w:pPr>
              <w:rPr>
                <w:sz w:val="18"/>
                <w:szCs w:val="18"/>
              </w:rPr>
            </w:pPr>
          </w:p>
        </w:tc>
        <w:tc>
          <w:tcPr>
            <w:tcW w:w="2324" w:type="dxa"/>
          </w:tcPr>
          <w:p w14:paraId="779E5E46" w14:textId="77777777" w:rsidR="00FE2764" w:rsidRPr="009A4AAD" w:rsidRDefault="00FE2764">
            <w:pPr>
              <w:rPr>
                <w:sz w:val="18"/>
                <w:szCs w:val="18"/>
              </w:rPr>
            </w:pPr>
            <w:r w:rsidRPr="009A4AAD">
              <w:rPr>
                <w:sz w:val="18"/>
                <w:szCs w:val="18"/>
              </w:rPr>
              <w:t>Event/diagnosis (ICU</w:t>
            </w:r>
          </w:p>
        </w:tc>
        <w:tc>
          <w:tcPr>
            <w:tcW w:w="2325" w:type="dxa"/>
          </w:tcPr>
          <w:p w14:paraId="1193AA01" w14:textId="77777777" w:rsidR="00FE2764" w:rsidRPr="009A4AAD" w:rsidRDefault="00FE2764" w:rsidP="00FE2764">
            <w:pPr>
              <w:rPr>
                <w:sz w:val="18"/>
                <w:szCs w:val="18"/>
              </w:rPr>
            </w:pPr>
            <w:r w:rsidRPr="009A4AAD">
              <w:rPr>
                <w:sz w:val="18"/>
                <w:szCs w:val="18"/>
              </w:rPr>
              <w:t>Stabilisation</w:t>
            </w:r>
          </w:p>
          <w:p w14:paraId="68EDA487" w14:textId="77777777" w:rsidR="00FE2764" w:rsidRPr="009A4AAD" w:rsidRDefault="00FE2764" w:rsidP="00FE2764">
            <w:pPr>
              <w:rPr>
                <w:sz w:val="18"/>
                <w:szCs w:val="18"/>
              </w:rPr>
            </w:pPr>
            <w:r w:rsidRPr="009A4AAD">
              <w:rPr>
                <w:sz w:val="18"/>
                <w:szCs w:val="18"/>
              </w:rPr>
              <w:t>(ICU to ward)</w:t>
            </w:r>
          </w:p>
        </w:tc>
        <w:tc>
          <w:tcPr>
            <w:tcW w:w="2325" w:type="dxa"/>
          </w:tcPr>
          <w:p w14:paraId="7FCDC9C6" w14:textId="77777777" w:rsidR="00FE2764" w:rsidRPr="009A4AAD" w:rsidRDefault="00FE2764" w:rsidP="00FE2764">
            <w:pPr>
              <w:rPr>
                <w:sz w:val="18"/>
                <w:szCs w:val="18"/>
              </w:rPr>
            </w:pPr>
            <w:r w:rsidRPr="009A4AAD">
              <w:rPr>
                <w:sz w:val="18"/>
                <w:szCs w:val="18"/>
              </w:rPr>
              <w:t>Preparation</w:t>
            </w:r>
          </w:p>
          <w:p w14:paraId="14C29F01" w14:textId="77777777" w:rsidR="00FE2764" w:rsidRPr="009A4AAD" w:rsidRDefault="00FE2764" w:rsidP="00FE2764">
            <w:pPr>
              <w:rPr>
                <w:sz w:val="18"/>
                <w:szCs w:val="18"/>
              </w:rPr>
            </w:pPr>
            <w:r w:rsidRPr="009A4AAD">
              <w:rPr>
                <w:sz w:val="18"/>
                <w:szCs w:val="18"/>
              </w:rPr>
              <w:t>(prior to hospital discharge)</w:t>
            </w:r>
          </w:p>
        </w:tc>
        <w:tc>
          <w:tcPr>
            <w:tcW w:w="2325" w:type="dxa"/>
          </w:tcPr>
          <w:p w14:paraId="095A9666" w14:textId="77777777" w:rsidR="00FE2764" w:rsidRPr="009A4AAD" w:rsidRDefault="00FE2764" w:rsidP="00FE2764">
            <w:pPr>
              <w:rPr>
                <w:sz w:val="18"/>
                <w:szCs w:val="18"/>
              </w:rPr>
            </w:pPr>
            <w:r w:rsidRPr="009A4AAD">
              <w:rPr>
                <w:sz w:val="18"/>
                <w:szCs w:val="18"/>
              </w:rPr>
              <w:t>Implementation</w:t>
            </w:r>
          </w:p>
          <w:p w14:paraId="734880E6" w14:textId="77777777" w:rsidR="00FE2764" w:rsidRPr="009A4AAD" w:rsidRDefault="00FE2764" w:rsidP="00FE2764">
            <w:pPr>
              <w:rPr>
                <w:sz w:val="18"/>
                <w:szCs w:val="18"/>
              </w:rPr>
            </w:pPr>
            <w:r w:rsidRPr="009A4AAD">
              <w:rPr>
                <w:sz w:val="18"/>
                <w:szCs w:val="18"/>
              </w:rPr>
              <w:t>(post-discharge up to 6 months)</w:t>
            </w:r>
          </w:p>
        </w:tc>
        <w:tc>
          <w:tcPr>
            <w:tcW w:w="2325" w:type="dxa"/>
          </w:tcPr>
          <w:p w14:paraId="3F85DA16" w14:textId="77777777" w:rsidR="00FE2764" w:rsidRPr="009A4AAD" w:rsidRDefault="00FE2764" w:rsidP="00FE2764">
            <w:pPr>
              <w:rPr>
                <w:sz w:val="18"/>
                <w:szCs w:val="18"/>
              </w:rPr>
            </w:pPr>
            <w:r w:rsidRPr="009A4AAD">
              <w:rPr>
                <w:sz w:val="18"/>
                <w:szCs w:val="18"/>
              </w:rPr>
              <w:t>Adaptation</w:t>
            </w:r>
          </w:p>
          <w:p w14:paraId="0D0C5271" w14:textId="77777777" w:rsidR="00FE2764" w:rsidRPr="009A4AAD" w:rsidRDefault="00FE2764" w:rsidP="00FE2764">
            <w:pPr>
              <w:rPr>
                <w:sz w:val="18"/>
                <w:szCs w:val="18"/>
              </w:rPr>
            </w:pPr>
            <w:r w:rsidRPr="009A4AAD">
              <w:rPr>
                <w:sz w:val="18"/>
                <w:szCs w:val="18"/>
              </w:rPr>
              <w:t>(post-discharge greater than 6 months)</w:t>
            </w:r>
          </w:p>
        </w:tc>
      </w:tr>
      <w:tr w:rsidR="00E36EDB" w:rsidRPr="009A4AAD" w14:paraId="06D8F7D0" w14:textId="77777777" w:rsidTr="00FE2764">
        <w:tc>
          <w:tcPr>
            <w:tcW w:w="2324" w:type="dxa"/>
          </w:tcPr>
          <w:p w14:paraId="5E7AFBFC" w14:textId="77777777" w:rsidR="00E36EDB" w:rsidRPr="009A4AAD" w:rsidRDefault="00E36EDB" w:rsidP="00E36EDB">
            <w:pPr>
              <w:rPr>
                <w:sz w:val="18"/>
                <w:szCs w:val="18"/>
              </w:rPr>
            </w:pPr>
            <w:r w:rsidRPr="009A4AAD">
              <w:rPr>
                <w:sz w:val="18"/>
                <w:szCs w:val="18"/>
              </w:rPr>
              <w:t>Adamson 2004</w:t>
            </w:r>
          </w:p>
        </w:tc>
        <w:tc>
          <w:tcPr>
            <w:tcW w:w="2324" w:type="dxa"/>
          </w:tcPr>
          <w:p w14:paraId="2F21CC2A" w14:textId="77777777" w:rsidR="00E36EDB" w:rsidRPr="009A4AAD" w:rsidRDefault="00E36EDB" w:rsidP="00E36EDB">
            <w:pPr>
              <w:rPr>
                <w:sz w:val="18"/>
                <w:szCs w:val="18"/>
              </w:rPr>
            </w:pPr>
            <w:r w:rsidRPr="009A4AAD">
              <w:rPr>
                <w:noProof/>
                <w:sz w:val="18"/>
                <w:szCs w:val="18"/>
                <w:lang w:eastAsia="en-GB"/>
              </w:rPr>
              <mc:AlternateContent>
                <mc:Choice Requires="wps">
                  <w:drawing>
                    <wp:anchor distT="0" distB="0" distL="114300" distR="114300" simplePos="0" relativeHeight="251760640" behindDoc="0" locked="0" layoutInCell="1" allowOverlap="1" wp14:anchorId="576B8112" wp14:editId="52437AFC">
                      <wp:simplePos x="0" y="0"/>
                      <wp:positionH relativeFrom="column">
                        <wp:posOffset>-49530</wp:posOffset>
                      </wp:positionH>
                      <wp:positionV relativeFrom="paragraph">
                        <wp:posOffset>21590</wp:posOffset>
                      </wp:positionV>
                      <wp:extent cx="1440180" cy="45719"/>
                      <wp:effectExtent l="0" t="19050" r="45720" b="31115"/>
                      <wp:wrapNone/>
                      <wp:docPr id="15" name="Right Arrow 15"/>
                      <wp:cNvGraphicFramePr/>
                      <a:graphic xmlns:a="http://schemas.openxmlformats.org/drawingml/2006/main">
                        <a:graphicData uri="http://schemas.microsoft.com/office/word/2010/wordprocessingShape">
                          <wps:wsp>
                            <wps:cNvSpPr/>
                            <wps:spPr>
                              <a:xfrm>
                                <a:off x="0" y="0"/>
                                <a:ext cx="144018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2DDC1F7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5" o:spid="_x0000_s1026" type="#_x0000_t13" style="position:absolute;margin-left:-3.9pt;margin-top:1.7pt;width:113.4pt;height:3.6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" adj="21257" fillcolor="#5b9bd5" strokecolor="#41719c" strokeweight="1pt"/>
                  </w:pict>
                </mc:Fallback>
              </mc:AlternateContent>
            </w:r>
          </w:p>
        </w:tc>
        <w:tc>
          <w:tcPr>
            <w:tcW w:w="2325" w:type="dxa"/>
          </w:tcPr>
          <w:p w14:paraId="3EA22406" w14:textId="77777777" w:rsidR="00E36EDB" w:rsidRPr="009A4AAD" w:rsidRDefault="00E36EDB" w:rsidP="00E36EDB">
            <w:pPr>
              <w:rPr>
                <w:sz w:val="18"/>
                <w:szCs w:val="18"/>
              </w:rPr>
            </w:pPr>
          </w:p>
        </w:tc>
        <w:tc>
          <w:tcPr>
            <w:tcW w:w="2325" w:type="dxa"/>
          </w:tcPr>
          <w:p w14:paraId="6D4CDFEE" w14:textId="77777777" w:rsidR="00E36EDB" w:rsidRPr="009A4AAD" w:rsidRDefault="00E36EDB" w:rsidP="00E36EDB">
            <w:pPr>
              <w:rPr>
                <w:sz w:val="18"/>
                <w:szCs w:val="18"/>
              </w:rPr>
            </w:pPr>
          </w:p>
        </w:tc>
        <w:tc>
          <w:tcPr>
            <w:tcW w:w="2325" w:type="dxa"/>
          </w:tcPr>
          <w:p w14:paraId="3937A0ED" w14:textId="77777777" w:rsidR="00E36EDB" w:rsidRPr="009A4AAD" w:rsidRDefault="00E36EDB" w:rsidP="00E36EDB">
            <w:pPr>
              <w:rPr>
                <w:sz w:val="18"/>
                <w:szCs w:val="18"/>
              </w:rPr>
            </w:pPr>
          </w:p>
        </w:tc>
        <w:tc>
          <w:tcPr>
            <w:tcW w:w="2325" w:type="dxa"/>
          </w:tcPr>
          <w:p w14:paraId="26257A7E" w14:textId="77777777" w:rsidR="00E36EDB" w:rsidRPr="009A4AAD" w:rsidRDefault="00E36EDB" w:rsidP="00E36EDB">
            <w:pPr>
              <w:rPr>
                <w:noProof/>
                <w:sz w:val="18"/>
                <w:szCs w:val="18"/>
                <w:lang w:eastAsia="en-GB"/>
              </w:rPr>
            </w:pPr>
          </w:p>
        </w:tc>
      </w:tr>
      <w:tr w:rsidR="00E36EDB" w:rsidRPr="009A4AAD" w14:paraId="05A02DD1" w14:textId="77777777" w:rsidTr="00FE2764">
        <w:tc>
          <w:tcPr>
            <w:tcW w:w="2324" w:type="dxa"/>
          </w:tcPr>
          <w:p w14:paraId="4CA79757" w14:textId="77777777" w:rsidR="00E36EDB" w:rsidRPr="009A4AAD" w:rsidRDefault="00E36EDB" w:rsidP="00E36EDB">
            <w:pPr>
              <w:rPr>
                <w:sz w:val="18"/>
                <w:szCs w:val="18"/>
              </w:rPr>
            </w:pPr>
            <w:r w:rsidRPr="009A4AAD">
              <w:rPr>
                <w:sz w:val="18"/>
                <w:szCs w:val="18"/>
              </w:rPr>
              <w:t>Cypress 2011</w:t>
            </w:r>
          </w:p>
        </w:tc>
        <w:tc>
          <w:tcPr>
            <w:tcW w:w="2324" w:type="dxa"/>
          </w:tcPr>
          <w:p w14:paraId="5465C7F6" w14:textId="77777777" w:rsidR="00E36EDB" w:rsidRPr="009A4AAD" w:rsidRDefault="00E36EDB" w:rsidP="00E36EDB">
            <w:pPr>
              <w:rPr>
                <w:sz w:val="18"/>
                <w:szCs w:val="18"/>
              </w:rPr>
            </w:pPr>
            <w:r w:rsidRPr="009A4AAD">
              <w:rPr>
                <w:noProof/>
                <w:sz w:val="18"/>
                <w:szCs w:val="18"/>
                <w:lang w:eastAsia="en-GB"/>
              </w:rPr>
              <mc:AlternateContent>
                <mc:Choice Requires="wps">
                  <w:drawing>
                    <wp:anchor distT="0" distB="0" distL="114300" distR="114300" simplePos="0" relativeHeight="251761664" behindDoc="0" locked="0" layoutInCell="1" allowOverlap="1" wp14:anchorId="01D20186" wp14:editId="70911B56">
                      <wp:simplePos x="0" y="0"/>
                      <wp:positionH relativeFrom="column">
                        <wp:posOffset>-57150</wp:posOffset>
                      </wp:positionH>
                      <wp:positionV relativeFrom="paragraph">
                        <wp:posOffset>19685</wp:posOffset>
                      </wp:positionV>
                      <wp:extent cx="1440180" cy="45719"/>
                      <wp:effectExtent l="0" t="19050" r="45720" b="31115"/>
                      <wp:wrapNone/>
                      <wp:docPr id="16" name="Right Arrow 16"/>
                      <wp:cNvGraphicFramePr/>
                      <a:graphic xmlns:a="http://schemas.openxmlformats.org/drawingml/2006/main">
                        <a:graphicData uri="http://schemas.microsoft.com/office/word/2010/wordprocessingShape">
                          <wps:wsp>
                            <wps:cNvSpPr/>
                            <wps:spPr>
                              <a:xfrm>
                                <a:off x="0" y="0"/>
                                <a:ext cx="144018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24A0BE30" id="Right Arrow 16" o:spid="_x0000_s1026" type="#_x0000_t13" style="position:absolute;margin-left:-4.5pt;margin-top:1.55pt;width:113.4pt;height:3.6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" adj="21257" fillcolor="#5b9bd5" strokecolor="#41719c" strokeweight="1pt"/>
                  </w:pict>
                </mc:Fallback>
              </mc:AlternateContent>
            </w:r>
          </w:p>
        </w:tc>
        <w:tc>
          <w:tcPr>
            <w:tcW w:w="2325" w:type="dxa"/>
          </w:tcPr>
          <w:p w14:paraId="5FB4FCA9" w14:textId="77777777" w:rsidR="00E36EDB" w:rsidRPr="009A4AAD" w:rsidRDefault="00E36EDB" w:rsidP="00E36EDB">
            <w:pPr>
              <w:rPr>
                <w:sz w:val="18"/>
                <w:szCs w:val="18"/>
              </w:rPr>
            </w:pPr>
          </w:p>
        </w:tc>
        <w:tc>
          <w:tcPr>
            <w:tcW w:w="2325" w:type="dxa"/>
          </w:tcPr>
          <w:p w14:paraId="3D4DC67F" w14:textId="77777777" w:rsidR="00E36EDB" w:rsidRPr="009A4AAD" w:rsidRDefault="00E36EDB" w:rsidP="00E36EDB">
            <w:pPr>
              <w:rPr>
                <w:sz w:val="18"/>
                <w:szCs w:val="18"/>
              </w:rPr>
            </w:pPr>
          </w:p>
        </w:tc>
        <w:tc>
          <w:tcPr>
            <w:tcW w:w="2325" w:type="dxa"/>
          </w:tcPr>
          <w:p w14:paraId="6BC4CD93" w14:textId="77777777" w:rsidR="00E36EDB" w:rsidRPr="009A4AAD" w:rsidRDefault="00E36EDB" w:rsidP="00E36EDB">
            <w:pPr>
              <w:rPr>
                <w:sz w:val="18"/>
                <w:szCs w:val="18"/>
              </w:rPr>
            </w:pPr>
          </w:p>
        </w:tc>
        <w:tc>
          <w:tcPr>
            <w:tcW w:w="2325" w:type="dxa"/>
          </w:tcPr>
          <w:p w14:paraId="780F7FA1" w14:textId="77777777" w:rsidR="00E36EDB" w:rsidRPr="009A4AAD" w:rsidRDefault="00E36EDB" w:rsidP="00E36EDB">
            <w:pPr>
              <w:rPr>
                <w:noProof/>
                <w:sz w:val="18"/>
                <w:szCs w:val="18"/>
                <w:lang w:eastAsia="en-GB"/>
              </w:rPr>
            </w:pPr>
          </w:p>
        </w:tc>
      </w:tr>
      <w:tr w:rsidR="00E36EDB" w:rsidRPr="009A4AAD" w14:paraId="60EE8B45" w14:textId="77777777" w:rsidTr="00FE2764">
        <w:tc>
          <w:tcPr>
            <w:tcW w:w="2324" w:type="dxa"/>
          </w:tcPr>
          <w:p w14:paraId="6D0A54CF" w14:textId="77777777" w:rsidR="00E36EDB" w:rsidRPr="009A4AAD" w:rsidRDefault="00E36EDB" w:rsidP="00E36EDB">
            <w:pPr>
              <w:rPr>
                <w:sz w:val="18"/>
                <w:szCs w:val="18"/>
              </w:rPr>
            </w:pPr>
            <w:r w:rsidRPr="009A4AAD">
              <w:rPr>
                <w:sz w:val="18"/>
                <w:szCs w:val="18"/>
              </w:rPr>
              <w:t>Jones 2003</w:t>
            </w:r>
          </w:p>
        </w:tc>
        <w:tc>
          <w:tcPr>
            <w:tcW w:w="2324" w:type="dxa"/>
          </w:tcPr>
          <w:p w14:paraId="406477A5" w14:textId="77777777" w:rsidR="00E36EDB" w:rsidRPr="009A4AAD" w:rsidRDefault="00E36EDB" w:rsidP="00E36EDB">
            <w:pPr>
              <w:rPr>
                <w:sz w:val="18"/>
                <w:szCs w:val="18"/>
              </w:rPr>
            </w:pPr>
            <w:r w:rsidRPr="009A4AAD">
              <w:rPr>
                <w:noProof/>
                <w:sz w:val="18"/>
                <w:szCs w:val="18"/>
                <w:lang w:eastAsia="en-GB"/>
              </w:rPr>
              <mc:AlternateContent>
                <mc:Choice Requires="wps">
                  <w:drawing>
                    <wp:anchor distT="0" distB="0" distL="114300" distR="114300" simplePos="0" relativeHeight="251762688" behindDoc="0" locked="0" layoutInCell="1" allowOverlap="1" wp14:anchorId="09D2B227" wp14:editId="7309289A">
                      <wp:simplePos x="0" y="0"/>
                      <wp:positionH relativeFrom="column">
                        <wp:posOffset>-57150</wp:posOffset>
                      </wp:positionH>
                      <wp:positionV relativeFrom="paragraph">
                        <wp:posOffset>26035</wp:posOffset>
                      </wp:positionV>
                      <wp:extent cx="1440180" cy="45719"/>
                      <wp:effectExtent l="0" t="19050" r="45720" b="31115"/>
                      <wp:wrapNone/>
                      <wp:docPr id="17" name="Right Arrow 17"/>
                      <wp:cNvGraphicFramePr/>
                      <a:graphic xmlns:a="http://schemas.openxmlformats.org/drawingml/2006/main">
                        <a:graphicData uri="http://schemas.microsoft.com/office/word/2010/wordprocessingShape">
                          <wps:wsp>
                            <wps:cNvSpPr/>
                            <wps:spPr>
                              <a:xfrm>
                                <a:off x="0" y="0"/>
                                <a:ext cx="144018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3A269628" id="Right Arrow 17" o:spid="_x0000_s1026" type="#_x0000_t13" style="position:absolute;margin-left:-4.5pt;margin-top:2.05pt;width:113.4pt;height:3.6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" adj="21257" fillcolor="#5b9bd5" strokecolor="#41719c" strokeweight="1pt"/>
                  </w:pict>
                </mc:Fallback>
              </mc:AlternateContent>
            </w:r>
          </w:p>
        </w:tc>
        <w:tc>
          <w:tcPr>
            <w:tcW w:w="2325" w:type="dxa"/>
          </w:tcPr>
          <w:p w14:paraId="694EC4E3" w14:textId="77777777" w:rsidR="00E36EDB" w:rsidRPr="009A4AAD" w:rsidRDefault="00E36EDB" w:rsidP="00E36EDB">
            <w:pPr>
              <w:rPr>
                <w:sz w:val="18"/>
                <w:szCs w:val="18"/>
              </w:rPr>
            </w:pPr>
          </w:p>
        </w:tc>
        <w:tc>
          <w:tcPr>
            <w:tcW w:w="2325" w:type="dxa"/>
          </w:tcPr>
          <w:p w14:paraId="0DE43167" w14:textId="77777777" w:rsidR="00E36EDB" w:rsidRPr="009A4AAD" w:rsidRDefault="00E36EDB" w:rsidP="00E36EDB">
            <w:pPr>
              <w:rPr>
                <w:sz w:val="18"/>
                <w:szCs w:val="18"/>
              </w:rPr>
            </w:pPr>
          </w:p>
        </w:tc>
        <w:tc>
          <w:tcPr>
            <w:tcW w:w="2325" w:type="dxa"/>
          </w:tcPr>
          <w:p w14:paraId="0647F657" w14:textId="77777777" w:rsidR="00E36EDB" w:rsidRPr="009A4AAD" w:rsidRDefault="00E36EDB" w:rsidP="00E36EDB">
            <w:pPr>
              <w:rPr>
                <w:sz w:val="18"/>
                <w:szCs w:val="18"/>
              </w:rPr>
            </w:pPr>
          </w:p>
        </w:tc>
        <w:tc>
          <w:tcPr>
            <w:tcW w:w="2325" w:type="dxa"/>
          </w:tcPr>
          <w:p w14:paraId="11C22ABF" w14:textId="77777777" w:rsidR="00E36EDB" w:rsidRPr="009A4AAD" w:rsidRDefault="00E36EDB" w:rsidP="00E36EDB">
            <w:pPr>
              <w:rPr>
                <w:noProof/>
                <w:sz w:val="18"/>
                <w:szCs w:val="18"/>
                <w:lang w:eastAsia="en-GB"/>
              </w:rPr>
            </w:pPr>
          </w:p>
        </w:tc>
      </w:tr>
      <w:tr w:rsidR="00E36EDB" w:rsidRPr="009A4AAD" w14:paraId="391C2061" w14:textId="77777777" w:rsidTr="00FE2764">
        <w:tc>
          <w:tcPr>
            <w:tcW w:w="2324" w:type="dxa"/>
          </w:tcPr>
          <w:p w14:paraId="3A61C483" w14:textId="77777777" w:rsidR="00E36EDB" w:rsidRPr="009A4AAD" w:rsidRDefault="00E36EDB" w:rsidP="00E36EDB">
            <w:pPr>
              <w:rPr>
                <w:sz w:val="18"/>
                <w:szCs w:val="18"/>
              </w:rPr>
            </w:pPr>
            <w:r w:rsidRPr="009A4AAD">
              <w:rPr>
                <w:sz w:val="18"/>
                <w:szCs w:val="18"/>
              </w:rPr>
              <w:t>Hupcey 2000</w:t>
            </w:r>
          </w:p>
        </w:tc>
        <w:tc>
          <w:tcPr>
            <w:tcW w:w="2324" w:type="dxa"/>
          </w:tcPr>
          <w:p w14:paraId="53BCA563" w14:textId="77777777" w:rsidR="00E36EDB" w:rsidRPr="009A4AAD" w:rsidRDefault="00E36EDB" w:rsidP="00E36EDB">
            <w:pPr>
              <w:rPr>
                <w:sz w:val="18"/>
                <w:szCs w:val="18"/>
              </w:rPr>
            </w:pPr>
            <w:r w:rsidRPr="009A4AAD">
              <w:rPr>
                <w:noProof/>
                <w:sz w:val="18"/>
                <w:szCs w:val="18"/>
                <w:lang w:eastAsia="en-GB"/>
              </w:rPr>
              <mc:AlternateContent>
                <mc:Choice Requires="wps">
                  <w:drawing>
                    <wp:anchor distT="0" distB="0" distL="114300" distR="114300" simplePos="0" relativeHeight="251763712" behindDoc="0" locked="0" layoutInCell="1" allowOverlap="1" wp14:anchorId="4167A31E" wp14:editId="3FE98373">
                      <wp:simplePos x="0" y="0"/>
                      <wp:positionH relativeFrom="column">
                        <wp:posOffset>-57150</wp:posOffset>
                      </wp:positionH>
                      <wp:positionV relativeFrom="paragraph">
                        <wp:posOffset>24130</wp:posOffset>
                      </wp:positionV>
                      <wp:extent cx="1440180" cy="45719"/>
                      <wp:effectExtent l="0" t="19050" r="45720" b="31115"/>
                      <wp:wrapNone/>
                      <wp:docPr id="18" name="Right Arrow 18"/>
                      <wp:cNvGraphicFramePr/>
                      <a:graphic xmlns:a="http://schemas.openxmlformats.org/drawingml/2006/main">
                        <a:graphicData uri="http://schemas.microsoft.com/office/word/2010/wordprocessingShape">
                          <wps:wsp>
                            <wps:cNvSpPr/>
                            <wps:spPr>
                              <a:xfrm>
                                <a:off x="0" y="0"/>
                                <a:ext cx="144018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0A7F326E" id="Right Arrow 18" o:spid="_x0000_s1026" type="#_x0000_t13" style="position:absolute;margin-left:-4.5pt;margin-top:1.9pt;width:113.4pt;height:3.6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" adj="21257" fillcolor="#5b9bd5" strokecolor="#41719c" strokeweight="1pt"/>
                  </w:pict>
                </mc:Fallback>
              </mc:AlternateContent>
            </w:r>
          </w:p>
        </w:tc>
        <w:tc>
          <w:tcPr>
            <w:tcW w:w="2325" w:type="dxa"/>
          </w:tcPr>
          <w:p w14:paraId="0721B1F7" w14:textId="77777777" w:rsidR="00E36EDB" w:rsidRPr="009A4AAD" w:rsidRDefault="00E36EDB" w:rsidP="00E36EDB">
            <w:pPr>
              <w:rPr>
                <w:sz w:val="18"/>
                <w:szCs w:val="18"/>
              </w:rPr>
            </w:pPr>
          </w:p>
        </w:tc>
        <w:tc>
          <w:tcPr>
            <w:tcW w:w="2325" w:type="dxa"/>
          </w:tcPr>
          <w:p w14:paraId="32B512E5" w14:textId="77777777" w:rsidR="00E36EDB" w:rsidRPr="009A4AAD" w:rsidRDefault="00E36EDB" w:rsidP="00E36EDB">
            <w:pPr>
              <w:rPr>
                <w:sz w:val="18"/>
                <w:szCs w:val="18"/>
              </w:rPr>
            </w:pPr>
          </w:p>
        </w:tc>
        <w:tc>
          <w:tcPr>
            <w:tcW w:w="2325" w:type="dxa"/>
          </w:tcPr>
          <w:p w14:paraId="67A29D93" w14:textId="77777777" w:rsidR="00E36EDB" w:rsidRPr="009A4AAD" w:rsidRDefault="00E36EDB" w:rsidP="00E36EDB">
            <w:pPr>
              <w:rPr>
                <w:sz w:val="18"/>
                <w:szCs w:val="18"/>
              </w:rPr>
            </w:pPr>
          </w:p>
        </w:tc>
        <w:tc>
          <w:tcPr>
            <w:tcW w:w="2325" w:type="dxa"/>
          </w:tcPr>
          <w:p w14:paraId="64840E0E" w14:textId="77777777" w:rsidR="00E36EDB" w:rsidRPr="009A4AAD" w:rsidRDefault="00E36EDB" w:rsidP="00E36EDB">
            <w:pPr>
              <w:rPr>
                <w:noProof/>
                <w:sz w:val="18"/>
                <w:szCs w:val="18"/>
                <w:lang w:eastAsia="en-GB"/>
              </w:rPr>
            </w:pPr>
          </w:p>
        </w:tc>
      </w:tr>
      <w:tr w:rsidR="00E36EDB" w:rsidRPr="009A4AAD" w14:paraId="64F4C8FB" w14:textId="77777777" w:rsidTr="00FE2764">
        <w:tc>
          <w:tcPr>
            <w:tcW w:w="2324" w:type="dxa"/>
          </w:tcPr>
          <w:p w14:paraId="0712F54B" w14:textId="77777777" w:rsidR="00E36EDB" w:rsidRPr="009A4AAD" w:rsidRDefault="00E36EDB" w:rsidP="00E36EDB">
            <w:pPr>
              <w:rPr>
                <w:sz w:val="18"/>
                <w:szCs w:val="18"/>
              </w:rPr>
            </w:pPr>
            <w:r w:rsidRPr="009A4AAD">
              <w:rPr>
                <w:sz w:val="18"/>
                <w:szCs w:val="18"/>
              </w:rPr>
              <w:t>Hupcey 2001</w:t>
            </w:r>
          </w:p>
        </w:tc>
        <w:tc>
          <w:tcPr>
            <w:tcW w:w="2324" w:type="dxa"/>
          </w:tcPr>
          <w:p w14:paraId="7D58FFBB" w14:textId="77777777" w:rsidR="00E36EDB" w:rsidRPr="009A4AAD" w:rsidRDefault="00E36EDB" w:rsidP="00E36EDB">
            <w:pPr>
              <w:rPr>
                <w:sz w:val="18"/>
                <w:szCs w:val="18"/>
              </w:rPr>
            </w:pPr>
            <w:r w:rsidRPr="009A4AAD">
              <w:rPr>
                <w:noProof/>
                <w:sz w:val="18"/>
                <w:szCs w:val="18"/>
                <w:lang w:eastAsia="en-GB"/>
              </w:rPr>
              <mc:AlternateContent>
                <mc:Choice Requires="wps">
                  <w:drawing>
                    <wp:anchor distT="0" distB="0" distL="114300" distR="114300" simplePos="0" relativeHeight="251764736" behindDoc="0" locked="0" layoutInCell="1" allowOverlap="1" wp14:anchorId="7C64AC8A" wp14:editId="3D3C1B33">
                      <wp:simplePos x="0" y="0"/>
                      <wp:positionH relativeFrom="column">
                        <wp:posOffset>-69215</wp:posOffset>
                      </wp:positionH>
                      <wp:positionV relativeFrom="paragraph">
                        <wp:posOffset>31115</wp:posOffset>
                      </wp:positionV>
                      <wp:extent cx="1463040" cy="45719"/>
                      <wp:effectExtent l="0" t="19050" r="41910" b="31115"/>
                      <wp:wrapNone/>
                      <wp:docPr id="19" name="Right Arrow 19"/>
                      <wp:cNvGraphicFramePr/>
                      <a:graphic xmlns:a="http://schemas.openxmlformats.org/drawingml/2006/main">
                        <a:graphicData uri="http://schemas.microsoft.com/office/word/2010/wordprocessingShape">
                          <wps:wsp>
                            <wps:cNvSpPr/>
                            <wps:spPr>
                              <a:xfrm>
                                <a:off x="0" y="0"/>
                                <a:ext cx="146304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1910B483" id="Right Arrow 19" o:spid="_x0000_s1026" type="#_x0000_t13" style="position:absolute;margin-left:-5.45pt;margin-top:2.45pt;width:115.2pt;height:3.6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" adj="21263" fillcolor="#5b9bd5" strokecolor="#41719c" strokeweight="1pt"/>
                  </w:pict>
                </mc:Fallback>
              </mc:AlternateContent>
            </w:r>
          </w:p>
        </w:tc>
        <w:tc>
          <w:tcPr>
            <w:tcW w:w="2325" w:type="dxa"/>
          </w:tcPr>
          <w:p w14:paraId="5A579FB2" w14:textId="77777777" w:rsidR="00E36EDB" w:rsidRPr="009A4AAD" w:rsidRDefault="00E36EDB" w:rsidP="00E36EDB">
            <w:pPr>
              <w:rPr>
                <w:sz w:val="18"/>
                <w:szCs w:val="18"/>
              </w:rPr>
            </w:pPr>
          </w:p>
        </w:tc>
        <w:tc>
          <w:tcPr>
            <w:tcW w:w="2325" w:type="dxa"/>
          </w:tcPr>
          <w:p w14:paraId="6E9645C1" w14:textId="77777777" w:rsidR="00E36EDB" w:rsidRPr="009A4AAD" w:rsidRDefault="00E36EDB" w:rsidP="00E36EDB">
            <w:pPr>
              <w:rPr>
                <w:sz w:val="18"/>
                <w:szCs w:val="18"/>
              </w:rPr>
            </w:pPr>
          </w:p>
        </w:tc>
        <w:tc>
          <w:tcPr>
            <w:tcW w:w="2325" w:type="dxa"/>
          </w:tcPr>
          <w:p w14:paraId="15FEF201" w14:textId="77777777" w:rsidR="00E36EDB" w:rsidRPr="009A4AAD" w:rsidRDefault="00E36EDB" w:rsidP="00E36EDB">
            <w:pPr>
              <w:rPr>
                <w:sz w:val="18"/>
                <w:szCs w:val="18"/>
              </w:rPr>
            </w:pPr>
          </w:p>
        </w:tc>
        <w:tc>
          <w:tcPr>
            <w:tcW w:w="2325" w:type="dxa"/>
          </w:tcPr>
          <w:p w14:paraId="7096D1A0" w14:textId="77777777" w:rsidR="00E36EDB" w:rsidRPr="009A4AAD" w:rsidRDefault="00E36EDB" w:rsidP="00E36EDB">
            <w:pPr>
              <w:rPr>
                <w:noProof/>
                <w:sz w:val="18"/>
                <w:szCs w:val="18"/>
                <w:lang w:eastAsia="en-GB"/>
              </w:rPr>
            </w:pPr>
          </w:p>
        </w:tc>
      </w:tr>
      <w:tr w:rsidR="00C45058" w:rsidRPr="009A4AAD" w14:paraId="09C701C1" w14:textId="77777777" w:rsidTr="00FE2764">
        <w:tc>
          <w:tcPr>
            <w:tcW w:w="2324" w:type="dxa"/>
          </w:tcPr>
          <w:p w14:paraId="1DCF27B7" w14:textId="77777777" w:rsidR="00C45058" w:rsidRPr="009A4AAD" w:rsidRDefault="00C45058" w:rsidP="00E36EDB">
            <w:pPr>
              <w:rPr>
                <w:sz w:val="18"/>
                <w:szCs w:val="18"/>
              </w:rPr>
            </w:pPr>
            <w:r w:rsidRPr="009A4AAD">
              <w:rPr>
                <w:sz w:val="18"/>
                <w:szCs w:val="18"/>
              </w:rPr>
              <w:t>Magarey 2005</w:t>
            </w:r>
          </w:p>
        </w:tc>
        <w:tc>
          <w:tcPr>
            <w:tcW w:w="2324" w:type="dxa"/>
          </w:tcPr>
          <w:p w14:paraId="2F336BDA" w14:textId="77777777" w:rsidR="00C45058" w:rsidRPr="009A4AAD" w:rsidRDefault="00C45058" w:rsidP="00E36EDB">
            <w:pPr>
              <w:rPr>
                <w:noProof/>
                <w:sz w:val="18"/>
                <w:szCs w:val="18"/>
                <w:lang w:eastAsia="en-GB"/>
              </w:rPr>
            </w:pPr>
            <w:r w:rsidRPr="009A4AAD">
              <w:rPr>
                <w:noProof/>
                <w:sz w:val="18"/>
                <w:szCs w:val="18"/>
                <w:lang w:eastAsia="en-GB"/>
              </w:rPr>
              <mc:AlternateContent>
                <mc:Choice Requires="wps">
                  <w:drawing>
                    <wp:anchor distT="0" distB="0" distL="114300" distR="114300" simplePos="0" relativeHeight="251824128" behindDoc="0" locked="0" layoutInCell="1" allowOverlap="1" wp14:anchorId="45EC511D" wp14:editId="15F09A5B">
                      <wp:simplePos x="0" y="0"/>
                      <wp:positionH relativeFrom="column">
                        <wp:posOffset>-53975</wp:posOffset>
                      </wp:positionH>
                      <wp:positionV relativeFrom="paragraph">
                        <wp:posOffset>69215</wp:posOffset>
                      </wp:positionV>
                      <wp:extent cx="1447800" cy="45719"/>
                      <wp:effectExtent l="0" t="19050" r="38100" b="31115"/>
                      <wp:wrapNone/>
                      <wp:docPr id="29" name="Right Arrow 29"/>
                      <wp:cNvGraphicFramePr/>
                      <a:graphic xmlns:a="http://schemas.openxmlformats.org/drawingml/2006/main">
                        <a:graphicData uri="http://schemas.microsoft.com/office/word/2010/wordprocessingShape">
                          <wps:wsp>
                            <wps:cNvSpPr/>
                            <wps:spPr>
                              <a:xfrm flipV="1">
                                <a:off x="0" y="0"/>
                                <a:ext cx="144780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4630684F" id="Right Arrow 29" o:spid="_x0000_s1026" type="#_x0000_t13" style="position:absolute;margin-left:-4.25pt;margin-top:5.45pt;width:114pt;height:3.6pt;flip:y;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" adj="21259" fillcolor="#5b9bd5" strokecolor="#41719c" strokeweight="1pt"/>
                  </w:pict>
                </mc:Fallback>
              </mc:AlternateContent>
            </w:r>
          </w:p>
        </w:tc>
        <w:tc>
          <w:tcPr>
            <w:tcW w:w="2325" w:type="dxa"/>
          </w:tcPr>
          <w:p w14:paraId="62BD51E6" w14:textId="77777777" w:rsidR="00C45058" w:rsidRPr="009A4AAD" w:rsidRDefault="00C45058" w:rsidP="00E36EDB">
            <w:pPr>
              <w:rPr>
                <w:sz w:val="18"/>
                <w:szCs w:val="18"/>
              </w:rPr>
            </w:pPr>
          </w:p>
        </w:tc>
        <w:tc>
          <w:tcPr>
            <w:tcW w:w="2325" w:type="dxa"/>
          </w:tcPr>
          <w:p w14:paraId="13FBDE3E" w14:textId="77777777" w:rsidR="00C45058" w:rsidRPr="009A4AAD" w:rsidRDefault="00C45058" w:rsidP="00E36EDB">
            <w:pPr>
              <w:rPr>
                <w:sz w:val="18"/>
                <w:szCs w:val="18"/>
              </w:rPr>
            </w:pPr>
          </w:p>
        </w:tc>
        <w:tc>
          <w:tcPr>
            <w:tcW w:w="2325" w:type="dxa"/>
          </w:tcPr>
          <w:p w14:paraId="4089A366" w14:textId="77777777" w:rsidR="00C45058" w:rsidRPr="009A4AAD" w:rsidRDefault="00C45058" w:rsidP="00E36EDB">
            <w:pPr>
              <w:rPr>
                <w:sz w:val="18"/>
                <w:szCs w:val="18"/>
              </w:rPr>
            </w:pPr>
          </w:p>
        </w:tc>
        <w:tc>
          <w:tcPr>
            <w:tcW w:w="2325" w:type="dxa"/>
          </w:tcPr>
          <w:p w14:paraId="7B4E66B4" w14:textId="77777777" w:rsidR="00C45058" w:rsidRPr="009A4AAD" w:rsidRDefault="00C45058" w:rsidP="00E36EDB">
            <w:pPr>
              <w:rPr>
                <w:noProof/>
                <w:sz w:val="18"/>
                <w:szCs w:val="18"/>
                <w:lang w:eastAsia="en-GB"/>
              </w:rPr>
            </w:pPr>
          </w:p>
        </w:tc>
      </w:tr>
      <w:tr w:rsidR="00E36EDB" w:rsidRPr="009A4AAD" w14:paraId="5636153B" w14:textId="77777777" w:rsidTr="00FE2764">
        <w:tc>
          <w:tcPr>
            <w:tcW w:w="2324" w:type="dxa"/>
          </w:tcPr>
          <w:p w14:paraId="329AEE0E" w14:textId="77777777" w:rsidR="00E36EDB" w:rsidRPr="009A4AAD" w:rsidRDefault="00E36EDB" w:rsidP="00E36EDB">
            <w:pPr>
              <w:rPr>
                <w:sz w:val="18"/>
                <w:szCs w:val="18"/>
              </w:rPr>
            </w:pPr>
            <w:r w:rsidRPr="009A4AAD">
              <w:rPr>
                <w:sz w:val="18"/>
                <w:szCs w:val="18"/>
              </w:rPr>
              <w:t>Chiang 2011</w:t>
            </w:r>
          </w:p>
        </w:tc>
        <w:tc>
          <w:tcPr>
            <w:tcW w:w="2324" w:type="dxa"/>
          </w:tcPr>
          <w:p w14:paraId="7CAB579D" w14:textId="77777777" w:rsidR="00E36EDB" w:rsidRPr="009A4AAD" w:rsidRDefault="00E36EDB" w:rsidP="00E36EDB">
            <w:pPr>
              <w:rPr>
                <w:sz w:val="18"/>
                <w:szCs w:val="18"/>
              </w:rPr>
            </w:pPr>
            <w:r w:rsidRPr="009A4AAD">
              <w:rPr>
                <w:noProof/>
                <w:sz w:val="18"/>
                <w:szCs w:val="18"/>
                <w:lang w:eastAsia="en-GB"/>
              </w:rPr>
              <mc:AlternateContent>
                <mc:Choice Requires="wps">
                  <w:drawing>
                    <wp:anchor distT="0" distB="0" distL="114300" distR="114300" simplePos="0" relativeHeight="251790336" behindDoc="0" locked="0" layoutInCell="1" allowOverlap="1" wp14:anchorId="4A5E6036" wp14:editId="219DD894">
                      <wp:simplePos x="0" y="0"/>
                      <wp:positionH relativeFrom="column">
                        <wp:posOffset>-46355</wp:posOffset>
                      </wp:positionH>
                      <wp:positionV relativeFrom="paragraph">
                        <wp:posOffset>31750</wp:posOffset>
                      </wp:positionV>
                      <wp:extent cx="4351020" cy="53340"/>
                      <wp:effectExtent l="0" t="19050" r="30480" b="41910"/>
                      <wp:wrapNone/>
                      <wp:docPr id="6" name="Right Arrow 6"/>
                      <wp:cNvGraphicFramePr/>
                      <a:graphic xmlns:a="http://schemas.openxmlformats.org/drawingml/2006/main">
                        <a:graphicData uri="http://schemas.microsoft.com/office/word/2010/wordprocessingShape">
                          <wps:wsp>
                            <wps:cNvSpPr/>
                            <wps:spPr>
                              <a:xfrm>
                                <a:off x="0" y="0"/>
                                <a:ext cx="4351020" cy="53340"/>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00089F8D" id="Right Arrow 6" o:spid="_x0000_s1026" type="#_x0000_t13" style="position:absolute;margin-left:-3.65pt;margin-top:2.5pt;width:342.6pt;height:4.2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" adj="21468" fillcolor="#5b9bd5" strokecolor="#41719c" strokeweight="1pt"/>
                  </w:pict>
                </mc:Fallback>
              </mc:AlternateContent>
            </w:r>
          </w:p>
        </w:tc>
        <w:tc>
          <w:tcPr>
            <w:tcW w:w="2325" w:type="dxa"/>
          </w:tcPr>
          <w:p w14:paraId="544D1BA5" w14:textId="77777777" w:rsidR="00E36EDB" w:rsidRPr="009A4AAD" w:rsidRDefault="00E36EDB" w:rsidP="00E36EDB">
            <w:pPr>
              <w:rPr>
                <w:sz w:val="18"/>
                <w:szCs w:val="18"/>
              </w:rPr>
            </w:pPr>
          </w:p>
        </w:tc>
        <w:tc>
          <w:tcPr>
            <w:tcW w:w="2325" w:type="dxa"/>
          </w:tcPr>
          <w:p w14:paraId="2D2A5B4A" w14:textId="77777777" w:rsidR="00E36EDB" w:rsidRPr="009A4AAD" w:rsidRDefault="00E36EDB" w:rsidP="00E36EDB">
            <w:pPr>
              <w:rPr>
                <w:sz w:val="18"/>
                <w:szCs w:val="18"/>
              </w:rPr>
            </w:pPr>
          </w:p>
        </w:tc>
        <w:tc>
          <w:tcPr>
            <w:tcW w:w="2325" w:type="dxa"/>
          </w:tcPr>
          <w:p w14:paraId="4CFCF143" w14:textId="77777777" w:rsidR="00E36EDB" w:rsidRPr="009A4AAD" w:rsidRDefault="00E36EDB" w:rsidP="00E36EDB">
            <w:pPr>
              <w:rPr>
                <w:sz w:val="18"/>
                <w:szCs w:val="18"/>
              </w:rPr>
            </w:pPr>
          </w:p>
        </w:tc>
        <w:tc>
          <w:tcPr>
            <w:tcW w:w="2325" w:type="dxa"/>
          </w:tcPr>
          <w:p w14:paraId="1EC066D7" w14:textId="77777777" w:rsidR="00E36EDB" w:rsidRPr="009A4AAD" w:rsidRDefault="00E36EDB" w:rsidP="00E36EDB">
            <w:pPr>
              <w:rPr>
                <w:noProof/>
                <w:sz w:val="18"/>
                <w:szCs w:val="18"/>
                <w:lang w:eastAsia="en-GB"/>
              </w:rPr>
            </w:pPr>
          </w:p>
        </w:tc>
      </w:tr>
      <w:tr w:rsidR="00C45058" w:rsidRPr="009A4AAD" w14:paraId="7E08E131" w14:textId="77777777" w:rsidTr="00FE2764">
        <w:tc>
          <w:tcPr>
            <w:tcW w:w="2324" w:type="dxa"/>
          </w:tcPr>
          <w:p w14:paraId="73D94B14" w14:textId="77777777" w:rsidR="00C45058" w:rsidRPr="009A4AAD" w:rsidRDefault="00C45058" w:rsidP="00E36EDB">
            <w:pPr>
              <w:rPr>
                <w:sz w:val="18"/>
                <w:szCs w:val="18"/>
              </w:rPr>
            </w:pPr>
            <w:r w:rsidRPr="009A4AAD">
              <w:rPr>
                <w:sz w:val="18"/>
                <w:szCs w:val="18"/>
              </w:rPr>
              <w:t>Lof 2008</w:t>
            </w:r>
          </w:p>
        </w:tc>
        <w:tc>
          <w:tcPr>
            <w:tcW w:w="2324" w:type="dxa"/>
          </w:tcPr>
          <w:p w14:paraId="72222584" w14:textId="77777777" w:rsidR="00C45058" w:rsidRPr="009A4AAD" w:rsidRDefault="00C45058" w:rsidP="00E36EDB">
            <w:pPr>
              <w:rPr>
                <w:noProof/>
                <w:sz w:val="18"/>
                <w:szCs w:val="18"/>
                <w:lang w:eastAsia="en-GB"/>
              </w:rPr>
            </w:pPr>
            <w:r w:rsidRPr="009A4AAD">
              <w:rPr>
                <w:noProof/>
                <w:sz w:val="18"/>
                <w:szCs w:val="18"/>
                <w:lang w:eastAsia="en-GB"/>
              </w:rPr>
              <mc:AlternateContent>
                <mc:Choice Requires="wps">
                  <w:drawing>
                    <wp:anchor distT="0" distB="0" distL="114300" distR="114300" simplePos="0" relativeHeight="251822080" behindDoc="0" locked="0" layoutInCell="1" allowOverlap="1" wp14:anchorId="3F8A5AE4" wp14:editId="39CDAE5A">
                      <wp:simplePos x="0" y="0"/>
                      <wp:positionH relativeFrom="column">
                        <wp:posOffset>-46355</wp:posOffset>
                      </wp:positionH>
                      <wp:positionV relativeFrom="paragraph">
                        <wp:posOffset>27940</wp:posOffset>
                      </wp:positionV>
                      <wp:extent cx="4396740" cy="45719"/>
                      <wp:effectExtent l="0" t="19050" r="41910" b="31115"/>
                      <wp:wrapNone/>
                      <wp:docPr id="28" name="Right Arrow 28"/>
                      <wp:cNvGraphicFramePr/>
                      <a:graphic xmlns:a="http://schemas.openxmlformats.org/drawingml/2006/main">
                        <a:graphicData uri="http://schemas.microsoft.com/office/word/2010/wordprocessingShape">
                          <wps:wsp>
                            <wps:cNvSpPr/>
                            <wps:spPr>
                              <a:xfrm>
                                <a:off x="0" y="0"/>
                                <a:ext cx="439674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78D2154A" id="Right Arrow 28" o:spid="_x0000_s1026" type="#_x0000_t13" style="position:absolute;margin-left:-3.65pt;margin-top:2.2pt;width:346.2pt;height:3.6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" adj="21488" fillcolor="#5b9bd5" strokecolor="#41719c" strokeweight="1pt"/>
                  </w:pict>
                </mc:Fallback>
              </mc:AlternateContent>
            </w:r>
          </w:p>
        </w:tc>
        <w:tc>
          <w:tcPr>
            <w:tcW w:w="2325" w:type="dxa"/>
          </w:tcPr>
          <w:p w14:paraId="23061E7C" w14:textId="77777777" w:rsidR="00C45058" w:rsidRPr="009A4AAD" w:rsidRDefault="00C45058" w:rsidP="00E36EDB">
            <w:pPr>
              <w:rPr>
                <w:sz w:val="18"/>
                <w:szCs w:val="18"/>
              </w:rPr>
            </w:pPr>
          </w:p>
        </w:tc>
        <w:tc>
          <w:tcPr>
            <w:tcW w:w="2325" w:type="dxa"/>
          </w:tcPr>
          <w:p w14:paraId="3CCC3352" w14:textId="77777777" w:rsidR="00C45058" w:rsidRPr="009A4AAD" w:rsidRDefault="00C45058" w:rsidP="00E36EDB">
            <w:pPr>
              <w:rPr>
                <w:sz w:val="18"/>
                <w:szCs w:val="18"/>
              </w:rPr>
            </w:pPr>
          </w:p>
        </w:tc>
        <w:tc>
          <w:tcPr>
            <w:tcW w:w="2325" w:type="dxa"/>
          </w:tcPr>
          <w:p w14:paraId="00D99414" w14:textId="77777777" w:rsidR="00C45058" w:rsidRPr="009A4AAD" w:rsidRDefault="00C45058" w:rsidP="00E36EDB">
            <w:pPr>
              <w:rPr>
                <w:sz w:val="18"/>
                <w:szCs w:val="18"/>
              </w:rPr>
            </w:pPr>
          </w:p>
        </w:tc>
        <w:tc>
          <w:tcPr>
            <w:tcW w:w="2325" w:type="dxa"/>
          </w:tcPr>
          <w:p w14:paraId="36127B17" w14:textId="77777777" w:rsidR="00C45058" w:rsidRPr="009A4AAD" w:rsidRDefault="00C45058" w:rsidP="00E36EDB">
            <w:pPr>
              <w:rPr>
                <w:noProof/>
                <w:sz w:val="18"/>
                <w:szCs w:val="18"/>
                <w:lang w:eastAsia="en-GB"/>
              </w:rPr>
            </w:pPr>
          </w:p>
        </w:tc>
      </w:tr>
      <w:tr w:rsidR="00E36EDB" w:rsidRPr="009A4AAD" w14:paraId="6258A9D2" w14:textId="77777777" w:rsidTr="003A6A3A">
        <w:tc>
          <w:tcPr>
            <w:tcW w:w="2324" w:type="dxa"/>
          </w:tcPr>
          <w:p w14:paraId="35B4172D" w14:textId="77777777" w:rsidR="00E36EDB" w:rsidRPr="009A4AAD" w:rsidRDefault="00E36EDB" w:rsidP="00E36EDB">
            <w:pPr>
              <w:rPr>
                <w:sz w:val="18"/>
                <w:szCs w:val="18"/>
              </w:rPr>
            </w:pPr>
            <w:r w:rsidRPr="009A4AAD">
              <w:rPr>
                <w:sz w:val="18"/>
                <w:szCs w:val="18"/>
              </w:rPr>
              <w:t>Chahraoui 2015</w:t>
            </w:r>
          </w:p>
        </w:tc>
        <w:tc>
          <w:tcPr>
            <w:tcW w:w="2324" w:type="dxa"/>
          </w:tcPr>
          <w:p w14:paraId="58E9F549" w14:textId="77777777" w:rsidR="00E36EDB" w:rsidRPr="009A4AAD" w:rsidRDefault="00E36EDB" w:rsidP="00E36EDB">
            <w:pPr>
              <w:rPr>
                <w:sz w:val="18"/>
                <w:szCs w:val="18"/>
              </w:rPr>
            </w:pPr>
          </w:p>
        </w:tc>
        <w:tc>
          <w:tcPr>
            <w:tcW w:w="2325" w:type="dxa"/>
          </w:tcPr>
          <w:p w14:paraId="2273C67E" w14:textId="77777777" w:rsidR="00E36EDB" w:rsidRPr="009A4AAD" w:rsidRDefault="00E36EDB" w:rsidP="00E36EDB">
            <w:pPr>
              <w:rPr>
                <w:sz w:val="18"/>
                <w:szCs w:val="18"/>
              </w:rPr>
            </w:pPr>
          </w:p>
        </w:tc>
        <w:tc>
          <w:tcPr>
            <w:tcW w:w="2325" w:type="dxa"/>
          </w:tcPr>
          <w:p w14:paraId="4E928280" w14:textId="77777777" w:rsidR="00E36EDB" w:rsidRPr="009A4AAD" w:rsidRDefault="00E36EDB" w:rsidP="00E36EDB">
            <w:pPr>
              <w:rPr>
                <w:sz w:val="18"/>
                <w:szCs w:val="18"/>
              </w:rPr>
            </w:pPr>
          </w:p>
        </w:tc>
        <w:tc>
          <w:tcPr>
            <w:tcW w:w="2325" w:type="dxa"/>
          </w:tcPr>
          <w:p w14:paraId="65A54137" w14:textId="77777777" w:rsidR="00E36EDB" w:rsidRPr="009A4AAD" w:rsidRDefault="00E36EDB" w:rsidP="00E36EDB">
            <w:pPr>
              <w:rPr>
                <w:sz w:val="18"/>
                <w:szCs w:val="18"/>
              </w:rPr>
            </w:pPr>
          </w:p>
        </w:tc>
        <w:tc>
          <w:tcPr>
            <w:tcW w:w="2325" w:type="dxa"/>
          </w:tcPr>
          <w:p w14:paraId="0FC3B738" w14:textId="77777777" w:rsidR="00E36EDB" w:rsidRPr="009A4AAD" w:rsidRDefault="00E36EDB" w:rsidP="00E36EDB">
            <w:pPr>
              <w:rPr>
                <w:sz w:val="18"/>
                <w:szCs w:val="18"/>
              </w:rPr>
            </w:pPr>
            <w:r w:rsidRPr="009A4AAD">
              <w:rPr>
                <w:noProof/>
                <w:sz w:val="18"/>
                <w:szCs w:val="18"/>
                <w:lang w:eastAsia="en-GB"/>
              </w:rPr>
              <mc:AlternateContent>
                <mc:Choice Requires="wps">
                  <w:drawing>
                    <wp:anchor distT="0" distB="0" distL="114300" distR="114300" simplePos="0" relativeHeight="251789312" behindDoc="0" locked="0" layoutInCell="1" allowOverlap="1" wp14:anchorId="22A67E26" wp14:editId="68424E45">
                      <wp:simplePos x="0" y="0"/>
                      <wp:positionH relativeFrom="column">
                        <wp:posOffset>-5951220</wp:posOffset>
                      </wp:positionH>
                      <wp:positionV relativeFrom="paragraph">
                        <wp:posOffset>40006</wp:posOffset>
                      </wp:positionV>
                      <wp:extent cx="5859780" cy="45719"/>
                      <wp:effectExtent l="0" t="19050" r="45720" b="31115"/>
                      <wp:wrapNone/>
                      <wp:docPr id="5" name="Right Arrow 5"/>
                      <wp:cNvGraphicFramePr/>
                      <a:graphic xmlns:a="http://schemas.openxmlformats.org/drawingml/2006/main">
                        <a:graphicData uri="http://schemas.microsoft.com/office/word/2010/wordprocessingShape">
                          <wps:wsp>
                            <wps:cNvSpPr/>
                            <wps:spPr>
                              <a:xfrm>
                                <a:off x="0" y="0"/>
                                <a:ext cx="585978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shape w14:anchorId="518FC4A2" id="Right Arrow 5" o:spid="_x0000_s1026" type="#_x0000_t13" style="position:absolute;margin-left:-468.6pt;margin-top:3.15pt;width:461.4pt;height:3.6pt;z-index:251789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" adj="21516" fillcolor="#5b9bd5" strokecolor="#41719c" strokeweight="1pt"/>
                  </w:pict>
                </mc:Fallback>
              </mc:AlternateContent>
            </w:r>
          </w:p>
        </w:tc>
      </w:tr>
      <w:tr w:rsidR="00C45058" w:rsidRPr="009A4AAD" w14:paraId="4F5245E5" w14:textId="77777777" w:rsidTr="003A6A3A">
        <w:tc>
          <w:tcPr>
            <w:tcW w:w="2324" w:type="dxa"/>
          </w:tcPr>
          <w:p w14:paraId="7E77CC41" w14:textId="77777777" w:rsidR="00C45058" w:rsidRPr="009A4AAD" w:rsidRDefault="00C45058" w:rsidP="00E36EDB">
            <w:pPr>
              <w:rPr>
                <w:sz w:val="18"/>
                <w:szCs w:val="18"/>
              </w:rPr>
            </w:pPr>
            <w:r w:rsidRPr="009A4AAD">
              <w:rPr>
                <w:sz w:val="18"/>
                <w:szCs w:val="18"/>
              </w:rPr>
              <w:t>Minton 2005</w:t>
            </w:r>
          </w:p>
        </w:tc>
        <w:tc>
          <w:tcPr>
            <w:tcW w:w="2324" w:type="dxa"/>
          </w:tcPr>
          <w:p w14:paraId="54E3DA30" w14:textId="77777777" w:rsidR="00C45058" w:rsidRPr="009A4AAD" w:rsidRDefault="00C45058" w:rsidP="00E36EDB">
            <w:pPr>
              <w:rPr>
                <w:sz w:val="18"/>
                <w:szCs w:val="18"/>
              </w:rPr>
            </w:pPr>
            <w:r w:rsidRPr="009A4AAD">
              <w:rPr>
                <w:noProof/>
                <w:sz w:val="18"/>
                <w:szCs w:val="18"/>
                <w:lang w:eastAsia="en-GB"/>
              </w:rPr>
              <mc:AlternateContent>
                <mc:Choice Requires="wps">
                  <w:drawing>
                    <wp:anchor distT="0" distB="0" distL="114300" distR="114300" simplePos="0" relativeHeight="251826176" behindDoc="0" locked="0" layoutInCell="1" allowOverlap="1" wp14:anchorId="52C19E6F" wp14:editId="68E7DB58">
                      <wp:simplePos x="0" y="0"/>
                      <wp:positionH relativeFrom="column">
                        <wp:posOffset>-46355</wp:posOffset>
                      </wp:positionH>
                      <wp:positionV relativeFrom="paragraph">
                        <wp:posOffset>24765</wp:posOffset>
                      </wp:positionV>
                      <wp:extent cx="5905500" cy="45719"/>
                      <wp:effectExtent l="0" t="19050" r="38100" b="31115"/>
                      <wp:wrapNone/>
                      <wp:docPr id="30" name="Right Arrow 30"/>
                      <wp:cNvGraphicFramePr/>
                      <a:graphic xmlns:a="http://schemas.openxmlformats.org/drawingml/2006/main">
                        <a:graphicData uri="http://schemas.microsoft.com/office/word/2010/wordprocessingShape">
                          <wps:wsp>
                            <wps:cNvSpPr/>
                            <wps:spPr>
                              <a:xfrm>
                                <a:off x="0" y="0"/>
                                <a:ext cx="590550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shape w14:anchorId="3C6B18FF" id="Right Arrow 30" o:spid="_x0000_s1026" type="#_x0000_t13" style="position:absolute;margin-left:-3.65pt;margin-top:1.95pt;width:465pt;height:3.6pt;z-index:251826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" adj="21516" fillcolor="#5b9bd5" strokecolor="#41719c" strokeweight="1pt"/>
                  </w:pict>
                </mc:Fallback>
              </mc:AlternateContent>
            </w:r>
          </w:p>
        </w:tc>
        <w:tc>
          <w:tcPr>
            <w:tcW w:w="2325" w:type="dxa"/>
          </w:tcPr>
          <w:p w14:paraId="443657F3" w14:textId="77777777" w:rsidR="00C45058" w:rsidRPr="009A4AAD" w:rsidRDefault="00C45058" w:rsidP="00E36EDB">
            <w:pPr>
              <w:rPr>
                <w:sz w:val="18"/>
                <w:szCs w:val="18"/>
              </w:rPr>
            </w:pPr>
          </w:p>
        </w:tc>
        <w:tc>
          <w:tcPr>
            <w:tcW w:w="2325" w:type="dxa"/>
          </w:tcPr>
          <w:p w14:paraId="73D8F06C" w14:textId="77777777" w:rsidR="00C45058" w:rsidRPr="009A4AAD" w:rsidRDefault="00C45058" w:rsidP="00E36EDB">
            <w:pPr>
              <w:rPr>
                <w:sz w:val="18"/>
                <w:szCs w:val="18"/>
              </w:rPr>
            </w:pPr>
          </w:p>
        </w:tc>
        <w:tc>
          <w:tcPr>
            <w:tcW w:w="2325" w:type="dxa"/>
          </w:tcPr>
          <w:p w14:paraId="648C55B2" w14:textId="77777777" w:rsidR="00C45058" w:rsidRPr="009A4AAD" w:rsidRDefault="00C45058" w:rsidP="00E36EDB">
            <w:pPr>
              <w:rPr>
                <w:sz w:val="18"/>
                <w:szCs w:val="18"/>
              </w:rPr>
            </w:pPr>
          </w:p>
        </w:tc>
        <w:tc>
          <w:tcPr>
            <w:tcW w:w="2325" w:type="dxa"/>
          </w:tcPr>
          <w:p w14:paraId="76C06E3E" w14:textId="77777777" w:rsidR="00C45058" w:rsidRPr="009A4AAD" w:rsidRDefault="00C45058" w:rsidP="00E36EDB">
            <w:pPr>
              <w:rPr>
                <w:noProof/>
                <w:sz w:val="18"/>
                <w:szCs w:val="18"/>
                <w:lang w:eastAsia="en-GB"/>
              </w:rPr>
            </w:pPr>
          </w:p>
        </w:tc>
      </w:tr>
      <w:tr w:rsidR="00B31860" w:rsidRPr="009A4AAD" w14:paraId="232ECEA3" w14:textId="77777777" w:rsidTr="003A6A3A">
        <w:tc>
          <w:tcPr>
            <w:tcW w:w="2324" w:type="dxa"/>
          </w:tcPr>
          <w:p w14:paraId="22504852" w14:textId="77777777" w:rsidR="00B31860" w:rsidRPr="009A4AAD" w:rsidRDefault="00B31860" w:rsidP="00B31860">
            <w:pPr>
              <w:rPr>
                <w:sz w:val="18"/>
                <w:szCs w:val="18"/>
              </w:rPr>
            </w:pPr>
            <w:r w:rsidRPr="009A4AAD">
              <w:rPr>
                <w:sz w:val="18"/>
                <w:szCs w:val="18"/>
              </w:rPr>
              <w:t>Chaboyer 2003</w:t>
            </w:r>
          </w:p>
        </w:tc>
        <w:tc>
          <w:tcPr>
            <w:tcW w:w="2324" w:type="dxa"/>
          </w:tcPr>
          <w:p w14:paraId="7CF33B5E" w14:textId="77777777" w:rsidR="00B31860" w:rsidRPr="009A4AAD" w:rsidRDefault="00B31860" w:rsidP="00B31860">
            <w:pPr>
              <w:rPr>
                <w:sz w:val="18"/>
                <w:szCs w:val="18"/>
              </w:rPr>
            </w:pPr>
          </w:p>
        </w:tc>
        <w:tc>
          <w:tcPr>
            <w:tcW w:w="2325" w:type="dxa"/>
          </w:tcPr>
          <w:p w14:paraId="1A396D3A" w14:textId="77777777" w:rsidR="00B31860" w:rsidRPr="009A4AAD" w:rsidRDefault="00B31860" w:rsidP="00B31860">
            <w:pPr>
              <w:rPr>
                <w:sz w:val="18"/>
                <w:szCs w:val="18"/>
              </w:rPr>
            </w:pPr>
          </w:p>
        </w:tc>
        <w:tc>
          <w:tcPr>
            <w:tcW w:w="2325" w:type="dxa"/>
          </w:tcPr>
          <w:p w14:paraId="28200916" w14:textId="77777777" w:rsidR="00B31860" w:rsidRPr="009A4AAD" w:rsidRDefault="00B31860" w:rsidP="00B31860">
            <w:pPr>
              <w:rPr>
                <w:sz w:val="18"/>
                <w:szCs w:val="18"/>
              </w:rPr>
            </w:pPr>
          </w:p>
        </w:tc>
        <w:tc>
          <w:tcPr>
            <w:tcW w:w="2325" w:type="dxa"/>
          </w:tcPr>
          <w:p w14:paraId="7009619D" w14:textId="77777777" w:rsidR="00B31860" w:rsidRPr="009A4AAD" w:rsidRDefault="00B31860" w:rsidP="00B31860">
            <w:pPr>
              <w:rPr>
                <w:sz w:val="18"/>
                <w:szCs w:val="18"/>
              </w:rPr>
            </w:pPr>
            <w:r w:rsidRPr="009A4AAD">
              <w:rPr>
                <w:noProof/>
                <w:sz w:val="18"/>
                <w:szCs w:val="18"/>
                <w:lang w:eastAsia="en-GB"/>
              </w:rPr>
              <mc:AlternateContent>
                <mc:Choice Requires="wps">
                  <w:drawing>
                    <wp:anchor distT="0" distB="0" distL="114300" distR="114300" simplePos="0" relativeHeight="251811840" behindDoc="0" locked="0" layoutInCell="1" allowOverlap="1" wp14:anchorId="21D6A2B3" wp14:editId="422C7DCD">
                      <wp:simplePos x="0" y="0"/>
                      <wp:positionH relativeFrom="column">
                        <wp:posOffset>-4482465</wp:posOffset>
                      </wp:positionH>
                      <wp:positionV relativeFrom="paragraph">
                        <wp:posOffset>33020</wp:posOffset>
                      </wp:positionV>
                      <wp:extent cx="7345680" cy="45719"/>
                      <wp:effectExtent l="0" t="19050" r="45720" b="31115"/>
                      <wp:wrapNone/>
                      <wp:docPr id="23" name="Right Arrow 23"/>
                      <wp:cNvGraphicFramePr/>
                      <a:graphic xmlns:a="http://schemas.openxmlformats.org/drawingml/2006/main">
                        <a:graphicData uri="http://schemas.microsoft.com/office/word/2010/wordprocessingShape">
                          <wps:wsp>
                            <wps:cNvSpPr/>
                            <wps:spPr>
                              <a:xfrm>
                                <a:off x="0" y="0"/>
                                <a:ext cx="734568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7AB27B46" id="Right Arrow 23" o:spid="_x0000_s1026" type="#_x0000_t13" style="position:absolute;margin-left:-352.95pt;margin-top:2.6pt;width:578.4pt;height:3.6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" adj="21533" fillcolor="#5b9bd5" strokecolor="#41719c" strokeweight="1pt"/>
                  </w:pict>
                </mc:Fallback>
              </mc:AlternateContent>
            </w:r>
          </w:p>
        </w:tc>
        <w:tc>
          <w:tcPr>
            <w:tcW w:w="2325" w:type="dxa"/>
          </w:tcPr>
          <w:p w14:paraId="32F2AEF5" w14:textId="77777777" w:rsidR="00B31860" w:rsidRPr="009A4AAD" w:rsidRDefault="00B31860" w:rsidP="00B31860">
            <w:pPr>
              <w:rPr>
                <w:noProof/>
                <w:sz w:val="18"/>
                <w:szCs w:val="18"/>
                <w:lang w:eastAsia="en-GB"/>
              </w:rPr>
            </w:pPr>
          </w:p>
        </w:tc>
      </w:tr>
      <w:tr w:rsidR="00B31860" w:rsidRPr="009A4AAD" w14:paraId="1CC7CF05" w14:textId="77777777" w:rsidTr="00FE2764">
        <w:tc>
          <w:tcPr>
            <w:tcW w:w="2324" w:type="dxa"/>
          </w:tcPr>
          <w:p w14:paraId="55BA10B1" w14:textId="77777777" w:rsidR="00B31860" w:rsidRPr="009A4AAD" w:rsidRDefault="00B31860" w:rsidP="00B31860">
            <w:pPr>
              <w:rPr>
                <w:sz w:val="18"/>
                <w:szCs w:val="18"/>
              </w:rPr>
            </w:pPr>
            <w:r w:rsidRPr="009A4AAD">
              <w:rPr>
                <w:sz w:val="18"/>
                <w:szCs w:val="18"/>
              </w:rPr>
              <w:t>Cox 2009</w:t>
            </w:r>
          </w:p>
        </w:tc>
        <w:tc>
          <w:tcPr>
            <w:tcW w:w="2324" w:type="dxa"/>
          </w:tcPr>
          <w:p w14:paraId="5E1F2918" w14:textId="77777777" w:rsidR="00B31860" w:rsidRPr="009A4AAD" w:rsidRDefault="00B31860" w:rsidP="00B31860">
            <w:pPr>
              <w:rPr>
                <w:sz w:val="18"/>
                <w:szCs w:val="18"/>
              </w:rPr>
            </w:pPr>
          </w:p>
        </w:tc>
        <w:tc>
          <w:tcPr>
            <w:tcW w:w="2325" w:type="dxa"/>
          </w:tcPr>
          <w:p w14:paraId="6C7872E7" w14:textId="77777777" w:rsidR="00B31860" w:rsidRPr="009A4AAD" w:rsidRDefault="00B31860" w:rsidP="00B31860">
            <w:pPr>
              <w:rPr>
                <w:sz w:val="18"/>
                <w:szCs w:val="18"/>
              </w:rPr>
            </w:pPr>
          </w:p>
        </w:tc>
        <w:tc>
          <w:tcPr>
            <w:tcW w:w="2325" w:type="dxa"/>
          </w:tcPr>
          <w:p w14:paraId="63DD0B6A" w14:textId="77777777" w:rsidR="00B31860" w:rsidRPr="009A4AAD" w:rsidRDefault="00B31860" w:rsidP="00B31860">
            <w:pPr>
              <w:rPr>
                <w:sz w:val="18"/>
                <w:szCs w:val="18"/>
              </w:rPr>
            </w:pPr>
          </w:p>
        </w:tc>
        <w:tc>
          <w:tcPr>
            <w:tcW w:w="2325" w:type="dxa"/>
          </w:tcPr>
          <w:p w14:paraId="320BD952" w14:textId="77777777" w:rsidR="00B31860" w:rsidRPr="009A4AAD" w:rsidRDefault="00B31860" w:rsidP="00B31860">
            <w:pPr>
              <w:rPr>
                <w:sz w:val="18"/>
                <w:szCs w:val="18"/>
              </w:rPr>
            </w:pPr>
          </w:p>
        </w:tc>
        <w:tc>
          <w:tcPr>
            <w:tcW w:w="2325" w:type="dxa"/>
          </w:tcPr>
          <w:p w14:paraId="0B9CE347" w14:textId="77777777" w:rsidR="00B31860" w:rsidRPr="009A4AAD" w:rsidRDefault="00B31860" w:rsidP="00B31860">
            <w:pPr>
              <w:rPr>
                <w:sz w:val="18"/>
                <w:szCs w:val="18"/>
              </w:rPr>
            </w:pPr>
            <w:r w:rsidRPr="009A4AAD">
              <w:rPr>
                <w:noProof/>
                <w:sz w:val="18"/>
                <w:szCs w:val="18"/>
                <w:lang w:eastAsia="en-GB"/>
              </w:rPr>
              <mc:AlternateContent>
                <mc:Choice Requires="wps">
                  <w:drawing>
                    <wp:anchor distT="0" distB="0" distL="114300" distR="114300" simplePos="0" relativeHeight="251792384" behindDoc="0" locked="0" layoutInCell="1" allowOverlap="1" wp14:anchorId="3FE2F3F8" wp14:editId="00B64A6A">
                      <wp:simplePos x="0" y="0"/>
                      <wp:positionH relativeFrom="column">
                        <wp:posOffset>-5989320</wp:posOffset>
                      </wp:positionH>
                      <wp:positionV relativeFrom="paragraph">
                        <wp:posOffset>77470</wp:posOffset>
                      </wp:positionV>
                      <wp:extent cx="7376160" cy="45719"/>
                      <wp:effectExtent l="0" t="19050" r="34290" b="31115"/>
                      <wp:wrapNone/>
                      <wp:docPr id="1" name="Right Arrow 1"/>
                      <wp:cNvGraphicFramePr/>
                      <a:graphic xmlns:a="http://schemas.openxmlformats.org/drawingml/2006/main">
                        <a:graphicData uri="http://schemas.microsoft.com/office/word/2010/wordprocessingShape">
                          <wps:wsp>
                            <wps:cNvSpPr/>
                            <wps:spPr>
                              <a:xfrm>
                                <a:off x="0" y="0"/>
                                <a:ext cx="7376160" cy="4571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shape w14:anchorId="527E3846" id="Right Arrow 1" o:spid="_x0000_s1026" type="#_x0000_t13" style="position:absolute;margin-left:-471.6pt;margin-top:6.1pt;width:580.8pt;height:3.6pt;z-index:251792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" adj="21533" fillcolor="#5b9bd5 [3204]" strokecolor="#1f4d78 [1604]" strokeweight="1pt"/>
                  </w:pict>
                </mc:Fallback>
              </mc:AlternateContent>
            </w:r>
          </w:p>
        </w:tc>
      </w:tr>
      <w:tr w:rsidR="00B31860" w:rsidRPr="009A4AAD" w14:paraId="03B0C5B5" w14:textId="77777777" w:rsidTr="00FE2764">
        <w:tc>
          <w:tcPr>
            <w:tcW w:w="2324" w:type="dxa"/>
          </w:tcPr>
          <w:p w14:paraId="385DBD72" w14:textId="77777777" w:rsidR="00B31860" w:rsidRPr="009A4AAD" w:rsidRDefault="00B31860" w:rsidP="00B31860">
            <w:pPr>
              <w:rPr>
                <w:sz w:val="18"/>
                <w:szCs w:val="18"/>
              </w:rPr>
            </w:pPr>
            <w:r w:rsidRPr="009A4AAD">
              <w:rPr>
                <w:sz w:val="18"/>
                <w:szCs w:val="18"/>
              </w:rPr>
              <w:t>Czerwonka 2015</w:t>
            </w:r>
          </w:p>
        </w:tc>
        <w:tc>
          <w:tcPr>
            <w:tcW w:w="2324" w:type="dxa"/>
          </w:tcPr>
          <w:p w14:paraId="7F3994F4" w14:textId="77777777" w:rsidR="00B31860" w:rsidRPr="009A4AAD" w:rsidRDefault="00B31860" w:rsidP="00B31860">
            <w:pPr>
              <w:rPr>
                <w:sz w:val="18"/>
                <w:szCs w:val="18"/>
              </w:rPr>
            </w:pPr>
            <w:r w:rsidRPr="009A4AAD">
              <w:rPr>
                <w:noProof/>
                <w:sz w:val="18"/>
                <w:szCs w:val="18"/>
                <w:lang w:eastAsia="en-GB"/>
              </w:rPr>
              <mc:AlternateContent>
                <mc:Choice Requires="wps">
                  <w:drawing>
                    <wp:anchor distT="0" distB="0" distL="114300" distR="114300" simplePos="0" relativeHeight="251793408" behindDoc="0" locked="0" layoutInCell="1" allowOverlap="1" wp14:anchorId="6C516566" wp14:editId="09ABF04C">
                      <wp:simplePos x="0" y="0"/>
                      <wp:positionH relativeFrom="column">
                        <wp:posOffset>-53975</wp:posOffset>
                      </wp:positionH>
                      <wp:positionV relativeFrom="paragraph">
                        <wp:posOffset>29846</wp:posOffset>
                      </wp:positionV>
                      <wp:extent cx="7345680" cy="45719"/>
                      <wp:effectExtent l="0" t="19050" r="45720" b="31115"/>
                      <wp:wrapNone/>
                      <wp:docPr id="2" name="Right Arrow 2"/>
                      <wp:cNvGraphicFramePr/>
                      <a:graphic xmlns:a="http://schemas.openxmlformats.org/drawingml/2006/main">
                        <a:graphicData uri="http://schemas.microsoft.com/office/word/2010/wordprocessingShape">
                          <wps:wsp>
                            <wps:cNvSpPr/>
                            <wps:spPr>
                              <a:xfrm>
                                <a:off x="0" y="0"/>
                                <a:ext cx="734568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shape w14:anchorId="73072584" id="Right Arrow 2" o:spid="_x0000_s1026" type="#_x0000_t13" style="position:absolute;margin-left:-4.25pt;margin-top:2.35pt;width:578.4pt;height:3.6pt;z-index:251793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" adj="21533" fillcolor="#5b9bd5" strokecolor="#41719c" strokeweight="1pt"/>
                  </w:pict>
                </mc:Fallback>
              </mc:AlternateContent>
            </w:r>
          </w:p>
        </w:tc>
        <w:tc>
          <w:tcPr>
            <w:tcW w:w="2325" w:type="dxa"/>
          </w:tcPr>
          <w:p w14:paraId="5F144CF9" w14:textId="77777777" w:rsidR="00B31860" w:rsidRPr="009A4AAD" w:rsidRDefault="00B31860" w:rsidP="00B31860">
            <w:pPr>
              <w:rPr>
                <w:sz w:val="18"/>
                <w:szCs w:val="18"/>
              </w:rPr>
            </w:pPr>
          </w:p>
        </w:tc>
        <w:tc>
          <w:tcPr>
            <w:tcW w:w="2325" w:type="dxa"/>
          </w:tcPr>
          <w:p w14:paraId="28D9E1DF" w14:textId="77777777" w:rsidR="00B31860" w:rsidRPr="009A4AAD" w:rsidRDefault="00B31860" w:rsidP="00B31860">
            <w:pPr>
              <w:rPr>
                <w:sz w:val="18"/>
                <w:szCs w:val="18"/>
              </w:rPr>
            </w:pPr>
          </w:p>
        </w:tc>
        <w:tc>
          <w:tcPr>
            <w:tcW w:w="2325" w:type="dxa"/>
          </w:tcPr>
          <w:p w14:paraId="49BAF3B0" w14:textId="77777777" w:rsidR="00B31860" w:rsidRPr="009A4AAD" w:rsidRDefault="00B31860" w:rsidP="00B31860">
            <w:pPr>
              <w:rPr>
                <w:sz w:val="18"/>
                <w:szCs w:val="18"/>
              </w:rPr>
            </w:pPr>
          </w:p>
        </w:tc>
        <w:tc>
          <w:tcPr>
            <w:tcW w:w="2325" w:type="dxa"/>
          </w:tcPr>
          <w:p w14:paraId="24239250" w14:textId="77777777" w:rsidR="00B31860" w:rsidRPr="009A4AAD" w:rsidRDefault="00B31860" w:rsidP="00B31860">
            <w:pPr>
              <w:rPr>
                <w:sz w:val="18"/>
                <w:szCs w:val="18"/>
              </w:rPr>
            </w:pPr>
          </w:p>
        </w:tc>
      </w:tr>
      <w:tr w:rsidR="00B31860" w:rsidRPr="009A4AAD" w14:paraId="401FB645" w14:textId="77777777" w:rsidTr="00FE2764">
        <w:tc>
          <w:tcPr>
            <w:tcW w:w="2324" w:type="dxa"/>
          </w:tcPr>
          <w:p w14:paraId="2F9D5E89" w14:textId="77777777" w:rsidR="00B31860" w:rsidRPr="009A4AAD" w:rsidRDefault="00B31860" w:rsidP="00B31860">
            <w:pPr>
              <w:rPr>
                <w:sz w:val="18"/>
                <w:szCs w:val="18"/>
              </w:rPr>
            </w:pPr>
            <w:r w:rsidRPr="009A4AAD">
              <w:rPr>
                <w:sz w:val="18"/>
                <w:szCs w:val="18"/>
              </w:rPr>
              <w:t>Lee 2009</w:t>
            </w:r>
          </w:p>
        </w:tc>
        <w:tc>
          <w:tcPr>
            <w:tcW w:w="2324" w:type="dxa"/>
          </w:tcPr>
          <w:p w14:paraId="434086EF" w14:textId="77777777" w:rsidR="00B31860" w:rsidRPr="009A4AAD" w:rsidRDefault="00B31860" w:rsidP="00B31860">
            <w:pPr>
              <w:rPr>
                <w:sz w:val="18"/>
                <w:szCs w:val="18"/>
              </w:rPr>
            </w:pPr>
            <w:r w:rsidRPr="009A4AAD">
              <w:rPr>
                <w:noProof/>
                <w:sz w:val="18"/>
                <w:szCs w:val="18"/>
                <w:lang w:eastAsia="en-GB"/>
              </w:rPr>
              <mc:AlternateContent>
                <mc:Choice Requires="wps">
                  <w:drawing>
                    <wp:anchor distT="0" distB="0" distL="114300" distR="114300" simplePos="0" relativeHeight="251794432" behindDoc="0" locked="0" layoutInCell="1" allowOverlap="1" wp14:anchorId="242E4464" wp14:editId="1E026D52">
                      <wp:simplePos x="0" y="0"/>
                      <wp:positionH relativeFrom="column">
                        <wp:posOffset>-53975</wp:posOffset>
                      </wp:positionH>
                      <wp:positionV relativeFrom="paragraph">
                        <wp:posOffset>20321</wp:posOffset>
                      </wp:positionV>
                      <wp:extent cx="7345680" cy="45719"/>
                      <wp:effectExtent l="0" t="19050" r="45720" b="31115"/>
                      <wp:wrapNone/>
                      <wp:docPr id="3" name="Right Arrow 3"/>
                      <wp:cNvGraphicFramePr/>
                      <a:graphic xmlns:a="http://schemas.openxmlformats.org/drawingml/2006/main">
                        <a:graphicData uri="http://schemas.microsoft.com/office/word/2010/wordprocessingShape">
                          <wps:wsp>
                            <wps:cNvSpPr/>
                            <wps:spPr>
                              <a:xfrm>
                                <a:off x="0" y="0"/>
                                <a:ext cx="734568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shape w14:anchorId="7D91A36E" id="Right Arrow 3" o:spid="_x0000_s1026" type="#_x0000_t13" style="position:absolute;margin-left:-4.25pt;margin-top:1.6pt;width:578.4pt;height:3.6pt;z-index:251794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" adj="21533" fillcolor="#5b9bd5" strokecolor="#41719c" strokeweight="1pt"/>
                  </w:pict>
                </mc:Fallback>
              </mc:AlternateContent>
            </w:r>
          </w:p>
        </w:tc>
        <w:tc>
          <w:tcPr>
            <w:tcW w:w="2325" w:type="dxa"/>
          </w:tcPr>
          <w:p w14:paraId="1D855E83" w14:textId="77777777" w:rsidR="00B31860" w:rsidRPr="009A4AAD" w:rsidRDefault="00B31860" w:rsidP="00B31860">
            <w:pPr>
              <w:rPr>
                <w:sz w:val="18"/>
                <w:szCs w:val="18"/>
              </w:rPr>
            </w:pPr>
          </w:p>
        </w:tc>
        <w:tc>
          <w:tcPr>
            <w:tcW w:w="2325" w:type="dxa"/>
          </w:tcPr>
          <w:p w14:paraId="20877958" w14:textId="77777777" w:rsidR="00B31860" w:rsidRPr="009A4AAD" w:rsidRDefault="00B31860" w:rsidP="00B31860">
            <w:pPr>
              <w:rPr>
                <w:sz w:val="18"/>
                <w:szCs w:val="18"/>
              </w:rPr>
            </w:pPr>
          </w:p>
        </w:tc>
        <w:tc>
          <w:tcPr>
            <w:tcW w:w="2325" w:type="dxa"/>
          </w:tcPr>
          <w:p w14:paraId="0846EFD3" w14:textId="77777777" w:rsidR="00B31860" w:rsidRPr="009A4AAD" w:rsidRDefault="00B31860" w:rsidP="00B31860">
            <w:pPr>
              <w:rPr>
                <w:sz w:val="18"/>
                <w:szCs w:val="18"/>
              </w:rPr>
            </w:pPr>
          </w:p>
        </w:tc>
        <w:tc>
          <w:tcPr>
            <w:tcW w:w="2325" w:type="dxa"/>
          </w:tcPr>
          <w:p w14:paraId="246B36BD" w14:textId="77777777" w:rsidR="00B31860" w:rsidRPr="009A4AAD" w:rsidRDefault="00B31860" w:rsidP="00B31860">
            <w:pPr>
              <w:rPr>
                <w:sz w:val="18"/>
                <w:szCs w:val="18"/>
              </w:rPr>
            </w:pPr>
          </w:p>
        </w:tc>
      </w:tr>
      <w:tr w:rsidR="00B31860" w:rsidRPr="009A4AAD" w14:paraId="08198914" w14:textId="77777777" w:rsidTr="00FE2764">
        <w:tc>
          <w:tcPr>
            <w:tcW w:w="2324" w:type="dxa"/>
          </w:tcPr>
          <w:p w14:paraId="1BA04518" w14:textId="77777777" w:rsidR="00B31860" w:rsidRPr="009A4AAD" w:rsidRDefault="00B31860" w:rsidP="00B31860">
            <w:pPr>
              <w:rPr>
                <w:sz w:val="18"/>
                <w:szCs w:val="18"/>
              </w:rPr>
            </w:pPr>
            <w:r w:rsidRPr="009A4AAD">
              <w:rPr>
                <w:sz w:val="18"/>
                <w:szCs w:val="18"/>
              </w:rPr>
              <w:t>Palesjo 2015</w:t>
            </w:r>
          </w:p>
        </w:tc>
        <w:tc>
          <w:tcPr>
            <w:tcW w:w="2324" w:type="dxa"/>
          </w:tcPr>
          <w:p w14:paraId="6E875CE4" w14:textId="77777777" w:rsidR="00B31860" w:rsidRPr="009A4AAD" w:rsidRDefault="00B31860" w:rsidP="00B31860">
            <w:pPr>
              <w:rPr>
                <w:sz w:val="18"/>
                <w:szCs w:val="18"/>
              </w:rPr>
            </w:pPr>
            <w:r w:rsidRPr="009A4AAD">
              <w:rPr>
                <w:noProof/>
                <w:sz w:val="18"/>
                <w:szCs w:val="18"/>
                <w:lang w:eastAsia="en-GB"/>
              </w:rPr>
              <mc:AlternateContent>
                <mc:Choice Requires="wps">
                  <w:drawing>
                    <wp:anchor distT="0" distB="0" distL="114300" distR="114300" simplePos="0" relativeHeight="251795456" behindDoc="0" locked="0" layoutInCell="1" allowOverlap="1" wp14:anchorId="5E28B715" wp14:editId="5B0487BB">
                      <wp:simplePos x="0" y="0"/>
                      <wp:positionH relativeFrom="column">
                        <wp:posOffset>-46355</wp:posOffset>
                      </wp:positionH>
                      <wp:positionV relativeFrom="paragraph">
                        <wp:posOffset>34291</wp:posOffset>
                      </wp:positionV>
                      <wp:extent cx="7338060" cy="45719"/>
                      <wp:effectExtent l="0" t="19050" r="34290" b="31115"/>
                      <wp:wrapNone/>
                      <wp:docPr id="4" name="Right Arrow 4"/>
                      <wp:cNvGraphicFramePr/>
                      <a:graphic xmlns:a="http://schemas.openxmlformats.org/drawingml/2006/main">
                        <a:graphicData uri="http://schemas.microsoft.com/office/word/2010/wordprocessingShape">
                          <wps:wsp>
                            <wps:cNvSpPr/>
                            <wps:spPr>
                              <a:xfrm>
                                <a:off x="0" y="0"/>
                                <a:ext cx="733806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shape w14:anchorId="1846DAA1" id="Right Arrow 4" o:spid="_x0000_s1026" type="#_x0000_t13" style="position:absolute;margin-left:-3.65pt;margin-top:2.7pt;width:577.8pt;height:3.6pt;z-index:251795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" adj="21533" fillcolor="#5b9bd5" strokecolor="#41719c" strokeweight="1pt"/>
                  </w:pict>
                </mc:Fallback>
              </mc:AlternateContent>
            </w:r>
          </w:p>
        </w:tc>
        <w:tc>
          <w:tcPr>
            <w:tcW w:w="2325" w:type="dxa"/>
          </w:tcPr>
          <w:p w14:paraId="5A03995A" w14:textId="77777777" w:rsidR="00B31860" w:rsidRPr="009A4AAD" w:rsidRDefault="00B31860" w:rsidP="00B31860">
            <w:pPr>
              <w:rPr>
                <w:sz w:val="18"/>
                <w:szCs w:val="18"/>
              </w:rPr>
            </w:pPr>
          </w:p>
        </w:tc>
        <w:tc>
          <w:tcPr>
            <w:tcW w:w="2325" w:type="dxa"/>
          </w:tcPr>
          <w:p w14:paraId="571EFBB8" w14:textId="77777777" w:rsidR="00B31860" w:rsidRPr="009A4AAD" w:rsidRDefault="00B31860" w:rsidP="00B31860">
            <w:pPr>
              <w:rPr>
                <w:sz w:val="18"/>
                <w:szCs w:val="18"/>
              </w:rPr>
            </w:pPr>
          </w:p>
        </w:tc>
        <w:tc>
          <w:tcPr>
            <w:tcW w:w="2325" w:type="dxa"/>
          </w:tcPr>
          <w:p w14:paraId="5AAB9C81" w14:textId="77777777" w:rsidR="00B31860" w:rsidRPr="009A4AAD" w:rsidRDefault="00B31860" w:rsidP="00B31860">
            <w:pPr>
              <w:rPr>
                <w:sz w:val="18"/>
                <w:szCs w:val="18"/>
              </w:rPr>
            </w:pPr>
          </w:p>
        </w:tc>
        <w:tc>
          <w:tcPr>
            <w:tcW w:w="2325" w:type="dxa"/>
          </w:tcPr>
          <w:p w14:paraId="049FF8D4" w14:textId="77777777" w:rsidR="00B31860" w:rsidRPr="009A4AAD" w:rsidRDefault="00B31860" w:rsidP="00B31860">
            <w:pPr>
              <w:rPr>
                <w:sz w:val="18"/>
                <w:szCs w:val="18"/>
              </w:rPr>
            </w:pPr>
          </w:p>
        </w:tc>
      </w:tr>
      <w:tr w:rsidR="001B1A10" w:rsidRPr="009A4AAD" w14:paraId="4D900A5B" w14:textId="77777777" w:rsidTr="00FE2764">
        <w:tc>
          <w:tcPr>
            <w:tcW w:w="2324" w:type="dxa"/>
          </w:tcPr>
          <w:p w14:paraId="56AC703F" w14:textId="77777777" w:rsidR="001B1A10" w:rsidRPr="009A4AAD" w:rsidRDefault="001B1A10" w:rsidP="00B31860">
            <w:pPr>
              <w:rPr>
                <w:sz w:val="18"/>
                <w:szCs w:val="18"/>
              </w:rPr>
            </w:pPr>
            <w:r w:rsidRPr="009A4AAD">
              <w:rPr>
                <w:sz w:val="18"/>
                <w:szCs w:val="18"/>
              </w:rPr>
              <w:t>Williams 2009</w:t>
            </w:r>
          </w:p>
        </w:tc>
        <w:tc>
          <w:tcPr>
            <w:tcW w:w="2324" w:type="dxa"/>
          </w:tcPr>
          <w:p w14:paraId="305B12A1" w14:textId="77777777" w:rsidR="001B1A10" w:rsidRPr="009A4AAD" w:rsidRDefault="001B1A10" w:rsidP="00B31860">
            <w:pPr>
              <w:rPr>
                <w:noProof/>
                <w:sz w:val="18"/>
                <w:szCs w:val="18"/>
                <w:lang w:eastAsia="en-GB"/>
              </w:rPr>
            </w:pPr>
            <w:r w:rsidRPr="009A4AAD">
              <w:rPr>
                <w:noProof/>
                <w:sz w:val="18"/>
                <w:szCs w:val="18"/>
                <w:lang w:eastAsia="en-GB"/>
              </w:rPr>
              <mc:AlternateContent>
                <mc:Choice Requires="wps">
                  <w:drawing>
                    <wp:anchor distT="0" distB="0" distL="114300" distR="114300" simplePos="0" relativeHeight="251843584" behindDoc="0" locked="0" layoutInCell="1" allowOverlap="1" wp14:anchorId="57D7E860" wp14:editId="10FA83BE">
                      <wp:simplePos x="0" y="0"/>
                      <wp:positionH relativeFrom="column">
                        <wp:posOffset>-46355</wp:posOffset>
                      </wp:positionH>
                      <wp:positionV relativeFrom="paragraph">
                        <wp:posOffset>22226</wp:posOffset>
                      </wp:positionV>
                      <wp:extent cx="7338060" cy="45719"/>
                      <wp:effectExtent l="0" t="19050" r="34290" b="31115"/>
                      <wp:wrapNone/>
                      <wp:docPr id="32" name="Right Arrow 32"/>
                      <wp:cNvGraphicFramePr/>
                      <a:graphic xmlns:a="http://schemas.openxmlformats.org/drawingml/2006/main">
                        <a:graphicData uri="http://schemas.microsoft.com/office/word/2010/wordprocessingShape">
                          <wps:wsp>
                            <wps:cNvSpPr/>
                            <wps:spPr>
                              <a:xfrm>
                                <a:off x="0" y="0"/>
                                <a:ext cx="733806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shape w14:anchorId="5E3C917B" id="Right Arrow 32" o:spid="_x0000_s1026" type="#_x0000_t13" style="position:absolute;margin-left:-3.65pt;margin-top:1.75pt;width:577.8pt;height:3.6pt;z-index:251843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" adj="21533" fillcolor="#5b9bd5" strokecolor="#41719c" strokeweight="1pt"/>
                  </w:pict>
                </mc:Fallback>
              </mc:AlternateContent>
            </w:r>
          </w:p>
        </w:tc>
        <w:tc>
          <w:tcPr>
            <w:tcW w:w="2325" w:type="dxa"/>
          </w:tcPr>
          <w:p w14:paraId="30E679FD" w14:textId="77777777" w:rsidR="001B1A10" w:rsidRPr="009A4AAD" w:rsidRDefault="001B1A10" w:rsidP="00B31860">
            <w:pPr>
              <w:rPr>
                <w:sz w:val="18"/>
                <w:szCs w:val="18"/>
              </w:rPr>
            </w:pPr>
          </w:p>
        </w:tc>
        <w:tc>
          <w:tcPr>
            <w:tcW w:w="2325" w:type="dxa"/>
          </w:tcPr>
          <w:p w14:paraId="14E2AE0A" w14:textId="77777777" w:rsidR="001B1A10" w:rsidRPr="009A4AAD" w:rsidRDefault="001B1A10" w:rsidP="00B31860">
            <w:pPr>
              <w:rPr>
                <w:sz w:val="18"/>
                <w:szCs w:val="18"/>
              </w:rPr>
            </w:pPr>
          </w:p>
        </w:tc>
        <w:tc>
          <w:tcPr>
            <w:tcW w:w="2325" w:type="dxa"/>
          </w:tcPr>
          <w:p w14:paraId="573B61EA" w14:textId="77777777" w:rsidR="001B1A10" w:rsidRPr="009A4AAD" w:rsidRDefault="001B1A10" w:rsidP="00B31860">
            <w:pPr>
              <w:rPr>
                <w:sz w:val="18"/>
                <w:szCs w:val="18"/>
              </w:rPr>
            </w:pPr>
          </w:p>
        </w:tc>
        <w:tc>
          <w:tcPr>
            <w:tcW w:w="2325" w:type="dxa"/>
          </w:tcPr>
          <w:p w14:paraId="1C283543" w14:textId="77777777" w:rsidR="001B1A10" w:rsidRPr="009A4AAD" w:rsidRDefault="001B1A10" w:rsidP="00B31860">
            <w:pPr>
              <w:rPr>
                <w:sz w:val="18"/>
                <w:szCs w:val="18"/>
              </w:rPr>
            </w:pPr>
          </w:p>
        </w:tc>
      </w:tr>
      <w:tr w:rsidR="00B31860" w:rsidRPr="009A4AAD" w14:paraId="2F5099B6" w14:textId="77777777" w:rsidTr="00FE2764">
        <w:tc>
          <w:tcPr>
            <w:tcW w:w="2324" w:type="dxa"/>
          </w:tcPr>
          <w:p w14:paraId="29EA15AF" w14:textId="77777777" w:rsidR="00B31860" w:rsidRPr="009A4AAD" w:rsidRDefault="00B31860" w:rsidP="00B31860">
            <w:pPr>
              <w:rPr>
                <w:sz w:val="18"/>
                <w:szCs w:val="18"/>
              </w:rPr>
            </w:pPr>
            <w:r w:rsidRPr="009A4AAD">
              <w:rPr>
                <w:sz w:val="18"/>
                <w:szCs w:val="18"/>
              </w:rPr>
              <w:t>Bench 2011</w:t>
            </w:r>
          </w:p>
        </w:tc>
        <w:tc>
          <w:tcPr>
            <w:tcW w:w="2324" w:type="dxa"/>
          </w:tcPr>
          <w:p w14:paraId="144E9F23" w14:textId="77777777" w:rsidR="00B31860" w:rsidRPr="009A4AAD" w:rsidRDefault="00B31860" w:rsidP="00B31860">
            <w:pPr>
              <w:rPr>
                <w:sz w:val="18"/>
                <w:szCs w:val="18"/>
              </w:rPr>
            </w:pPr>
          </w:p>
        </w:tc>
        <w:tc>
          <w:tcPr>
            <w:tcW w:w="2325" w:type="dxa"/>
          </w:tcPr>
          <w:p w14:paraId="273BBCE9" w14:textId="77777777" w:rsidR="00B31860" w:rsidRPr="009A4AAD" w:rsidRDefault="00B31860" w:rsidP="00B31860">
            <w:pPr>
              <w:rPr>
                <w:sz w:val="18"/>
                <w:szCs w:val="18"/>
              </w:rPr>
            </w:pPr>
            <w:r w:rsidRPr="009A4AAD">
              <w:rPr>
                <w:noProof/>
                <w:sz w:val="18"/>
                <w:szCs w:val="18"/>
                <w:lang w:eastAsia="en-GB"/>
              </w:rPr>
              <mc:AlternateContent>
                <mc:Choice Requires="wps">
                  <w:drawing>
                    <wp:anchor distT="0" distB="0" distL="114300" distR="114300" simplePos="0" relativeHeight="251797504" behindDoc="0" locked="0" layoutInCell="1" allowOverlap="1" wp14:anchorId="759CD3D5" wp14:editId="1C777AFB">
                      <wp:simplePos x="0" y="0"/>
                      <wp:positionH relativeFrom="column">
                        <wp:posOffset>-46990</wp:posOffset>
                      </wp:positionH>
                      <wp:positionV relativeFrom="paragraph">
                        <wp:posOffset>19685</wp:posOffset>
                      </wp:positionV>
                      <wp:extent cx="1440180" cy="45719"/>
                      <wp:effectExtent l="0" t="19050" r="45720" b="31115"/>
                      <wp:wrapNone/>
                      <wp:docPr id="8" name="Right Arrow 8"/>
                      <wp:cNvGraphicFramePr/>
                      <a:graphic xmlns:a="http://schemas.openxmlformats.org/drawingml/2006/main">
                        <a:graphicData uri="http://schemas.microsoft.com/office/word/2010/wordprocessingShape">
                          <wps:wsp>
                            <wps:cNvSpPr/>
                            <wps:spPr>
                              <a:xfrm>
                                <a:off x="0" y="0"/>
                                <a:ext cx="144018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41CA0BA4" id="Right Arrow 8" o:spid="_x0000_s1026" type="#_x0000_t13" style="position:absolute;margin-left:-3.7pt;margin-top:1.55pt;width:113.4pt;height:3.6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" adj="21257" fillcolor="#5b9bd5" strokecolor="#41719c" strokeweight="1pt"/>
                  </w:pict>
                </mc:Fallback>
              </mc:AlternateContent>
            </w:r>
          </w:p>
        </w:tc>
        <w:tc>
          <w:tcPr>
            <w:tcW w:w="2325" w:type="dxa"/>
          </w:tcPr>
          <w:p w14:paraId="39CAFD27" w14:textId="77777777" w:rsidR="00B31860" w:rsidRPr="009A4AAD" w:rsidRDefault="00B31860" w:rsidP="00B31860">
            <w:pPr>
              <w:rPr>
                <w:sz w:val="18"/>
                <w:szCs w:val="18"/>
              </w:rPr>
            </w:pPr>
          </w:p>
        </w:tc>
        <w:tc>
          <w:tcPr>
            <w:tcW w:w="2325" w:type="dxa"/>
          </w:tcPr>
          <w:p w14:paraId="3B5E9816" w14:textId="77777777" w:rsidR="00B31860" w:rsidRPr="009A4AAD" w:rsidRDefault="00B31860" w:rsidP="00B31860">
            <w:pPr>
              <w:rPr>
                <w:sz w:val="18"/>
                <w:szCs w:val="18"/>
              </w:rPr>
            </w:pPr>
          </w:p>
        </w:tc>
        <w:tc>
          <w:tcPr>
            <w:tcW w:w="2325" w:type="dxa"/>
          </w:tcPr>
          <w:p w14:paraId="36FD5271" w14:textId="77777777" w:rsidR="00B31860" w:rsidRPr="009A4AAD" w:rsidRDefault="00B31860" w:rsidP="00B31860">
            <w:pPr>
              <w:rPr>
                <w:sz w:val="18"/>
                <w:szCs w:val="18"/>
              </w:rPr>
            </w:pPr>
          </w:p>
        </w:tc>
      </w:tr>
      <w:tr w:rsidR="00B31860" w:rsidRPr="009A4AAD" w14:paraId="3D730E1D" w14:textId="77777777" w:rsidTr="00FE2764">
        <w:tc>
          <w:tcPr>
            <w:tcW w:w="2324" w:type="dxa"/>
          </w:tcPr>
          <w:p w14:paraId="42259ABB" w14:textId="77777777" w:rsidR="00B31860" w:rsidRPr="009A4AAD" w:rsidRDefault="00B31860" w:rsidP="00B31860">
            <w:pPr>
              <w:rPr>
                <w:sz w:val="18"/>
                <w:szCs w:val="18"/>
              </w:rPr>
            </w:pPr>
            <w:r w:rsidRPr="009A4AAD">
              <w:rPr>
                <w:sz w:val="18"/>
                <w:szCs w:val="18"/>
              </w:rPr>
              <w:t>Bench 2014</w:t>
            </w:r>
          </w:p>
        </w:tc>
        <w:tc>
          <w:tcPr>
            <w:tcW w:w="2324" w:type="dxa"/>
          </w:tcPr>
          <w:p w14:paraId="37ADD9F1" w14:textId="77777777" w:rsidR="00B31860" w:rsidRPr="009A4AAD" w:rsidRDefault="00B31860" w:rsidP="00B31860">
            <w:pPr>
              <w:rPr>
                <w:sz w:val="18"/>
                <w:szCs w:val="18"/>
              </w:rPr>
            </w:pPr>
          </w:p>
        </w:tc>
        <w:tc>
          <w:tcPr>
            <w:tcW w:w="2325" w:type="dxa"/>
          </w:tcPr>
          <w:p w14:paraId="238EBC82" w14:textId="77777777" w:rsidR="00B31860" w:rsidRPr="009A4AAD" w:rsidRDefault="00B31860" w:rsidP="00B31860">
            <w:pPr>
              <w:rPr>
                <w:sz w:val="18"/>
                <w:szCs w:val="18"/>
              </w:rPr>
            </w:pPr>
            <w:r w:rsidRPr="009A4AAD">
              <w:rPr>
                <w:noProof/>
                <w:sz w:val="18"/>
                <w:szCs w:val="18"/>
                <w:lang w:eastAsia="en-GB"/>
              </w:rPr>
              <mc:AlternateContent>
                <mc:Choice Requires="wps">
                  <w:drawing>
                    <wp:anchor distT="0" distB="0" distL="114300" distR="114300" simplePos="0" relativeHeight="251798528" behindDoc="0" locked="0" layoutInCell="1" allowOverlap="1" wp14:anchorId="2EB5B88A" wp14:editId="0C75594F">
                      <wp:simplePos x="0" y="0"/>
                      <wp:positionH relativeFrom="column">
                        <wp:posOffset>-46990</wp:posOffset>
                      </wp:positionH>
                      <wp:positionV relativeFrom="paragraph">
                        <wp:posOffset>26035</wp:posOffset>
                      </wp:positionV>
                      <wp:extent cx="1440180" cy="45719"/>
                      <wp:effectExtent l="0" t="19050" r="45720" b="31115"/>
                      <wp:wrapNone/>
                      <wp:docPr id="9" name="Right Arrow 9"/>
                      <wp:cNvGraphicFramePr/>
                      <a:graphic xmlns:a="http://schemas.openxmlformats.org/drawingml/2006/main">
                        <a:graphicData uri="http://schemas.microsoft.com/office/word/2010/wordprocessingShape">
                          <wps:wsp>
                            <wps:cNvSpPr/>
                            <wps:spPr>
                              <a:xfrm>
                                <a:off x="0" y="0"/>
                                <a:ext cx="144018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16979088" id="Right Arrow 9" o:spid="_x0000_s1026" type="#_x0000_t13" style="position:absolute;margin-left:-3.7pt;margin-top:2.05pt;width:113.4pt;height:3.6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" adj="21257" fillcolor="#5b9bd5" strokecolor="#41719c" strokeweight="1pt"/>
                  </w:pict>
                </mc:Fallback>
              </mc:AlternateContent>
            </w:r>
          </w:p>
        </w:tc>
        <w:tc>
          <w:tcPr>
            <w:tcW w:w="2325" w:type="dxa"/>
          </w:tcPr>
          <w:p w14:paraId="35E2856B" w14:textId="77777777" w:rsidR="00B31860" w:rsidRPr="009A4AAD" w:rsidRDefault="00B31860" w:rsidP="00B31860">
            <w:pPr>
              <w:rPr>
                <w:sz w:val="18"/>
                <w:szCs w:val="18"/>
              </w:rPr>
            </w:pPr>
          </w:p>
        </w:tc>
        <w:tc>
          <w:tcPr>
            <w:tcW w:w="2325" w:type="dxa"/>
          </w:tcPr>
          <w:p w14:paraId="4E252A91" w14:textId="77777777" w:rsidR="00B31860" w:rsidRPr="009A4AAD" w:rsidRDefault="00B31860" w:rsidP="00B31860">
            <w:pPr>
              <w:rPr>
                <w:sz w:val="18"/>
                <w:szCs w:val="18"/>
              </w:rPr>
            </w:pPr>
          </w:p>
        </w:tc>
        <w:tc>
          <w:tcPr>
            <w:tcW w:w="2325" w:type="dxa"/>
          </w:tcPr>
          <w:p w14:paraId="02DEEE92" w14:textId="77777777" w:rsidR="00B31860" w:rsidRPr="009A4AAD" w:rsidRDefault="00B31860" w:rsidP="00B31860">
            <w:pPr>
              <w:rPr>
                <w:sz w:val="18"/>
                <w:szCs w:val="18"/>
              </w:rPr>
            </w:pPr>
          </w:p>
        </w:tc>
      </w:tr>
      <w:tr w:rsidR="00B31860" w:rsidRPr="009A4AAD" w14:paraId="24B59D25" w14:textId="77777777" w:rsidTr="00FE2764">
        <w:tc>
          <w:tcPr>
            <w:tcW w:w="2324" w:type="dxa"/>
          </w:tcPr>
          <w:p w14:paraId="01F1356C" w14:textId="77777777" w:rsidR="00B31860" w:rsidRPr="009A4AAD" w:rsidRDefault="00B31860" w:rsidP="00B31860">
            <w:pPr>
              <w:rPr>
                <w:sz w:val="18"/>
                <w:szCs w:val="18"/>
              </w:rPr>
            </w:pPr>
            <w:r w:rsidRPr="009A4AAD">
              <w:rPr>
                <w:sz w:val="18"/>
                <w:szCs w:val="18"/>
              </w:rPr>
              <w:t>Chaboyer 2005</w:t>
            </w:r>
          </w:p>
        </w:tc>
        <w:tc>
          <w:tcPr>
            <w:tcW w:w="2324" w:type="dxa"/>
          </w:tcPr>
          <w:p w14:paraId="1D9B3446" w14:textId="77777777" w:rsidR="00B31860" w:rsidRPr="009A4AAD" w:rsidRDefault="00B31860" w:rsidP="00B31860">
            <w:pPr>
              <w:rPr>
                <w:sz w:val="18"/>
                <w:szCs w:val="18"/>
              </w:rPr>
            </w:pPr>
          </w:p>
        </w:tc>
        <w:tc>
          <w:tcPr>
            <w:tcW w:w="2325" w:type="dxa"/>
          </w:tcPr>
          <w:p w14:paraId="66311235" w14:textId="77777777" w:rsidR="00B31860" w:rsidRPr="009A4AAD" w:rsidRDefault="00B31860" w:rsidP="00B31860">
            <w:pPr>
              <w:rPr>
                <w:sz w:val="18"/>
                <w:szCs w:val="18"/>
              </w:rPr>
            </w:pPr>
            <w:r w:rsidRPr="009A4AAD">
              <w:rPr>
                <w:noProof/>
                <w:sz w:val="18"/>
                <w:szCs w:val="18"/>
                <w:lang w:eastAsia="en-GB"/>
              </w:rPr>
              <mc:AlternateContent>
                <mc:Choice Requires="wps">
                  <w:drawing>
                    <wp:anchor distT="0" distB="0" distL="114300" distR="114300" simplePos="0" relativeHeight="251799552" behindDoc="0" locked="0" layoutInCell="1" allowOverlap="1" wp14:anchorId="0CEFD0A4" wp14:editId="6723EC1B">
                      <wp:simplePos x="0" y="0"/>
                      <wp:positionH relativeFrom="column">
                        <wp:posOffset>-46990</wp:posOffset>
                      </wp:positionH>
                      <wp:positionV relativeFrom="paragraph">
                        <wp:posOffset>23495</wp:posOffset>
                      </wp:positionV>
                      <wp:extent cx="1440180" cy="45719"/>
                      <wp:effectExtent l="0" t="19050" r="45720" b="31115"/>
                      <wp:wrapNone/>
                      <wp:docPr id="10" name="Right Arrow 10"/>
                      <wp:cNvGraphicFramePr/>
                      <a:graphic xmlns:a="http://schemas.openxmlformats.org/drawingml/2006/main">
                        <a:graphicData uri="http://schemas.microsoft.com/office/word/2010/wordprocessingShape">
                          <wps:wsp>
                            <wps:cNvSpPr/>
                            <wps:spPr>
                              <a:xfrm>
                                <a:off x="0" y="0"/>
                                <a:ext cx="144018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13F8031C" id="Right Arrow 10" o:spid="_x0000_s1026" type="#_x0000_t13" style="position:absolute;margin-left:-3.7pt;margin-top:1.85pt;width:113.4pt;height:3.6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" adj="21257" fillcolor="#5b9bd5" strokecolor="#41719c" strokeweight="1pt"/>
                  </w:pict>
                </mc:Fallback>
              </mc:AlternateContent>
            </w:r>
          </w:p>
        </w:tc>
        <w:tc>
          <w:tcPr>
            <w:tcW w:w="2325" w:type="dxa"/>
          </w:tcPr>
          <w:p w14:paraId="0394759E" w14:textId="77777777" w:rsidR="00B31860" w:rsidRPr="009A4AAD" w:rsidRDefault="00B31860" w:rsidP="00B31860">
            <w:pPr>
              <w:rPr>
                <w:sz w:val="18"/>
                <w:szCs w:val="18"/>
              </w:rPr>
            </w:pPr>
          </w:p>
        </w:tc>
        <w:tc>
          <w:tcPr>
            <w:tcW w:w="2325" w:type="dxa"/>
          </w:tcPr>
          <w:p w14:paraId="7170D343" w14:textId="77777777" w:rsidR="00B31860" w:rsidRPr="009A4AAD" w:rsidRDefault="00B31860" w:rsidP="00B31860">
            <w:pPr>
              <w:rPr>
                <w:sz w:val="18"/>
                <w:szCs w:val="18"/>
              </w:rPr>
            </w:pPr>
          </w:p>
        </w:tc>
        <w:tc>
          <w:tcPr>
            <w:tcW w:w="2325" w:type="dxa"/>
          </w:tcPr>
          <w:p w14:paraId="10659945" w14:textId="77777777" w:rsidR="00B31860" w:rsidRPr="009A4AAD" w:rsidRDefault="00B31860" w:rsidP="00B31860">
            <w:pPr>
              <w:rPr>
                <w:sz w:val="18"/>
                <w:szCs w:val="18"/>
              </w:rPr>
            </w:pPr>
          </w:p>
        </w:tc>
      </w:tr>
      <w:tr w:rsidR="00B31860" w:rsidRPr="009A4AAD" w14:paraId="0F9C8B46" w14:textId="77777777" w:rsidTr="00FE2764">
        <w:tc>
          <w:tcPr>
            <w:tcW w:w="2324" w:type="dxa"/>
          </w:tcPr>
          <w:p w14:paraId="665A6D4E" w14:textId="77777777" w:rsidR="00B31860" w:rsidRPr="009A4AAD" w:rsidRDefault="00B31860" w:rsidP="00B31860">
            <w:pPr>
              <w:rPr>
                <w:sz w:val="18"/>
                <w:szCs w:val="18"/>
              </w:rPr>
            </w:pPr>
            <w:r w:rsidRPr="009A4AAD">
              <w:rPr>
                <w:sz w:val="18"/>
                <w:szCs w:val="18"/>
              </w:rPr>
              <w:t>Field 2008</w:t>
            </w:r>
          </w:p>
        </w:tc>
        <w:tc>
          <w:tcPr>
            <w:tcW w:w="2324" w:type="dxa"/>
          </w:tcPr>
          <w:p w14:paraId="36203383" w14:textId="77777777" w:rsidR="00B31860" w:rsidRPr="009A4AAD" w:rsidRDefault="00B31860" w:rsidP="00B31860">
            <w:pPr>
              <w:rPr>
                <w:sz w:val="18"/>
                <w:szCs w:val="18"/>
              </w:rPr>
            </w:pPr>
          </w:p>
        </w:tc>
        <w:tc>
          <w:tcPr>
            <w:tcW w:w="2325" w:type="dxa"/>
          </w:tcPr>
          <w:p w14:paraId="0C64EAD4" w14:textId="77777777" w:rsidR="00B31860" w:rsidRPr="009A4AAD" w:rsidRDefault="00B31860" w:rsidP="00B31860">
            <w:pPr>
              <w:rPr>
                <w:sz w:val="18"/>
                <w:szCs w:val="18"/>
              </w:rPr>
            </w:pPr>
            <w:r w:rsidRPr="009A4AAD">
              <w:rPr>
                <w:noProof/>
                <w:sz w:val="18"/>
                <w:szCs w:val="18"/>
                <w:lang w:eastAsia="en-GB"/>
              </w:rPr>
              <mc:AlternateContent>
                <mc:Choice Requires="wps">
                  <w:drawing>
                    <wp:anchor distT="0" distB="0" distL="114300" distR="114300" simplePos="0" relativeHeight="251800576" behindDoc="0" locked="0" layoutInCell="1" allowOverlap="1" wp14:anchorId="6825C16A" wp14:editId="0B79F825">
                      <wp:simplePos x="0" y="0"/>
                      <wp:positionH relativeFrom="column">
                        <wp:posOffset>-46990</wp:posOffset>
                      </wp:positionH>
                      <wp:positionV relativeFrom="paragraph">
                        <wp:posOffset>22860</wp:posOffset>
                      </wp:positionV>
                      <wp:extent cx="1440180" cy="45719"/>
                      <wp:effectExtent l="0" t="19050" r="45720" b="31115"/>
                      <wp:wrapNone/>
                      <wp:docPr id="11" name="Right Arrow 11"/>
                      <wp:cNvGraphicFramePr/>
                      <a:graphic xmlns:a="http://schemas.openxmlformats.org/drawingml/2006/main">
                        <a:graphicData uri="http://schemas.microsoft.com/office/word/2010/wordprocessingShape">
                          <wps:wsp>
                            <wps:cNvSpPr/>
                            <wps:spPr>
                              <a:xfrm>
                                <a:off x="0" y="0"/>
                                <a:ext cx="144018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7D8C663" id="Right Arrow 11" o:spid="_x0000_s1026" type="#_x0000_t13" style="position:absolute;margin-left:-3.7pt;margin-top:1.8pt;width:113.4pt;height:3.6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" adj="21257" fillcolor="#5b9bd5" strokecolor="#41719c" strokeweight="1pt"/>
                  </w:pict>
                </mc:Fallback>
              </mc:AlternateContent>
            </w:r>
          </w:p>
        </w:tc>
        <w:tc>
          <w:tcPr>
            <w:tcW w:w="2325" w:type="dxa"/>
          </w:tcPr>
          <w:p w14:paraId="16919060" w14:textId="77777777" w:rsidR="00B31860" w:rsidRPr="009A4AAD" w:rsidRDefault="00B31860" w:rsidP="00B31860">
            <w:pPr>
              <w:rPr>
                <w:sz w:val="18"/>
                <w:szCs w:val="18"/>
              </w:rPr>
            </w:pPr>
          </w:p>
        </w:tc>
        <w:tc>
          <w:tcPr>
            <w:tcW w:w="2325" w:type="dxa"/>
          </w:tcPr>
          <w:p w14:paraId="695C5FAE" w14:textId="77777777" w:rsidR="00B31860" w:rsidRPr="009A4AAD" w:rsidRDefault="00B31860" w:rsidP="00B31860">
            <w:pPr>
              <w:rPr>
                <w:sz w:val="18"/>
                <w:szCs w:val="18"/>
              </w:rPr>
            </w:pPr>
          </w:p>
        </w:tc>
        <w:tc>
          <w:tcPr>
            <w:tcW w:w="2325" w:type="dxa"/>
          </w:tcPr>
          <w:p w14:paraId="17CF87E1" w14:textId="77777777" w:rsidR="00B31860" w:rsidRPr="009A4AAD" w:rsidRDefault="00B31860" w:rsidP="00B31860">
            <w:pPr>
              <w:rPr>
                <w:sz w:val="18"/>
                <w:szCs w:val="18"/>
              </w:rPr>
            </w:pPr>
          </w:p>
        </w:tc>
      </w:tr>
      <w:tr w:rsidR="00817A7D" w:rsidRPr="009A4AAD" w14:paraId="3FB470D0" w14:textId="77777777" w:rsidTr="00FE2764">
        <w:tc>
          <w:tcPr>
            <w:tcW w:w="2324" w:type="dxa"/>
          </w:tcPr>
          <w:p w14:paraId="0397A951" w14:textId="77777777" w:rsidR="00817A7D" w:rsidRPr="009A4AAD" w:rsidRDefault="00817A7D" w:rsidP="00817A7D">
            <w:pPr>
              <w:rPr>
                <w:sz w:val="18"/>
                <w:szCs w:val="18"/>
              </w:rPr>
            </w:pPr>
            <w:r w:rsidRPr="009A4AAD">
              <w:rPr>
                <w:sz w:val="18"/>
                <w:szCs w:val="18"/>
              </w:rPr>
              <w:t>McKinney 2002</w:t>
            </w:r>
          </w:p>
        </w:tc>
        <w:tc>
          <w:tcPr>
            <w:tcW w:w="2324" w:type="dxa"/>
          </w:tcPr>
          <w:p w14:paraId="6C473455" w14:textId="77777777" w:rsidR="00817A7D" w:rsidRPr="009A4AAD" w:rsidRDefault="00817A7D" w:rsidP="00817A7D">
            <w:pPr>
              <w:rPr>
                <w:sz w:val="18"/>
                <w:szCs w:val="18"/>
              </w:rPr>
            </w:pPr>
          </w:p>
        </w:tc>
        <w:tc>
          <w:tcPr>
            <w:tcW w:w="2325" w:type="dxa"/>
          </w:tcPr>
          <w:p w14:paraId="02AF8BA8" w14:textId="77777777" w:rsidR="00817A7D" w:rsidRPr="009A4AAD" w:rsidRDefault="00817A7D" w:rsidP="00817A7D">
            <w:pPr>
              <w:rPr>
                <w:noProof/>
                <w:sz w:val="18"/>
                <w:szCs w:val="18"/>
                <w:lang w:eastAsia="en-GB"/>
              </w:rPr>
            </w:pPr>
            <w:r w:rsidRPr="009A4AAD">
              <w:rPr>
                <w:noProof/>
                <w:sz w:val="18"/>
                <w:szCs w:val="18"/>
                <w:lang w:eastAsia="en-GB"/>
              </w:rPr>
              <mc:AlternateContent>
                <mc:Choice Requires="wps">
                  <w:drawing>
                    <wp:anchor distT="0" distB="0" distL="114300" distR="114300" simplePos="0" relativeHeight="251841536" behindDoc="0" locked="0" layoutInCell="1" allowOverlap="1" wp14:anchorId="613167D9" wp14:editId="3F69E9D1">
                      <wp:simplePos x="0" y="0"/>
                      <wp:positionH relativeFrom="column">
                        <wp:posOffset>-43815</wp:posOffset>
                      </wp:positionH>
                      <wp:positionV relativeFrom="paragraph">
                        <wp:posOffset>21591</wp:posOffset>
                      </wp:positionV>
                      <wp:extent cx="1440180" cy="45719"/>
                      <wp:effectExtent l="0" t="19050" r="45720" b="31115"/>
                      <wp:wrapNone/>
                      <wp:docPr id="7" name="Right Arrow 7"/>
                      <wp:cNvGraphicFramePr/>
                      <a:graphic xmlns:a="http://schemas.openxmlformats.org/drawingml/2006/main">
                        <a:graphicData uri="http://schemas.microsoft.com/office/word/2010/wordprocessingShape">
                          <wps:wsp>
                            <wps:cNvSpPr/>
                            <wps:spPr>
                              <a:xfrm>
                                <a:off x="0" y="0"/>
                                <a:ext cx="144018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3EDD8D5A" id="Right Arrow 7" o:spid="_x0000_s1026" type="#_x0000_t13" style="position:absolute;margin-left:-3.45pt;margin-top:1.7pt;width:113.4pt;height:3.6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" adj="21257" fillcolor="#5b9bd5" strokecolor="#41719c" strokeweight="1pt"/>
                  </w:pict>
                </mc:Fallback>
              </mc:AlternateContent>
            </w:r>
          </w:p>
        </w:tc>
        <w:tc>
          <w:tcPr>
            <w:tcW w:w="2325" w:type="dxa"/>
          </w:tcPr>
          <w:p w14:paraId="238D595D" w14:textId="77777777" w:rsidR="00817A7D" w:rsidRPr="009A4AAD" w:rsidRDefault="00817A7D" w:rsidP="00817A7D">
            <w:pPr>
              <w:rPr>
                <w:sz w:val="18"/>
                <w:szCs w:val="18"/>
              </w:rPr>
            </w:pPr>
          </w:p>
        </w:tc>
        <w:tc>
          <w:tcPr>
            <w:tcW w:w="2325" w:type="dxa"/>
          </w:tcPr>
          <w:p w14:paraId="00AA1A82" w14:textId="77777777" w:rsidR="00817A7D" w:rsidRPr="009A4AAD" w:rsidRDefault="00817A7D" w:rsidP="00817A7D">
            <w:pPr>
              <w:rPr>
                <w:sz w:val="18"/>
                <w:szCs w:val="18"/>
              </w:rPr>
            </w:pPr>
          </w:p>
        </w:tc>
        <w:tc>
          <w:tcPr>
            <w:tcW w:w="2325" w:type="dxa"/>
          </w:tcPr>
          <w:p w14:paraId="18C7AFEA" w14:textId="77777777" w:rsidR="00817A7D" w:rsidRPr="009A4AAD" w:rsidRDefault="00817A7D" w:rsidP="00817A7D">
            <w:pPr>
              <w:rPr>
                <w:sz w:val="18"/>
                <w:szCs w:val="18"/>
              </w:rPr>
            </w:pPr>
          </w:p>
        </w:tc>
      </w:tr>
      <w:tr w:rsidR="00817A7D" w:rsidRPr="009A4AAD" w14:paraId="182B04D8" w14:textId="77777777" w:rsidTr="00FE2764">
        <w:tc>
          <w:tcPr>
            <w:tcW w:w="2324" w:type="dxa"/>
          </w:tcPr>
          <w:p w14:paraId="0858A183" w14:textId="77777777" w:rsidR="00817A7D" w:rsidRPr="009A4AAD" w:rsidRDefault="00817A7D" w:rsidP="00817A7D">
            <w:pPr>
              <w:rPr>
                <w:sz w:val="18"/>
                <w:szCs w:val="18"/>
              </w:rPr>
            </w:pPr>
            <w:r w:rsidRPr="009A4AAD">
              <w:rPr>
                <w:sz w:val="18"/>
                <w:szCs w:val="18"/>
              </w:rPr>
              <w:t>Odell 2000</w:t>
            </w:r>
          </w:p>
        </w:tc>
        <w:tc>
          <w:tcPr>
            <w:tcW w:w="2324" w:type="dxa"/>
          </w:tcPr>
          <w:p w14:paraId="4B38D463" w14:textId="77777777" w:rsidR="00817A7D" w:rsidRPr="009A4AAD" w:rsidRDefault="00817A7D" w:rsidP="00817A7D">
            <w:pPr>
              <w:rPr>
                <w:sz w:val="18"/>
                <w:szCs w:val="18"/>
              </w:rPr>
            </w:pPr>
          </w:p>
        </w:tc>
        <w:tc>
          <w:tcPr>
            <w:tcW w:w="2325" w:type="dxa"/>
          </w:tcPr>
          <w:p w14:paraId="5E38C3D6" w14:textId="77777777" w:rsidR="00817A7D" w:rsidRPr="009A4AAD" w:rsidRDefault="00817A7D" w:rsidP="00817A7D">
            <w:pPr>
              <w:rPr>
                <w:noProof/>
                <w:sz w:val="18"/>
                <w:szCs w:val="18"/>
                <w:lang w:eastAsia="en-GB"/>
              </w:rPr>
            </w:pPr>
            <w:r w:rsidRPr="009A4AAD">
              <w:rPr>
                <w:noProof/>
                <w:sz w:val="18"/>
                <w:szCs w:val="18"/>
                <w:lang w:eastAsia="en-GB"/>
              </w:rPr>
              <mc:AlternateContent>
                <mc:Choice Requires="wps">
                  <w:drawing>
                    <wp:anchor distT="0" distB="0" distL="114300" distR="114300" simplePos="0" relativeHeight="251840512" behindDoc="0" locked="0" layoutInCell="1" allowOverlap="1" wp14:anchorId="5D3BC5AD" wp14:editId="591B5404">
                      <wp:simplePos x="0" y="0"/>
                      <wp:positionH relativeFrom="column">
                        <wp:posOffset>-43815</wp:posOffset>
                      </wp:positionH>
                      <wp:positionV relativeFrom="paragraph">
                        <wp:posOffset>43815</wp:posOffset>
                      </wp:positionV>
                      <wp:extent cx="1440180" cy="45719"/>
                      <wp:effectExtent l="0" t="19050" r="45720" b="31115"/>
                      <wp:wrapNone/>
                      <wp:docPr id="31" name="Right Arrow 31"/>
                      <wp:cNvGraphicFramePr/>
                      <a:graphic xmlns:a="http://schemas.openxmlformats.org/drawingml/2006/main">
                        <a:graphicData uri="http://schemas.microsoft.com/office/word/2010/wordprocessingShape">
                          <wps:wsp>
                            <wps:cNvSpPr/>
                            <wps:spPr>
                              <a:xfrm>
                                <a:off x="0" y="0"/>
                                <a:ext cx="144018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72981C92" id="Right Arrow 31" o:spid="_x0000_s1026" type="#_x0000_t13" style="position:absolute;margin-left:-3.45pt;margin-top:3.45pt;width:113.4pt;height:3.6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" adj="21257" fillcolor="#5b9bd5" strokecolor="#41719c" strokeweight="1pt"/>
                  </w:pict>
                </mc:Fallback>
              </mc:AlternateContent>
            </w:r>
          </w:p>
        </w:tc>
        <w:tc>
          <w:tcPr>
            <w:tcW w:w="2325" w:type="dxa"/>
          </w:tcPr>
          <w:p w14:paraId="42BDDBD5" w14:textId="77777777" w:rsidR="00817A7D" w:rsidRPr="009A4AAD" w:rsidRDefault="00817A7D" w:rsidP="00817A7D">
            <w:pPr>
              <w:rPr>
                <w:sz w:val="18"/>
                <w:szCs w:val="18"/>
              </w:rPr>
            </w:pPr>
          </w:p>
        </w:tc>
        <w:tc>
          <w:tcPr>
            <w:tcW w:w="2325" w:type="dxa"/>
          </w:tcPr>
          <w:p w14:paraId="08A75439" w14:textId="77777777" w:rsidR="00817A7D" w:rsidRPr="009A4AAD" w:rsidRDefault="00817A7D" w:rsidP="00817A7D">
            <w:pPr>
              <w:rPr>
                <w:sz w:val="18"/>
                <w:szCs w:val="18"/>
              </w:rPr>
            </w:pPr>
          </w:p>
        </w:tc>
        <w:tc>
          <w:tcPr>
            <w:tcW w:w="2325" w:type="dxa"/>
          </w:tcPr>
          <w:p w14:paraId="1656BA05" w14:textId="77777777" w:rsidR="00817A7D" w:rsidRPr="009A4AAD" w:rsidRDefault="00817A7D" w:rsidP="00817A7D">
            <w:pPr>
              <w:rPr>
                <w:sz w:val="18"/>
                <w:szCs w:val="18"/>
              </w:rPr>
            </w:pPr>
          </w:p>
        </w:tc>
      </w:tr>
      <w:tr w:rsidR="00817A7D" w:rsidRPr="009A4AAD" w14:paraId="023BB406" w14:textId="77777777" w:rsidTr="00FE2764">
        <w:tc>
          <w:tcPr>
            <w:tcW w:w="2324" w:type="dxa"/>
          </w:tcPr>
          <w:p w14:paraId="4565A0B2" w14:textId="77777777" w:rsidR="00817A7D" w:rsidRPr="009A4AAD" w:rsidRDefault="00817A7D" w:rsidP="00817A7D">
            <w:pPr>
              <w:rPr>
                <w:sz w:val="18"/>
                <w:szCs w:val="18"/>
              </w:rPr>
            </w:pPr>
            <w:r w:rsidRPr="009A4AAD">
              <w:rPr>
                <w:sz w:val="18"/>
                <w:szCs w:val="18"/>
              </w:rPr>
              <w:t>Strahan 2005</w:t>
            </w:r>
          </w:p>
        </w:tc>
        <w:tc>
          <w:tcPr>
            <w:tcW w:w="2324" w:type="dxa"/>
          </w:tcPr>
          <w:p w14:paraId="66D2986A" w14:textId="77777777" w:rsidR="00817A7D" w:rsidRPr="009A4AAD" w:rsidRDefault="00817A7D" w:rsidP="00817A7D">
            <w:pPr>
              <w:rPr>
                <w:sz w:val="18"/>
                <w:szCs w:val="18"/>
              </w:rPr>
            </w:pPr>
          </w:p>
        </w:tc>
        <w:tc>
          <w:tcPr>
            <w:tcW w:w="2325" w:type="dxa"/>
          </w:tcPr>
          <w:p w14:paraId="382E0CD9" w14:textId="77777777" w:rsidR="00817A7D" w:rsidRPr="009A4AAD" w:rsidRDefault="00817A7D" w:rsidP="00817A7D">
            <w:pPr>
              <w:rPr>
                <w:sz w:val="18"/>
                <w:szCs w:val="18"/>
              </w:rPr>
            </w:pPr>
            <w:r w:rsidRPr="009A4AAD">
              <w:rPr>
                <w:noProof/>
                <w:sz w:val="18"/>
                <w:szCs w:val="18"/>
                <w:lang w:eastAsia="en-GB"/>
              </w:rPr>
              <mc:AlternateContent>
                <mc:Choice Requires="wps">
                  <w:drawing>
                    <wp:anchor distT="0" distB="0" distL="114300" distR="114300" simplePos="0" relativeHeight="251830272" behindDoc="0" locked="0" layoutInCell="1" allowOverlap="1" wp14:anchorId="0872F2F3" wp14:editId="3CDF116B">
                      <wp:simplePos x="0" y="0"/>
                      <wp:positionH relativeFrom="column">
                        <wp:posOffset>-46990</wp:posOffset>
                      </wp:positionH>
                      <wp:positionV relativeFrom="paragraph">
                        <wp:posOffset>20955</wp:posOffset>
                      </wp:positionV>
                      <wp:extent cx="1440180" cy="45719"/>
                      <wp:effectExtent l="0" t="19050" r="45720" b="31115"/>
                      <wp:wrapNone/>
                      <wp:docPr id="12" name="Right Arrow 12"/>
                      <wp:cNvGraphicFramePr/>
                      <a:graphic xmlns:a="http://schemas.openxmlformats.org/drawingml/2006/main">
                        <a:graphicData uri="http://schemas.microsoft.com/office/word/2010/wordprocessingShape">
                          <wps:wsp>
                            <wps:cNvSpPr/>
                            <wps:spPr>
                              <a:xfrm>
                                <a:off x="0" y="0"/>
                                <a:ext cx="144018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6A27E98D" id="Right Arrow 12" o:spid="_x0000_s1026" type="#_x0000_t13" style="position:absolute;margin-left:-3.7pt;margin-top:1.65pt;width:113.4pt;height:3.6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" adj="21257" fillcolor="#5b9bd5" strokecolor="#41719c" strokeweight="1pt"/>
                  </w:pict>
                </mc:Fallback>
              </mc:AlternateContent>
            </w:r>
          </w:p>
        </w:tc>
        <w:tc>
          <w:tcPr>
            <w:tcW w:w="2325" w:type="dxa"/>
          </w:tcPr>
          <w:p w14:paraId="59AFC1B7" w14:textId="77777777" w:rsidR="00817A7D" w:rsidRPr="009A4AAD" w:rsidRDefault="00817A7D" w:rsidP="00817A7D">
            <w:pPr>
              <w:rPr>
                <w:sz w:val="18"/>
                <w:szCs w:val="18"/>
              </w:rPr>
            </w:pPr>
          </w:p>
        </w:tc>
        <w:tc>
          <w:tcPr>
            <w:tcW w:w="2325" w:type="dxa"/>
          </w:tcPr>
          <w:p w14:paraId="46A75E00" w14:textId="77777777" w:rsidR="00817A7D" w:rsidRPr="009A4AAD" w:rsidRDefault="00817A7D" w:rsidP="00817A7D">
            <w:pPr>
              <w:rPr>
                <w:sz w:val="18"/>
                <w:szCs w:val="18"/>
              </w:rPr>
            </w:pPr>
          </w:p>
        </w:tc>
        <w:tc>
          <w:tcPr>
            <w:tcW w:w="2325" w:type="dxa"/>
          </w:tcPr>
          <w:p w14:paraId="1DCDFBA5" w14:textId="77777777" w:rsidR="00817A7D" w:rsidRPr="009A4AAD" w:rsidRDefault="00817A7D" w:rsidP="00817A7D">
            <w:pPr>
              <w:rPr>
                <w:sz w:val="18"/>
                <w:szCs w:val="18"/>
              </w:rPr>
            </w:pPr>
          </w:p>
        </w:tc>
      </w:tr>
      <w:tr w:rsidR="00817A7D" w:rsidRPr="009A4AAD" w14:paraId="040B7E23" w14:textId="77777777" w:rsidTr="00FE2764">
        <w:tc>
          <w:tcPr>
            <w:tcW w:w="2324" w:type="dxa"/>
          </w:tcPr>
          <w:p w14:paraId="4775FDCE" w14:textId="77777777" w:rsidR="00817A7D" w:rsidRPr="009A4AAD" w:rsidRDefault="00817A7D" w:rsidP="00817A7D">
            <w:pPr>
              <w:rPr>
                <w:sz w:val="18"/>
                <w:szCs w:val="18"/>
              </w:rPr>
            </w:pPr>
            <w:r w:rsidRPr="009A4AAD">
              <w:rPr>
                <w:sz w:val="18"/>
                <w:szCs w:val="18"/>
              </w:rPr>
              <w:t>Ramsey 2013</w:t>
            </w:r>
          </w:p>
        </w:tc>
        <w:tc>
          <w:tcPr>
            <w:tcW w:w="2324" w:type="dxa"/>
          </w:tcPr>
          <w:p w14:paraId="1496A773" w14:textId="77777777" w:rsidR="00817A7D" w:rsidRPr="009A4AAD" w:rsidRDefault="00817A7D" w:rsidP="00817A7D">
            <w:pPr>
              <w:rPr>
                <w:sz w:val="18"/>
                <w:szCs w:val="18"/>
              </w:rPr>
            </w:pPr>
          </w:p>
        </w:tc>
        <w:tc>
          <w:tcPr>
            <w:tcW w:w="2325" w:type="dxa"/>
          </w:tcPr>
          <w:p w14:paraId="72A2A890" w14:textId="77777777" w:rsidR="00817A7D" w:rsidRPr="009A4AAD" w:rsidRDefault="00817A7D" w:rsidP="00817A7D">
            <w:pPr>
              <w:rPr>
                <w:sz w:val="18"/>
                <w:szCs w:val="18"/>
              </w:rPr>
            </w:pPr>
            <w:r w:rsidRPr="009A4AAD">
              <w:rPr>
                <w:noProof/>
                <w:sz w:val="18"/>
                <w:szCs w:val="18"/>
                <w:lang w:eastAsia="en-GB"/>
              </w:rPr>
              <mc:AlternateContent>
                <mc:Choice Requires="wps">
                  <w:drawing>
                    <wp:anchor distT="0" distB="0" distL="114300" distR="114300" simplePos="0" relativeHeight="251831296" behindDoc="0" locked="0" layoutInCell="1" allowOverlap="1" wp14:anchorId="54AC181A" wp14:editId="69257C4D">
                      <wp:simplePos x="0" y="0"/>
                      <wp:positionH relativeFrom="column">
                        <wp:posOffset>-46990</wp:posOffset>
                      </wp:positionH>
                      <wp:positionV relativeFrom="paragraph">
                        <wp:posOffset>27305</wp:posOffset>
                      </wp:positionV>
                      <wp:extent cx="1440180" cy="45719"/>
                      <wp:effectExtent l="0" t="19050" r="45720" b="31115"/>
                      <wp:wrapNone/>
                      <wp:docPr id="13" name="Right Arrow 13"/>
                      <wp:cNvGraphicFramePr/>
                      <a:graphic xmlns:a="http://schemas.openxmlformats.org/drawingml/2006/main">
                        <a:graphicData uri="http://schemas.microsoft.com/office/word/2010/wordprocessingShape">
                          <wps:wsp>
                            <wps:cNvSpPr/>
                            <wps:spPr>
                              <a:xfrm>
                                <a:off x="0" y="0"/>
                                <a:ext cx="144018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69F72541" id="Right Arrow 13" o:spid="_x0000_s1026" type="#_x0000_t13" style="position:absolute;margin-left:-3.7pt;margin-top:2.15pt;width:113.4pt;height:3.6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" adj="21257" fillcolor="#5b9bd5" strokecolor="#41719c" strokeweight="1pt"/>
                  </w:pict>
                </mc:Fallback>
              </mc:AlternateContent>
            </w:r>
          </w:p>
        </w:tc>
        <w:tc>
          <w:tcPr>
            <w:tcW w:w="2325" w:type="dxa"/>
          </w:tcPr>
          <w:p w14:paraId="65298895" w14:textId="77777777" w:rsidR="00817A7D" w:rsidRPr="009A4AAD" w:rsidRDefault="00817A7D" w:rsidP="00817A7D">
            <w:pPr>
              <w:rPr>
                <w:sz w:val="18"/>
                <w:szCs w:val="18"/>
              </w:rPr>
            </w:pPr>
          </w:p>
        </w:tc>
        <w:tc>
          <w:tcPr>
            <w:tcW w:w="2325" w:type="dxa"/>
          </w:tcPr>
          <w:p w14:paraId="0569A81B" w14:textId="77777777" w:rsidR="00817A7D" w:rsidRPr="009A4AAD" w:rsidRDefault="00817A7D" w:rsidP="00817A7D">
            <w:pPr>
              <w:rPr>
                <w:sz w:val="18"/>
                <w:szCs w:val="18"/>
              </w:rPr>
            </w:pPr>
          </w:p>
        </w:tc>
        <w:tc>
          <w:tcPr>
            <w:tcW w:w="2325" w:type="dxa"/>
          </w:tcPr>
          <w:p w14:paraId="4162BD78" w14:textId="77777777" w:rsidR="00817A7D" w:rsidRPr="009A4AAD" w:rsidRDefault="00817A7D" w:rsidP="00817A7D">
            <w:pPr>
              <w:rPr>
                <w:sz w:val="18"/>
                <w:szCs w:val="18"/>
              </w:rPr>
            </w:pPr>
          </w:p>
        </w:tc>
      </w:tr>
      <w:tr w:rsidR="00817A7D" w:rsidRPr="009A4AAD" w14:paraId="0D2719D3" w14:textId="77777777" w:rsidTr="00FE2764">
        <w:tc>
          <w:tcPr>
            <w:tcW w:w="2324" w:type="dxa"/>
          </w:tcPr>
          <w:p w14:paraId="47F2BA83" w14:textId="77777777" w:rsidR="00817A7D" w:rsidRPr="009A4AAD" w:rsidRDefault="00817A7D" w:rsidP="00817A7D">
            <w:pPr>
              <w:rPr>
                <w:sz w:val="18"/>
                <w:szCs w:val="18"/>
              </w:rPr>
            </w:pPr>
            <w:r w:rsidRPr="009A4AAD">
              <w:rPr>
                <w:sz w:val="18"/>
                <w:szCs w:val="18"/>
              </w:rPr>
              <w:t>Ramsey 2016</w:t>
            </w:r>
          </w:p>
        </w:tc>
        <w:tc>
          <w:tcPr>
            <w:tcW w:w="2324" w:type="dxa"/>
          </w:tcPr>
          <w:p w14:paraId="45EA1D77" w14:textId="77777777" w:rsidR="00817A7D" w:rsidRPr="009A4AAD" w:rsidRDefault="00817A7D" w:rsidP="00817A7D">
            <w:pPr>
              <w:rPr>
                <w:sz w:val="18"/>
                <w:szCs w:val="18"/>
              </w:rPr>
            </w:pPr>
          </w:p>
        </w:tc>
        <w:tc>
          <w:tcPr>
            <w:tcW w:w="2325" w:type="dxa"/>
          </w:tcPr>
          <w:p w14:paraId="41792AF5" w14:textId="77777777" w:rsidR="00817A7D" w:rsidRPr="009A4AAD" w:rsidRDefault="00817A7D" w:rsidP="00817A7D">
            <w:pPr>
              <w:rPr>
                <w:sz w:val="18"/>
                <w:szCs w:val="18"/>
              </w:rPr>
            </w:pPr>
            <w:r w:rsidRPr="009A4AAD">
              <w:rPr>
                <w:noProof/>
                <w:sz w:val="18"/>
                <w:szCs w:val="18"/>
                <w:lang w:eastAsia="en-GB"/>
              </w:rPr>
              <mc:AlternateContent>
                <mc:Choice Requires="wps">
                  <w:drawing>
                    <wp:anchor distT="0" distB="0" distL="114300" distR="114300" simplePos="0" relativeHeight="251832320" behindDoc="0" locked="0" layoutInCell="1" allowOverlap="1" wp14:anchorId="5E1E9486" wp14:editId="5634D0DD">
                      <wp:simplePos x="0" y="0"/>
                      <wp:positionH relativeFrom="column">
                        <wp:posOffset>-43815</wp:posOffset>
                      </wp:positionH>
                      <wp:positionV relativeFrom="paragraph">
                        <wp:posOffset>26035</wp:posOffset>
                      </wp:positionV>
                      <wp:extent cx="2918460" cy="45719"/>
                      <wp:effectExtent l="0" t="19050" r="34290" b="31115"/>
                      <wp:wrapNone/>
                      <wp:docPr id="14" name="Right Arrow 14"/>
                      <wp:cNvGraphicFramePr/>
                      <a:graphic xmlns:a="http://schemas.openxmlformats.org/drawingml/2006/main">
                        <a:graphicData uri="http://schemas.microsoft.com/office/word/2010/wordprocessingShape">
                          <wps:wsp>
                            <wps:cNvSpPr/>
                            <wps:spPr>
                              <a:xfrm>
                                <a:off x="0" y="0"/>
                                <a:ext cx="291846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121CC05B" id="Right Arrow 14" o:spid="_x0000_s1026" type="#_x0000_t13" style="position:absolute;margin-left:-3.45pt;margin-top:2.05pt;width:229.8pt;height:3.6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" adj="21431" fillcolor="#5b9bd5" strokecolor="#41719c" strokeweight="1pt"/>
                  </w:pict>
                </mc:Fallback>
              </mc:AlternateContent>
            </w:r>
          </w:p>
        </w:tc>
        <w:tc>
          <w:tcPr>
            <w:tcW w:w="2325" w:type="dxa"/>
          </w:tcPr>
          <w:p w14:paraId="6071D2D7" w14:textId="77777777" w:rsidR="00817A7D" w:rsidRPr="009A4AAD" w:rsidRDefault="00817A7D" w:rsidP="00817A7D">
            <w:pPr>
              <w:rPr>
                <w:sz w:val="18"/>
                <w:szCs w:val="18"/>
              </w:rPr>
            </w:pPr>
          </w:p>
        </w:tc>
        <w:tc>
          <w:tcPr>
            <w:tcW w:w="2325" w:type="dxa"/>
          </w:tcPr>
          <w:p w14:paraId="09B27A25" w14:textId="77777777" w:rsidR="00817A7D" w:rsidRPr="009A4AAD" w:rsidRDefault="00817A7D" w:rsidP="00817A7D">
            <w:pPr>
              <w:rPr>
                <w:sz w:val="18"/>
                <w:szCs w:val="18"/>
              </w:rPr>
            </w:pPr>
          </w:p>
        </w:tc>
        <w:tc>
          <w:tcPr>
            <w:tcW w:w="2325" w:type="dxa"/>
          </w:tcPr>
          <w:p w14:paraId="1F049078" w14:textId="77777777" w:rsidR="00817A7D" w:rsidRPr="009A4AAD" w:rsidRDefault="00817A7D" w:rsidP="00817A7D">
            <w:pPr>
              <w:rPr>
                <w:sz w:val="18"/>
                <w:szCs w:val="18"/>
              </w:rPr>
            </w:pPr>
          </w:p>
        </w:tc>
      </w:tr>
      <w:tr w:rsidR="00817A7D" w:rsidRPr="009A4AAD" w14:paraId="0EB5CD6F" w14:textId="77777777" w:rsidTr="00FE2764">
        <w:tc>
          <w:tcPr>
            <w:tcW w:w="2324" w:type="dxa"/>
          </w:tcPr>
          <w:p w14:paraId="3016590B" w14:textId="77777777" w:rsidR="00817A7D" w:rsidRPr="009A4AAD" w:rsidRDefault="00817A7D" w:rsidP="00817A7D">
            <w:pPr>
              <w:rPr>
                <w:sz w:val="18"/>
                <w:szCs w:val="18"/>
              </w:rPr>
            </w:pPr>
            <w:r w:rsidRPr="009A4AAD">
              <w:rPr>
                <w:sz w:val="18"/>
                <w:szCs w:val="18"/>
              </w:rPr>
              <w:t>Agard 2012</w:t>
            </w:r>
          </w:p>
        </w:tc>
        <w:tc>
          <w:tcPr>
            <w:tcW w:w="2324" w:type="dxa"/>
          </w:tcPr>
          <w:p w14:paraId="6462C6F9" w14:textId="77777777" w:rsidR="00817A7D" w:rsidRPr="009A4AAD" w:rsidRDefault="00817A7D" w:rsidP="00817A7D">
            <w:pPr>
              <w:rPr>
                <w:sz w:val="18"/>
                <w:szCs w:val="18"/>
              </w:rPr>
            </w:pPr>
          </w:p>
        </w:tc>
        <w:tc>
          <w:tcPr>
            <w:tcW w:w="2325" w:type="dxa"/>
          </w:tcPr>
          <w:p w14:paraId="3C781F57" w14:textId="77777777" w:rsidR="00817A7D" w:rsidRPr="009A4AAD" w:rsidRDefault="00817A7D" w:rsidP="00817A7D">
            <w:pPr>
              <w:rPr>
                <w:noProof/>
                <w:sz w:val="18"/>
                <w:szCs w:val="18"/>
                <w:lang w:eastAsia="en-GB"/>
              </w:rPr>
            </w:pPr>
          </w:p>
        </w:tc>
        <w:tc>
          <w:tcPr>
            <w:tcW w:w="2325" w:type="dxa"/>
          </w:tcPr>
          <w:p w14:paraId="6757211F" w14:textId="77777777" w:rsidR="00817A7D" w:rsidRPr="009A4AAD" w:rsidRDefault="00817A7D" w:rsidP="00817A7D">
            <w:pPr>
              <w:rPr>
                <w:sz w:val="18"/>
                <w:szCs w:val="18"/>
              </w:rPr>
            </w:pPr>
          </w:p>
        </w:tc>
        <w:tc>
          <w:tcPr>
            <w:tcW w:w="2325" w:type="dxa"/>
          </w:tcPr>
          <w:p w14:paraId="149E9E45" w14:textId="77777777" w:rsidR="00817A7D" w:rsidRPr="009A4AAD" w:rsidRDefault="00817A7D" w:rsidP="00817A7D">
            <w:pPr>
              <w:rPr>
                <w:sz w:val="18"/>
                <w:szCs w:val="18"/>
              </w:rPr>
            </w:pPr>
            <w:r w:rsidRPr="009A4AAD">
              <w:rPr>
                <w:noProof/>
                <w:sz w:val="18"/>
                <w:szCs w:val="18"/>
                <w:lang w:eastAsia="en-GB"/>
              </w:rPr>
              <mc:AlternateContent>
                <mc:Choice Requires="wps">
                  <w:drawing>
                    <wp:anchor distT="0" distB="0" distL="114300" distR="114300" simplePos="0" relativeHeight="251839488" behindDoc="0" locked="0" layoutInCell="1" allowOverlap="1" wp14:anchorId="433D959D" wp14:editId="2CA16E05">
                      <wp:simplePos x="0" y="0"/>
                      <wp:positionH relativeFrom="column">
                        <wp:posOffset>-2996565</wp:posOffset>
                      </wp:positionH>
                      <wp:positionV relativeFrom="paragraph">
                        <wp:posOffset>29845</wp:posOffset>
                      </wp:positionV>
                      <wp:extent cx="5859780" cy="45719"/>
                      <wp:effectExtent l="0" t="19050" r="45720" b="31115"/>
                      <wp:wrapNone/>
                      <wp:docPr id="27" name="Right Arrow 27"/>
                      <wp:cNvGraphicFramePr/>
                      <a:graphic xmlns:a="http://schemas.openxmlformats.org/drawingml/2006/main">
                        <a:graphicData uri="http://schemas.microsoft.com/office/word/2010/wordprocessingShape">
                          <wps:wsp>
                            <wps:cNvSpPr/>
                            <wps:spPr>
                              <a:xfrm>
                                <a:off x="0" y="0"/>
                                <a:ext cx="585978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14E584D4" id="Right Arrow 27" o:spid="_x0000_s1026" type="#_x0000_t13" style="position:absolute;margin-left:-235.95pt;margin-top:2.35pt;width:461.4pt;height:3.6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" adj="21516" fillcolor="#5b9bd5" strokecolor="#41719c" strokeweight="1pt"/>
                  </w:pict>
                </mc:Fallback>
              </mc:AlternateContent>
            </w:r>
          </w:p>
        </w:tc>
        <w:tc>
          <w:tcPr>
            <w:tcW w:w="2325" w:type="dxa"/>
          </w:tcPr>
          <w:p w14:paraId="242A8826" w14:textId="77777777" w:rsidR="00817A7D" w:rsidRPr="009A4AAD" w:rsidRDefault="00817A7D" w:rsidP="00817A7D">
            <w:pPr>
              <w:rPr>
                <w:sz w:val="18"/>
                <w:szCs w:val="18"/>
              </w:rPr>
            </w:pPr>
          </w:p>
        </w:tc>
      </w:tr>
      <w:tr w:rsidR="00817A7D" w:rsidRPr="009A4AAD" w14:paraId="71F36D86" w14:textId="77777777" w:rsidTr="00FE2764">
        <w:tc>
          <w:tcPr>
            <w:tcW w:w="2324" w:type="dxa"/>
          </w:tcPr>
          <w:p w14:paraId="6F96D491" w14:textId="77777777" w:rsidR="00817A7D" w:rsidRPr="009A4AAD" w:rsidRDefault="00817A7D" w:rsidP="00817A7D">
            <w:pPr>
              <w:rPr>
                <w:sz w:val="18"/>
                <w:szCs w:val="18"/>
              </w:rPr>
            </w:pPr>
            <w:r w:rsidRPr="009A4AAD">
              <w:rPr>
                <w:sz w:val="18"/>
                <w:szCs w:val="18"/>
              </w:rPr>
              <w:t>Haraldsson 2015</w:t>
            </w:r>
          </w:p>
        </w:tc>
        <w:tc>
          <w:tcPr>
            <w:tcW w:w="2324" w:type="dxa"/>
          </w:tcPr>
          <w:p w14:paraId="0865B631" w14:textId="77777777" w:rsidR="00817A7D" w:rsidRPr="009A4AAD" w:rsidRDefault="00817A7D" w:rsidP="00817A7D">
            <w:pPr>
              <w:rPr>
                <w:sz w:val="18"/>
                <w:szCs w:val="18"/>
              </w:rPr>
            </w:pPr>
          </w:p>
        </w:tc>
        <w:tc>
          <w:tcPr>
            <w:tcW w:w="2325" w:type="dxa"/>
          </w:tcPr>
          <w:p w14:paraId="410B1E7D" w14:textId="77777777" w:rsidR="00817A7D" w:rsidRPr="009A4AAD" w:rsidRDefault="00817A7D" w:rsidP="00817A7D">
            <w:pPr>
              <w:rPr>
                <w:sz w:val="18"/>
                <w:szCs w:val="18"/>
              </w:rPr>
            </w:pPr>
          </w:p>
        </w:tc>
        <w:tc>
          <w:tcPr>
            <w:tcW w:w="2325" w:type="dxa"/>
          </w:tcPr>
          <w:p w14:paraId="629D6D16" w14:textId="77777777" w:rsidR="00817A7D" w:rsidRPr="009A4AAD" w:rsidRDefault="00817A7D" w:rsidP="00817A7D">
            <w:pPr>
              <w:rPr>
                <w:sz w:val="18"/>
                <w:szCs w:val="18"/>
              </w:rPr>
            </w:pPr>
          </w:p>
        </w:tc>
        <w:tc>
          <w:tcPr>
            <w:tcW w:w="2325" w:type="dxa"/>
          </w:tcPr>
          <w:p w14:paraId="4C6ED05D" w14:textId="77777777" w:rsidR="00817A7D" w:rsidRPr="009A4AAD" w:rsidRDefault="00817A7D" w:rsidP="00817A7D">
            <w:pPr>
              <w:rPr>
                <w:sz w:val="18"/>
                <w:szCs w:val="18"/>
              </w:rPr>
            </w:pPr>
            <w:r w:rsidRPr="009A4AAD">
              <w:rPr>
                <w:noProof/>
                <w:sz w:val="18"/>
                <w:szCs w:val="18"/>
                <w:lang w:eastAsia="en-GB"/>
              </w:rPr>
              <mc:AlternateContent>
                <mc:Choice Requires="wps">
                  <w:drawing>
                    <wp:anchor distT="0" distB="0" distL="114300" distR="114300" simplePos="0" relativeHeight="251833344" behindDoc="0" locked="0" layoutInCell="1" allowOverlap="1" wp14:anchorId="48068251" wp14:editId="3CC248B9">
                      <wp:simplePos x="0" y="0"/>
                      <wp:positionH relativeFrom="column">
                        <wp:posOffset>-1905</wp:posOffset>
                      </wp:positionH>
                      <wp:positionV relativeFrom="paragraph">
                        <wp:posOffset>22225</wp:posOffset>
                      </wp:positionV>
                      <wp:extent cx="1386840" cy="45719"/>
                      <wp:effectExtent l="0" t="19050" r="41910" b="31115"/>
                      <wp:wrapNone/>
                      <wp:docPr id="20" name="Right Arrow 20"/>
                      <wp:cNvGraphicFramePr/>
                      <a:graphic xmlns:a="http://schemas.openxmlformats.org/drawingml/2006/main">
                        <a:graphicData uri="http://schemas.microsoft.com/office/word/2010/wordprocessingShape">
                          <wps:wsp>
                            <wps:cNvSpPr/>
                            <wps:spPr>
                              <a:xfrm>
                                <a:off x="0" y="0"/>
                                <a:ext cx="138684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69A0B46D" id="Right Arrow 20" o:spid="_x0000_s1026" type="#_x0000_t13" style="position:absolute;margin-left:-.15pt;margin-top:1.75pt;width:109.2pt;height:3.6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" adj="21244" fillcolor="#5b9bd5" strokecolor="#41719c" strokeweight="1pt"/>
                  </w:pict>
                </mc:Fallback>
              </mc:AlternateContent>
            </w:r>
          </w:p>
        </w:tc>
        <w:tc>
          <w:tcPr>
            <w:tcW w:w="2325" w:type="dxa"/>
          </w:tcPr>
          <w:p w14:paraId="523C64CA" w14:textId="77777777" w:rsidR="00817A7D" w:rsidRPr="009A4AAD" w:rsidRDefault="00817A7D" w:rsidP="00817A7D">
            <w:pPr>
              <w:rPr>
                <w:sz w:val="18"/>
                <w:szCs w:val="18"/>
              </w:rPr>
            </w:pPr>
          </w:p>
        </w:tc>
      </w:tr>
      <w:tr w:rsidR="00817A7D" w:rsidRPr="009A4AAD" w14:paraId="4762D1A1" w14:textId="77777777" w:rsidTr="00FE2764">
        <w:tc>
          <w:tcPr>
            <w:tcW w:w="2324" w:type="dxa"/>
          </w:tcPr>
          <w:p w14:paraId="22BDAD36" w14:textId="77777777" w:rsidR="00817A7D" w:rsidRPr="009A4AAD" w:rsidRDefault="00817A7D" w:rsidP="00817A7D">
            <w:pPr>
              <w:rPr>
                <w:sz w:val="18"/>
                <w:szCs w:val="18"/>
              </w:rPr>
            </w:pPr>
            <w:r w:rsidRPr="009A4AAD">
              <w:rPr>
                <w:sz w:val="18"/>
                <w:szCs w:val="18"/>
              </w:rPr>
              <w:t>Pattison 2015</w:t>
            </w:r>
          </w:p>
        </w:tc>
        <w:tc>
          <w:tcPr>
            <w:tcW w:w="2324" w:type="dxa"/>
          </w:tcPr>
          <w:p w14:paraId="61AAAA16" w14:textId="77777777" w:rsidR="00817A7D" w:rsidRPr="009A4AAD" w:rsidRDefault="00817A7D" w:rsidP="00817A7D">
            <w:pPr>
              <w:rPr>
                <w:sz w:val="18"/>
                <w:szCs w:val="18"/>
              </w:rPr>
            </w:pPr>
          </w:p>
        </w:tc>
        <w:tc>
          <w:tcPr>
            <w:tcW w:w="2325" w:type="dxa"/>
          </w:tcPr>
          <w:p w14:paraId="6B4BF40B" w14:textId="77777777" w:rsidR="00817A7D" w:rsidRPr="009A4AAD" w:rsidRDefault="00817A7D" w:rsidP="00817A7D">
            <w:pPr>
              <w:rPr>
                <w:sz w:val="18"/>
                <w:szCs w:val="18"/>
              </w:rPr>
            </w:pPr>
          </w:p>
        </w:tc>
        <w:tc>
          <w:tcPr>
            <w:tcW w:w="2325" w:type="dxa"/>
          </w:tcPr>
          <w:p w14:paraId="5BDE32F8" w14:textId="77777777" w:rsidR="00817A7D" w:rsidRPr="009A4AAD" w:rsidRDefault="00817A7D" w:rsidP="00817A7D">
            <w:pPr>
              <w:rPr>
                <w:sz w:val="18"/>
                <w:szCs w:val="18"/>
              </w:rPr>
            </w:pPr>
          </w:p>
        </w:tc>
        <w:tc>
          <w:tcPr>
            <w:tcW w:w="2325" w:type="dxa"/>
          </w:tcPr>
          <w:p w14:paraId="7656405D" w14:textId="77777777" w:rsidR="00817A7D" w:rsidRPr="009A4AAD" w:rsidRDefault="00817A7D" w:rsidP="00817A7D">
            <w:pPr>
              <w:rPr>
                <w:sz w:val="18"/>
                <w:szCs w:val="18"/>
              </w:rPr>
            </w:pPr>
            <w:r w:rsidRPr="009A4AAD">
              <w:rPr>
                <w:noProof/>
                <w:sz w:val="18"/>
                <w:szCs w:val="18"/>
                <w:lang w:eastAsia="en-GB"/>
              </w:rPr>
              <mc:AlternateContent>
                <mc:Choice Requires="wps">
                  <w:drawing>
                    <wp:anchor distT="0" distB="0" distL="114300" distR="114300" simplePos="0" relativeHeight="251834368" behindDoc="0" locked="0" layoutInCell="1" allowOverlap="1" wp14:anchorId="046CBF3F" wp14:editId="5AF185CA">
                      <wp:simplePos x="0" y="0"/>
                      <wp:positionH relativeFrom="column">
                        <wp:posOffset>-1905</wp:posOffset>
                      </wp:positionH>
                      <wp:positionV relativeFrom="paragraph">
                        <wp:posOffset>28575</wp:posOffset>
                      </wp:positionV>
                      <wp:extent cx="1386840" cy="45719"/>
                      <wp:effectExtent l="0" t="19050" r="41910" b="31115"/>
                      <wp:wrapNone/>
                      <wp:docPr id="21" name="Right Arrow 21"/>
                      <wp:cNvGraphicFramePr/>
                      <a:graphic xmlns:a="http://schemas.openxmlformats.org/drawingml/2006/main">
                        <a:graphicData uri="http://schemas.microsoft.com/office/word/2010/wordprocessingShape">
                          <wps:wsp>
                            <wps:cNvSpPr/>
                            <wps:spPr>
                              <a:xfrm>
                                <a:off x="0" y="0"/>
                                <a:ext cx="138684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86AFC1E" id="Right Arrow 21" o:spid="_x0000_s1026" type="#_x0000_t13" style="position:absolute;margin-left:-.15pt;margin-top:2.25pt;width:109.2pt;height:3.6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" adj="21244" fillcolor="#5b9bd5" strokecolor="#41719c" strokeweight="1pt"/>
                  </w:pict>
                </mc:Fallback>
              </mc:AlternateContent>
            </w:r>
          </w:p>
        </w:tc>
        <w:tc>
          <w:tcPr>
            <w:tcW w:w="2325" w:type="dxa"/>
          </w:tcPr>
          <w:p w14:paraId="65F01BAE" w14:textId="77777777" w:rsidR="00817A7D" w:rsidRPr="009A4AAD" w:rsidRDefault="00817A7D" w:rsidP="00817A7D">
            <w:pPr>
              <w:rPr>
                <w:sz w:val="18"/>
                <w:szCs w:val="18"/>
              </w:rPr>
            </w:pPr>
          </w:p>
        </w:tc>
      </w:tr>
      <w:tr w:rsidR="00817A7D" w:rsidRPr="009A4AAD" w14:paraId="3A342754" w14:textId="77777777" w:rsidTr="00FE2764">
        <w:tc>
          <w:tcPr>
            <w:tcW w:w="2324" w:type="dxa"/>
          </w:tcPr>
          <w:p w14:paraId="3510EB26" w14:textId="77777777" w:rsidR="00817A7D" w:rsidRPr="009A4AAD" w:rsidRDefault="00817A7D" w:rsidP="00817A7D">
            <w:pPr>
              <w:rPr>
                <w:sz w:val="18"/>
                <w:szCs w:val="18"/>
              </w:rPr>
            </w:pPr>
            <w:r w:rsidRPr="009A4AAD">
              <w:rPr>
                <w:sz w:val="18"/>
                <w:szCs w:val="18"/>
              </w:rPr>
              <w:t>Abdelrahim 2014</w:t>
            </w:r>
          </w:p>
        </w:tc>
        <w:tc>
          <w:tcPr>
            <w:tcW w:w="2324" w:type="dxa"/>
          </w:tcPr>
          <w:p w14:paraId="6519EC97" w14:textId="77777777" w:rsidR="00817A7D" w:rsidRPr="009A4AAD" w:rsidRDefault="00817A7D" w:rsidP="00817A7D">
            <w:pPr>
              <w:rPr>
                <w:sz w:val="18"/>
                <w:szCs w:val="18"/>
              </w:rPr>
            </w:pPr>
          </w:p>
        </w:tc>
        <w:tc>
          <w:tcPr>
            <w:tcW w:w="2325" w:type="dxa"/>
          </w:tcPr>
          <w:p w14:paraId="2E964A41" w14:textId="77777777" w:rsidR="00817A7D" w:rsidRPr="009A4AAD" w:rsidRDefault="00817A7D" w:rsidP="00817A7D">
            <w:pPr>
              <w:rPr>
                <w:sz w:val="18"/>
                <w:szCs w:val="18"/>
              </w:rPr>
            </w:pPr>
          </w:p>
        </w:tc>
        <w:tc>
          <w:tcPr>
            <w:tcW w:w="2325" w:type="dxa"/>
          </w:tcPr>
          <w:p w14:paraId="56AB5A95" w14:textId="77777777" w:rsidR="00817A7D" w:rsidRPr="009A4AAD" w:rsidRDefault="00817A7D" w:rsidP="00817A7D">
            <w:pPr>
              <w:rPr>
                <w:sz w:val="18"/>
                <w:szCs w:val="18"/>
              </w:rPr>
            </w:pPr>
          </w:p>
        </w:tc>
        <w:tc>
          <w:tcPr>
            <w:tcW w:w="2325" w:type="dxa"/>
          </w:tcPr>
          <w:p w14:paraId="06BEDE19" w14:textId="77777777" w:rsidR="00817A7D" w:rsidRPr="009A4AAD" w:rsidRDefault="00817A7D" w:rsidP="00817A7D">
            <w:pPr>
              <w:rPr>
                <w:sz w:val="18"/>
                <w:szCs w:val="18"/>
              </w:rPr>
            </w:pPr>
            <w:r w:rsidRPr="009A4AAD">
              <w:rPr>
                <w:noProof/>
                <w:sz w:val="18"/>
                <w:szCs w:val="18"/>
                <w:lang w:eastAsia="en-GB"/>
              </w:rPr>
              <mc:AlternateContent>
                <mc:Choice Requires="wps">
                  <w:drawing>
                    <wp:anchor distT="0" distB="0" distL="114300" distR="114300" simplePos="0" relativeHeight="251835392" behindDoc="0" locked="0" layoutInCell="1" allowOverlap="1" wp14:anchorId="7EA66F2B" wp14:editId="5203CE30">
                      <wp:simplePos x="0" y="0"/>
                      <wp:positionH relativeFrom="column">
                        <wp:posOffset>-1905</wp:posOffset>
                      </wp:positionH>
                      <wp:positionV relativeFrom="paragraph">
                        <wp:posOffset>26670</wp:posOffset>
                      </wp:positionV>
                      <wp:extent cx="1386840" cy="45719"/>
                      <wp:effectExtent l="0" t="19050" r="41910" b="31115"/>
                      <wp:wrapNone/>
                      <wp:docPr id="22" name="Right Arrow 22"/>
                      <wp:cNvGraphicFramePr/>
                      <a:graphic xmlns:a="http://schemas.openxmlformats.org/drawingml/2006/main">
                        <a:graphicData uri="http://schemas.microsoft.com/office/word/2010/wordprocessingShape">
                          <wps:wsp>
                            <wps:cNvSpPr/>
                            <wps:spPr>
                              <a:xfrm>
                                <a:off x="0" y="0"/>
                                <a:ext cx="138684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2DAA46B2" id="Right Arrow 22" o:spid="_x0000_s1026" type="#_x0000_t13" style="position:absolute;margin-left:-.15pt;margin-top:2.1pt;width:109.2pt;height:3.6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" adj="21244" fillcolor="#5b9bd5" strokecolor="#41719c" strokeweight="1pt"/>
                  </w:pict>
                </mc:Fallback>
              </mc:AlternateContent>
            </w:r>
          </w:p>
        </w:tc>
        <w:tc>
          <w:tcPr>
            <w:tcW w:w="2325" w:type="dxa"/>
          </w:tcPr>
          <w:p w14:paraId="635B21FF" w14:textId="77777777" w:rsidR="00817A7D" w:rsidRPr="009A4AAD" w:rsidRDefault="00817A7D" w:rsidP="00817A7D">
            <w:pPr>
              <w:rPr>
                <w:sz w:val="18"/>
                <w:szCs w:val="18"/>
              </w:rPr>
            </w:pPr>
          </w:p>
        </w:tc>
      </w:tr>
      <w:tr w:rsidR="00817A7D" w:rsidRPr="009A4AAD" w14:paraId="2CBFA7A0" w14:textId="77777777" w:rsidTr="00FE2764">
        <w:tc>
          <w:tcPr>
            <w:tcW w:w="2324" w:type="dxa"/>
          </w:tcPr>
          <w:p w14:paraId="7DD5865F" w14:textId="77777777" w:rsidR="00817A7D" w:rsidRPr="009A4AAD" w:rsidRDefault="00817A7D" w:rsidP="00817A7D">
            <w:pPr>
              <w:rPr>
                <w:sz w:val="18"/>
                <w:szCs w:val="18"/>
              </w:rPr>
            </w:pPr>
            <w:r w:rsidRPr="009A4AAD">
              <w:rPr>
                <w:sz w:val="18"/>
                <w:szCs w:val="18"/>
              </w:rPr>
              <w:t>Deacon 2012</w:t>
            </w:r>
          </w:p>
        </w:tc>
        <w:tc>
          <w:tcPr>
            <w:tcW w:w="2324" w:type="dxa"/>
          </w:tcPr>
          <w:p w14:paraId="0390E7F2" w14:textId="77777777" w:rsidR="00817A7D" w:rsidRPr="009A4AAD" w:rsidRDefault="00817A7D" w:rsidP="00817A7D">
            <w:pPr>
              <w:rPr>
                <w:sz w:val="18"/>
                <w:szCs w:val="18"/>
              </w:rPr>
            </w:pPr>
          </w:p>
        </w:tc>
        <w:tc>
          <w:tcPr>
            <w:tcW w:w="2325" w:type="dxa"/>
          </w:tcPr>
          <w:p w14:paraId="691EE516" w14:textId="77777777" w:rsidR="00817A7D" w:rsidRPr="009A4AAD" w:rsidRDefault="00817A7D" w:rsidP="00817A7D">
            <w:pPr>
              <w:rPr>
                <w:sz w:val="18"/>
                <w:szCs w:val="18"/>
              </w:rPr>
            </w:pPr>
          </w:p>
        </w:tc>
        <w:tc>
          <w:tcPr>
            <w:tcW w:w="2325" w:type="dxa"/>
          </w:tcPr>
          <w:p w14:paraId="61476358" w14:textId="77777777" w:rsidR="00817A7D" w:rsidRPr="009A4AAD" w:rsidRDefault="00817A7D" w:rsidP="00817A7D">
            <w:pPr>
              <w:rPr>
                <w:sz w:val="18"/>
                <w:szCs w:val="18"/>
              </w:rPr>
            </w:pPr>
          </w:p>
        </w:tc>
        <w:tc>
          <w:tcPr>
            <w:tcW w:w="2325" w:type="dxa"/>
          </w:tcPr>
          <w:p w14:paraId="0ABB0575" w14:textId="77777777" w:rsidR="00817A7D" w:rsidRPr="009A4AAD" w:rsidRDefault="00817A7D" w:rsidP="00817A7D">
            <w:pPr>
              <w:rPr>
                <w:sz w:val="18"/>
                <w:szCs w:val="18"/>
              </w:rPr>
            </w:pPr>
            <w:r w:rsidRPr="009A4AAD">
              <w:rPr>
                <w:noProof/>
                <w:sz w:val="18"/>
                <w:szCs w:val="18"/>
                <w:lang w:eastAsia="en-GB"/>
              </w:rPr>
              <mc:AlternateContent>
                <mc:Choice Requires="wps">
                  <w:drawing>
                    <wp:anchor distT="0" distB="0" distL="114300" distR="114300" simplePos="0" relativeHeight="251836416" behindDoc="0" locked="0" layoutInCell="1" allowOverlap="1" wp14:anchorId="7709F428" wp14:editId="53E891E0">
                      <wp:simplePos x="0" y="0"/>
                      <wp:positionH relativeFrom="column">
                        <wp:posOffset>-1905</wp:posOffset>
                      </wp:positionH>
                      <wp:positionV relativeFrom="paragraph">
                        <wp:posOffset>23495</wp:posOffset>
                      </wp:positionV>
                      <wp:extent cx="2865120" cy="45719"/>
                      <wp:effectExtent l="0" t="19050" r="30480" b="31115"/>
                      <wp:wrapNone/>
                      <wp:docPr id="24" name="Right Arrow 24"/>
                      <wp:cNvGraphicFramePr/>
                      <a:graphic xmlns:a="http://schemas.openxmlformats.org/drawingml/2006/main">
                        <a:graphicData uri="http://schemas.microsoft.com/office/word/2010/wordprocessingShape">
                          <wps:wsp>
                            <wps:cNvSpPr/>
                            <wps:spPr>
                              <a:xfrm>
                                <a:off x="0" y="0"/>
                                <a:ext cx="286512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293DB63C" id="Right Arrow 24" o:spid="_x0000_s1026" type="#_x0000_t13" style="position:absolute;margin-left:-.15pt;margin-top:1.85pt;width:225.6pt;height:3.6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" adj="21428" fillcolor="#5b9bd5" strokecolor="#41719c" strokeweight="1pt"/>
                  </w:pict>
                </mc:Fallback>
              </mc:AlternateContent>
            </w:r>
          </w:p>
        </w:tc>
        <w:tc>
          <w:tcPr>
            <w:tcW w:w="2325" w:type="dxa"/>
          </w:tcPr>
          <w:p w14:paraId="43CD0EDA" w14:textId="77777777" w:rsidR="00817A7D" w:rsidRPr="009A4AAD" w:rsidRDefault="00817A7D" w:rsidP="00817A7D">
            <w:pPr>
              <w:rPr>
                <w:sz w:val="18"/>
                <w:szCs w:val="18"/>
              </w:rPr>
            </w:pPr>
          </w:p>
        </w:tc>
      </w:tr>
      <w:tr w:rsidR="00817A7D" w:rsidRPr="009A4AAD" w14:paraId="5E492739" w14:textId="77777777" w:rsidTr="00FE2764">
        <w:tc>
          <w:tcPr>
            <w:tcW w:w="2324" w:type="dxa"/>
          </w:tcPr>
          <w:p w14:paraId="4F8E6437" w14:textId="77777777" w:rsidR="00817A7D" w:rsidRPr="009A4AAD" w:rsidRDefault="00817A7D" w:rsidP="00817A7D">
            <w:pPr>
              <w:rPr>
                <w:sz w:val="18"/>
                <w:szCs w:val="18"/>
              </w:rPr>
            </w:pPr>
            <w:r w:rsidRPr="009A4AAD">
              <w:rPr>
                <w:sz w:val="18"/>
                <w:szCs w:val="18"/>
              </w:rPr>
              <w:t>Maddox 2001</w:t>
            </w:r>
          </w:p>
        </w:tc>
        <w:tc>
          <w:tcPr>
            <w:tcW w:w="2324" w:type="dxa"/>
          </w:tcPr>
          <w:p w14:paraId="24A76993" w14:textId="77777777" w:rsidR="00817A7D" w:rsidRPr="009A4AAD" w:rsidRDefault="00817A7D" w:rsidP="00817A7D">
            <w:pPr>
              <w:rPr>
                <w:sz w:val="18"/>
                <w:szCs w:val="18"/>
              </w:rPr>
            </w:pPr>
          </w:p>
        </w:tc>
        <w:tc>
          <w:tcPr>
            <w:tcW w:w="2325" w:type="dxa"/>
          </w:tcPr>
          <w:p w14:paraId="4589ECD7" w14:textId="77777777" w:rsidR="00817A7D" w:rsidRPr="009A4AAD" w:rsidRDefault="00817A7D" w:rsidP="00817A7D">
            <w:pPr>
              <w:rPr>
                <w:sz w:val="18"/>
                <w:szCs w:val="18"/>
              </w:rPr>
            </w:pPr>
          </w:p>
        </w:tc>
        <w:tc>
          <w:tcPr>
            <w:tcW w:w="2325" w:type="dxa"/>
          </w:tcPr>
          <w:p w14:paraId="574FD609" w14:textId="77777777" w:rsidR="00817A7D" w:rsidRPr="009A4AAD" w:rsidRDefault="00817A7D" w:rsidP="00817A7D">
            <w:pPr>
              <w:rPr>
                <w:sz w:val="18"/>
                <w:szCs w:val="18"/>
              </w:rPr>
            </w:pPr>
          </w:p>
        </w:tc>
        <w:tc>
          <w:tcPr>
            <w:tcW w:w="2325" w:type="dxa"/>
          </w:tcPr>
          <w:p w14:paraId="2CD3009F" w14:textId="77777777" w:rsidR="00817A7D" w:rsidRPr="009A4AAD" w:rsidRDefault="00817A7D" w:rsidP="00817A7D">
            <w:pPr>
              <w:rPr>
                <w:sz w:val="18"/>
                <w:szCs w:val="18"/>
              </w:rPr>
            </w:pPr>
            <w:r w:rsidRPr="009A4AAD">
              <w:rPr>
                <w:noProof/>
                <w:sz w:val="18"/>
                <w:szCs w:val="18"/>
                <w:lang w:eastAsia="en-GB"/>
              </w:rPr>
              <mc:AlternateContent>
                <mc:Choice Requires="wps">
                  <w:drawing>
                    <wp:anchor distT="0" distB="0" distL="114300" distR="114300" simplePos="0" relativeHeight="251837440" behindDoc="0" locked="0" layoutInCell="1" allowOverlap="1" wp14:anchorId="1C311538" wp14:editId="2207CCD4">
                      <wp:simplePos x="0" y="0"/>
                      <wp:positionH relativeFrom="column">
                        <wp:posOffset>-1905</wp:posOffset>
                      </wp:positionH>
                      <wp:positionV relativeFrom="paragraph">
                        <wp:posOffset>21590</wp:posOffset>
                      </wp:positionV>
                      <wp:extent cx="2865120" cy="45719"/>
                      <wp:effectExtent l="0" t="19050" r="30480" b="31115"/>
                      <wp:wrapNone/>
                      <wp:docPr id="25" name="Right Arrow 25"/>
                      <wp:cNvGraphicFramePr/>
                      <a:graphic xmlns:a="http://schemas.openxmlformats.org/drawingml/2006/main">
                        <a:graphicData uri="http://schemas.microsoft.com/office/word/2010/wordprocessingShape">
                          <wps:wsp>
                            <wps:cNvSpPr/>
                            <wps:spPr>
                              <a:xfrm>
                                <a:off x="0" y="0"/>
                                <a:ext cx="286512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5FDDD3B" id="Right Arrow 25" o:spid="_x0000_s1026" type="#_x0000_t13" style="position:absolute;margin-left:-.15pt;margin-top:1.7pt;width:225.6pt;height:3.6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" adj="21428" fillcolor="#5b9bd5" strokecolor="#41719c" strokeweight="1pt"/>
                  </w:pict>
                </mc:Fallback>
              </mc:AlternateContent>
            </w:r>
          </w:p>
        </w:tc>
        <w:tc>
          <w:tcPr>
            <w:tcW w:w="2325" w:type="dxa"/>
          </w:tcPr>
          <w:p w14:paraId="35CB9613" w14:textId="77777777" w:rsidR="00817A7D" w:rsidRPr="009A4AAD" w:rsidRDefault="00817A7D" w:rsidP="00817A7D">
            <w:pPr>
              <w:rPr>
                <w:sz w:val="18"/>
                <w:szCs w:val="18"/>
              </w:rPr>
            </w:pPr>
          </w:p>
        </w:tc>
      </w:tr>
      <w:tr w:rsidR="00817A7D" w:rsidRPr="009A4AAD" w14:paraId="3C3505C2" w14:textId="77777777" w:rsidTr="00FE2764">
        <w:tc>
          <w:tcPr>
            <w:tcW w:w="2324" w:type="dxa"/>
          </w:tcPr>
          <w:p w14:paraId="3772AB1F" w14:textId="77777777" w:rsidR="00817A7D" w:rsidRPr="009A4AAD" w:rsidRDefault="00817A7D" w:rsidP="00817A7D">
            <w:pPr>
              <w:rPr>
                <w:sz w:val="18"/>
                <w:szCs w:val="18"/>
              </w:rPr>
            </w:pPr>
            <w:r w:rsidRPr="009A4AAD">
              <w:rPr>
                <w:sz w:val="18"/>
                <w:szCs w:val="18"/>
              </w:rPr>
              <w:t>Prinja 2009</w:t>
            </w:r>
          </w:p>
        </w:tc>
        <w:tc>
          <w:tcPr>
            <w:tcW w:w="2324" w:type="dxa"/>
          </w:tcPr>
          <w:p w14:paraId="451B8FF0" w14:textId="77777777" w:rsidR="00817A7D" w:rsidRPr="009A4AAD" w:rsidRDefault="00817A7D" w:rsidP="00817A7D">
            <w:pPr>
              <w:rPr>
                <w:sz w:val="18"/>
                <w:szCs w:val="18"/>
              </w:rPr>
            </w:pPr>
          </w:p>
        </w:tc>
        <w:tc>
          <w:tcPr>
            <w:tcW w:w="2325" w:type="dxa"/>
          </w:tcPr>
          <w:p w14:paraId="4D6DD58F" w14:textId="77777777" w:rsidR="00817A7D" w:rsidRPr="009A4AAD" w:rsidRDefault="00817A7D" w:rsidP="00817A7D">
            <w:pPr>
              <w:rPr>
                <w:sz w:val="18"/>
                <w:szCs w:val="18"/>
              </w:rPr>
            </w:pPr>
          </w:p>
        </w:tc>
        <w:tc>
          <w:tcPr>
            <w:tcW w:w="2325" w:type="dxa"/>
          </w:tcPr>
          <w:p w14:paraId="09A6B3F5" w14:textId="77777777" w:rsidR="00817A7D" w:rsidRPr="009A4AAD" w:rsidRDefault="00817A7D" w:rsidP="00817A7D">
            <w:pPr>
              <w:rPr>
                <w:sz w:val="18"/>
                <w:szCs w:val="18"/>
              </w:rPr>
            </w:pPr>
          </w:p>
        </w:tc>
        <w:tc>
          <w:tcPr>
            <w:tcW w:w="2325" w:type="dxa"/>
          </w:tcPr>
          <w:p w14:paraId="5B526BC9" w14:textId="77777777" w:rsidR="00817A7D" w:rsidRPr="009A4AAD" w:rsidRDefault="00817A7D" w:rsidP="00817A7D">
            <w:pPr>
              <w:rPr>
                <w:sz w:val="18"/>
                <w:szCs w:val="18"/>
              </w:rPr>
            </w:pPr>
            <w:r w:rsidRPr="009A4AAD">
              <w:rPr>
                <w:noProof/>
                <w:sz w:val="18"/>
                <w:szCs w:val="18"/>
                <w:lang w:eastAsia="en-GB"/>
              </w:rPr>
              <mc:AlternateContent>
                <mc:Choice Requires="wps">
                  <w:drawing>
                    <wp:anchor distT="0" distB="0" distL="114300" distR="114300" simplePos="0" relativeHeight="251838464" behindDoc="0" locked="0" layoutInCell="1" allowOverlap="1" wp14:anchorId="20499F6F" wp14:editId="43762490">
                      <wp:simplePos x="0" y="0"/>
                      <wp:positionH relativeFrom="column">
                        <wp:posOffset>-1905</wp:posOffset>
                      </wp:positionH>
                      <wp:positionV relativeFrom="paragraph">
                        <wp:posOffset>27940</wp:posOffset>
                      </wp:positionV>
                      <wp:extent cx="2865120" cy="45719"/>
                      <wp:effectExtent l="0" t="19050" r="30480" b="31115"/>
                      <wp:wrapNone/>
                      <wp:docPr id="26" name="Right Arrow 26"/>
                      <wp:cNvGraphicFramePr/>
                      <a:graphic xmlns:a="http://schemas.openxmlformats.org/drawingml/2006/main">
                        <a:graphicData uri="http://schemas.microsoft.com/office/word/2010/wordprocessingShape">
                          <wps:wsp>
                            <wps:cNvSpPr/>
                            <wps:spPr>
                              <a:xfrm>
                                <a:off x="0" y="0"/>
                                <a:ext cx="2865120" cy="45719"/>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796E6F78" id="Right Arrow 26" o:spid="_x0000_s1026" type="#_x0000_t13" style="position:absolute;margin-left:-.15pt;margin-top:2.2pt;width:225.6pt;height:3.6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" adj="21428" fillcolor="#5b9bd5" strokecolor="#41719c" strokeweight="1pt"/>
                  </w:pict>
                </mc:Fallback>
              </mc:AlternateContent>
            </w:r>
          </w:p>
        </w:tc>
        <w:tc>
          <w:tcPr>
            <w:tcW w:w="2325" w:type="dxa"/>
          </w:tcPr>
          <w:p w14:paraId="03FDD730" w14:textId="77777777" w:rsidR="00817A7D" w:rsidRPr="009A4AAD" w:rsidRDefault="00817A7D" w:rsidP="00817A7D">
            <w:pPr>
              <w:rPr>
                <w:sz w:val="18"/>
                <w:szCs w:val="18"/>
              </w:rPr>
            </w:pPr>
          </w:p>
        </w:tc>
      </w:tr>
    </w:tbl>
    <w:p w14:paraId="592ABB97" w14:textId="270442B4" w:rsidR="00FE2764" w:rsidRDefault="00FE2764"/>
    <w:sectPr w:rsidR="00FE2764" w:rsidSect="00D63D3F">
      <w:pgSz w:w="16838" w:h="11906" w:orient="landscape"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2E2C6C" w14:textId="77777777" w:rsidR="00CA1564" w:rsidRDefault="00CA1564" w:rsidP="00F13298">
      <w:pPr>
        <w:spacing w:after="0" w:line="240" w:lineRule="auto"/>
      </w:pPr>
      <w:r>
        <w:separator/>
      </w:r>
    </w:p>
  </w:endnote>
  <w:endnote w:type="continuationSeparator" w:id="0">
    <w:p w14:paraId="1096CE92" w14:textId="77777777" w:rsidR="00CA1564" w:rsidRDefault="00CA1564" w:rsidP="00F132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604020202020204"/>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6141729"/>
      <w:docPartObj>
        <w:docPartGallery w:val="Page Numbers (Bottom of Page)"/>
        <w:docPartUnique/>
      </w:docPartObj>
    </w:sdtPr>
    <w:sdtEndPr>
      <w:rPr>
        <w:noProof/>
      </w:rPr>
    </w:sdtEndPr>
    <w:sdtContent>
      <w:p w14:paraId="2AA13389" w14:textId="79209AD6" w:rsidR="00CA1564" w:rsidRDefault="00CA1564">
        <w:pPr>
          <w:pStyle w:val="Footer"/>
          <w:jc w:val="right"/>
        </w:pPr>
        <w:r>
          <w:fldChar w:fldCharType="begin"/>
        </w:r>
        <w:r>
          <w:instrText xml:space="preserve"> PAGE   \* MERGEFORMAT </w:instrText>
        </w:r>
        <w:r>
          <w:fldChar w:fldCharType="separate"/>
        </w:r>
        <w:r w:rsidR="00982F02">
          <w:rPr>
            <w:noProof/>
          </w:rPr>
          <w:t>1</w:t>
        </w:r>
        <w:r>
          <w:rPr>
            <w:noProof/>
          </w:rPr>
          <w:fldChar w:fldCharType="end"/>
        </w:r>
      </w:p>
    </w:sdtContent>
  </w:sdt>
  <w:p w14:paraId="0542DCA0" w14:textId="77777777" w:rsidR="00CA1564" w:rsidRDefault="00CA15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93ED6E" w14:textId="77777777" w:rsidR="00CA1564" w:rsidRDefault="00CA1564" w:rsidP="00F13298">
      <w:pPr>
        <w:spacing w:after="0" w:line="240" w:lineRule="auto"/>
      </w:pPr>
      <w:r>
        <w:separator/>
      </w:r>
    </w:p>
  </w:footnote>
  <w:footnote w:type="continuationSeparator" w:id="0">
    <w:p w14:paraId="31446C7D" w14:textId="77777777" w:rsidR="00CA1564" w:rsidRDefault="00CA1564" w:rsidP="00F132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F5B74"/>
    <w:multiLevelType w:val="hybridMultilevel"/>
    <w:tmpl w:val="7612300E"/>
    <w:lvl w:ilvl="0" w:tplc="F73C4E94">
      <w:start w:val="1"/>
      <w:numFmt w:val="bullet"/>
      <w:lvlText w:val="•"/>
      <w:lvlJc w:val="left"/>
      <w:pPr>
        <w:tabs>
          <w:tab w:val="num" w:pos="720"/>
        </w:tabs>
        <w:ind w:left="720" w:hanging="360"/>
      </w:pPr>
      <w:rPr>
        <w:rFonts w:ascii="Arial" w:hAnsi="Arial" w:hint="default"/>
      </w:rPr>
    </w:lvl>
    <w:lvl w:ilvl="1" w:tplc="E3AE05F6" w:tentative="1">
      <w:start w:val="1"/>
      <w:numFmt w:val="bullet"/>
      <w:lvlText w:val="•"/>
      <w:lvlJc w:val="left"/>
      <w:pPr>
        <w:tabs>
          <w:tab w:val="num" w:pos="1440"/>
        </w:tabs>
        <w:ind w:left="1440" w:hanging="360"/>
      </w:pPr>
      <w:rPr>
        <w:rFonts w:ascii="Arial" w:hAnsi="Arial" w:hint="default"/>
      </w:rPr>
    </w:lvl>
    <w:lvl w:ilvl="2" w:tplc="0C4CFCEE" w:tentative="1">
      <w:start w:val="1"/>
      <w:numFmt w:val="bullet"/>
      <w:lvlText w:val="•"/>
      <w:lvlJc w:val="left"/>
      <w:pPr>
        <w:tabs>
          <w:tab w:val="num" w:pos="2160"/>
        </w:tabs>
        <w:ind w:left="2160" w:hanging="360"/>
      </w:pPr>
      <w:rPr>
        <w:rFonts w:ascii="Arial" w:hAnsi="Arial" w:hint="default"/>
      </w:rPr>
    </w:lvl>
    <w:lvl w:ilvl="3" w:tplc="F8A8098E" w:tentative="1">
      <w:start w:val="1"/>
      <w:numFmt w:val="bullet"/>
      <w:lvlText w:val="•"/>
      <w:lvlJc w:val="left"/>
      <w:pPr>
        <w:tabs>
          <w:tab w:val="num" w:pos="2880"/>
        </w:tabs>
        <w:ind w:left="2880" w:hanging="360"/>
      </w:pPr>
      <w:rPr>
        <w:rFonts w:ascii="Arial" w:hAnsi="Arial" w:hint="default"/>
      </w:rPr>
    </w:lvl>
    <w:lvl w:ilvl="4" w:tplc="DF9CFEDE" w:tentative="1">
      <w:start w:val="1"/>
      <w:numFmt w:val="bullet"/>
      <w:lvlText w:val="•"/>
      <w:lvlJc w:val="left"/>
      <w:pPr>
        <w:tabs>
          <w:tab w:val="num" w:pos="3600"/>
        </w:tabs>
        <w:ind w:left="3600" w:hanging="360"/>
      </w:pPr>
      <w:rPr>
        <w:rFonts w:ascii="Arial" w:hAnsi="Arial" w:hint="default"/>
      </w:rPr>
    </w:lvl>
    <w:lvl w:ilvl="5" w:tplc="304A1152" w:tentative="1">
      <w:start w:val="1"/>
      <w:numFmt w:val="bullet"/>
      <w:lvlText w:val="•"/>
      <w:lvlJc w:val="left"/>
      <w:pPr>
        <w:tabs>
          <w:tab w:val="num" w:pos="4320"/>
        </w:tabs>
        <w:ind w:left="4320" w:hanging="360"/>
      </w:pPr>
      <w:rPr>
        <w:rFonts w:ascii="Arial" w:hAnsi="Arial" w:hint="default"/>
      </w:rPr>
    </w:lvl>
    <w:lvl w:ilvl="6" w:tplc="BAC23536" w:tentative="1">
      <w:start w:val="1"/>
      <w:numFmt w:val="bullet"/>
      <w:lvlText w:val="•"/>
      <w:lvlJc w:val="left"/>
      <w:pPr>
        <w:tabs>
          <w:tab w:val="num" w:pos="5040"/>
        </w:tabs>
        <w:ind w:left="5040" w:hanging="360"/>
      </w:pPr>
      <w:rPr>
        <w:rFonts w:ascii="Arial" w:hAnsi="Arial" w:hint="default"/>
      </w:rPr>
    </w:lvl>
    <w:lvl w:ilvl="7" w:tplc="B978BD56" w:tentative="1">
      <w:start w:val="1"/>
      <w:numFmt w:val="bullet"/>
      <w:lvlText w:val="•"/>
      <w:lvlJc w:val="left"/>
      <w:pPr>
        <w:tabs>
          <w:tab w:val="num" w:pos="5760"/>
        </w:tabs>
        <w:ind w:left="5760" w:hanging="360"/>
      </w:pPr>
      <w:rPr>
        <w:rFonts w:ascii="Arial" w:hAnsi="Arial" w:hint="default"/>
      </w:rPr>
    </w:lvl>
    <w:lvl w:ilvl="8" w:tplc="2D2AFAB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BB364B4"/>
    <w:multiLevelType w:val="hybridMultilevel"/>
    <w:tmpl w:val="157C76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7141B8"/>
    <w:multiLevelType w:val="multilevel"/>
    <w:tmpl w:val="D862A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B3542CA"/>
    <w:multiLevelType w:val="hybridMultilevel"/>
    <w:tmpl w:val="157C76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E4D42DE"/>
    <w:multiLevelType w:val="hybridMultilevel"/>
    <w:tmpl w:val="17B61134"/>
    <w:lvl w:ilvl="0" w:tplc="568A6E10">
      <w:start w:val="1"/>
      <w:numFmt w:val="bullet"/>
      <w:lvlText w:val="•"/>
      <w:lvlJc w:val="left"/>
      <w:pPr>
        <w:tabs>
          <w:tab w:val="num" w:pos="720"/>
        </w:tabs>
        <w:ind w:left="720" w:hanging="360"/>
      </w:pPr>
      <w:rPr>
        <w:rFonts w:ascii="Arial" w:hAnsi="Arial" w:hint="default"/>
      </w:rPr>
    </w:lvl>
    <w:lvl w:ilvl="1" w:tplc="CAC8ECA8" w:tentative="1">
      <w:start w:val="1"/>
      <w:numFmt w:val="bullet"/>
      <w:lvlText w:val="•"/>
      <w:lvlJc w:val="left"/>
      <w:pPr>
        <w:tabs>
          <w:tab w:val="num" w:pos="1440"/>
        </w:tabs>
        <w:ind w:left="1440" w:hanging="360"/>
      </w:pPr>
      <w:rPr>
        <w:rFonts w:ascii="Arial" w:hAnsi="Arial" w:hint="default"/>
      </w:rPr>
    </w:lvl>
    <w:lvl w:ilvl="2" w:tplc="942AA31E" w:tentative="1">
      <w:start w:val="1"/>
      <w:numFmt w:val="bullet"/>
      <w:lvlText w:val="•"/>
      <w:lvlJc w:val="left"/>
      <w:pPr>
        <w:tabs>
          <w:tab w:val="num" w:pos="2160"/>
        </w:tabs>
        <w:ind w:left="2160" w:hanging="360"/>
      </w:pPr>
      <w:rPr>
        <w:rFonts w:ascii="Arial" w:hAnsi="Arial" w:hint="default"/>
      </w:rPr>
    </w:lvl>
    <w:lvl w:ilvl="3" w:tplc="531EF8A2" w:tentative="1">
      <w:start w:val="1"/>
      <w:numFmt w:val="bullet"/>
      <w:lvlText w:val="•"/>
      <w:lvlJc w:val="left"/>
      <w:pPr>
        <w:tabs>
          <w:tab w:val="num" w:pos="2880"/>
        </w:tabs>
        <w:ind w:left="2880" w:hanging="360"/>
      </w:pPr>
      <w:rPr>
        <w:rFonts w:ascii="Arial" w:hAnsi="Arial" w:hint="default"/>
      </w:rPr>
    </w:lvl>
    <w:lvl w:ilvl="4" w:tplc="292033F6" w:tentative="1">
      <w:start w:val="1"/>
      <w:numFmt w:val="bullet"/>
      <w:lvlText w:val="•"/>
      <w:lvlJc w:val="left"/>
      <w:pPr>
        <w:tabs>
          <w:tab w:val="num" w:pos="3600"/>
        </w:tabs>
        <w:ind w:left="3600" w:hanging="360"/>
      </w:pPr>
      <w:rPr>
        <w:rFonts w:ascii="Arial" w:hAnsi="Arial" w:hint="default"/>
      </w:rPr>
    </w:lvl>
    <w:lvl w:ilvl="5" w:tplc="D5D4AF90" w:tentative="1">
      <w:start w:val="1"/>
      <w:numFmt w:val="bullet"/>
      <w:lvlText w:val="•"/>
      <w:lvlJc w:val="left"/>
      <w:pPr>
        <w:tabs>
          <w:tab w:val="num" w:pos="4320"/>
        </w:tabs>
        <w:ind w:left="4320" w:hanging="360"/>
      </w:pPr>
      <w:rPr>
        <w:rFonts w:ascii="Arial" w:hAnsi="Arial" w:hint="default"/>
      </w:rPr>
    </w:lvl>
    <w:lvl w:ilvl="6" w:tplc="BD2CB886" w:tentative="1">
      <w:start w:val="1"/>
      <w:numFmt w:val="bullet"/>
      <w:lvlText w:val="•"/>
      <w:lvlJc w:val="left"/>
      <w:pPr>
        <w:tabs>
          <w:tab w:val="num" w:pos="5040"/>
        </w:tabs>
        <w:ind w:left="5040" w:hanging="360"/>
      </w:pPr>
      <w:rPr>
        <w:rFonts w:ascii="Arial" w:hAnsi="Arial" w:hint="default"/>
      </w:rPr>
    </w:lvl>
    <w:lvl w:ilvl="7" w:tplc="653AE934" w:tentative="1">
      <w:start w:val="1"/>
      <w:numFmt w:val="bullet"/>
      <w:lvlText w:val="•"/>
      <w:lvlJc w:val="left"/>
      <w:pPr>
        <w:tabs>
          <w:tab w:val="num" w:pos="5760"/>
        </w:tabs>
        <w:ind w:left="5760" w:hanging="360"/>
      </w:pPr>
      <w:rPr>
        <w:rFonts w:ascii="Arial" w:hAnsi="Arial" w:hint="default"/>
      </w:rPr>
    </w:lvl>
    <w:lvl w:ilvl="8" w:tplc="020A7AC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3E5E5CD8"/>
    <w:multiLevelType w:val="multilevel"/>
    <w:tmpl w:val="09CE82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ECD4572"/>
    <w:multiLevelType w:val="multilevel"/>
    <w:tmpl w:val="C8C4C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FDF7C92"/>
    <w:multiLevelType w:val="hybridMultilevel"/>
    <w:tmpl w:val="8EDC34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6"/>
  </w:num>
  <w:num w:numId="4">
    <w:abstractNumId w:val="5"/>
  </w:num>
  <w:num w:numId="5">
    <w:abstractNumId w:val="2"/>
  </w:num>
  <w:num w:numId="6">
    <w:abstractNumId w:val="1"/>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activeWritingStyle w:appName="MSWord" w:lang="fr-CA" w:vendorID="64" w:dllVersion="6" w:nlCheck="1" w:checkStyle="0"/>
  <w:activeWritingStyle w:appName="MSWord" w:lang="en-GB" w:vendorID="64" w:dllVersion="6" w:nlCheck="1" w:checkStyle="0"/>
  <w:activeWritingStyle w:appName="MSWord" w:lang="en-CA" w:vendorID="64" w:dllVersion="6" w:nlCheck="1" w:checkStyle="0"/>
  <w:activeWritingStyle w:appName="MSWord" w:lang="en-US" w:vendorID="64" w:dllVersion="6" w:nlCheck="1" w:checkStyle="0"/>
  <w:mailMerge>
    <w:mainDocumentType w:val="formLetters"/>
    <w:dataType w:val="textFile"/>
    <w:activeRecord w:val="-1"/>
  </w:mailMerg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C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ewdxr58rv22zev2xzxedw7ef0de2f0ts0w&quot;&gt;BB Included compressed&lt;record-ids&gt;&lt;item&gt;2576&lt;/item&gt;&lt;item&gt;2578&lt;/item&gt;&lt;item&gt;2580&lt;/item&gt;&lt;item&gt;2581&lt;/item&gt;&lt;item&gt;2583&lt;/item&gt;&lt;item&gt;2584&lt;/item&gt;&lt;item&gt;2587&lt;/item&gt;&lt;item&gt;2588&lt;/item&gt;&lt;item&gt;2589&lt;/item&gt;&lt;item&gt;2590&lt;/item&gt;&lt;item&gt;2591&lt;/item&gt;&lt;item&gt;2593&lt;/item&gt;&lt;item&gt;2594&lt;/item&gt;&lt;item&gt;2595&lt;/item&gt;&lt;item&gt;2596&lt;/item&gt;&lt;item&gt;2597&lt;/item&gt;&lt;item&gt;2598&lt;/item&gt;&lt;item&gt;2600&lt;/item&gt;&lt;item&gt;2601&lt;/item&gt;&lt;item&gt;2602&lt;/item&gt;&lt;item&gt;2603&lt;/item&gt;&lt;item&gt;2605&lt;/item&gt;&lt;item&gt;2606&lt;/item&gt;&lt;item&gt;2607&lt;/item&gt;&lt;item&gt;2608&lt;/item&gt;&lt;item&gt;2609&lt;/item&gt;&lt;item&gt;2610&lt;/item&gt;&lt;item&gt;2611&lt;/item&gt;&lt;item&gt;2612&lt;/item&gt;&lt;/record-ids&gt;&lt;/item&gt;&lt;/Libraries&gt;"/>
  </w:docVars>
  <w:rsids>
    <w:rsidRoot w:val="00C53D28"/>
    <w:rsid w:val="00001573"/>
    <w:rsid w:val="00004A14"/>
    <w:rsid w:val="00005F8E"/>
    <w:rsid w:val="00017ED6"/>
    <w:rsid w:val="000263F4"/>
    <w:rsid w:val="00035B0D"/>
    <w:rsid w:val="00036938"/>
    <w:rsid w:val="00042E50"/>
    <w:rsid w:val="0005043A"/>
    <w:rsid w:val="00050C3C"/>
    <w:rsid w:val="000568E9"/>
    <w:rsid w:val="000619B1"/>
    <w:rsid w:val="000702B9"/>
    <w:rsid w:val="00070B57"/>
    <w:rsid w:val="000733A1"/>
    <w:rsid w:val="000800E3"/>
    <w:rsid w:val="000838C0"/>
    <w:rsid w:val="000952A0"/>
    <w:rsid w:val="000A14AD"/>
    <w:rsid w:val="000A1E9E"/>
    <w:rsid w:val="000A4873"/>
    <w:rsid w:val="000A7C3F"/>
    <w:rsid w:val="000B0FB1"/>
    <w:rsid w:val="000B1BEC"/>
    <w:rsid w:val="000B448D"/>
    <w:rsid w:val="000B4E35"/>
    <w:rsid w:val="000C0D00"/>
    <w:rsid w:val="000C3A7A"/>
    <w:rsid w:val="000C53BA"/>
    <w:rsid w:val="000D7D19"/>
    <w:rsid w:val="000E225E"/>
    <w:rsid w:val="000E3C8C"/>
    <w:rsid w:val="000E4A61"/>
    <w:rsid w:val="000E65D9"/>
    <w:rsid w:val="000E6AA5"/>
    <w:rsid w:val="000E7DAF"/>
    <w:rsid w:val="000F4E15"/>
    <w:rsid w:val="000F63D4"/>
    <w:rsid w:val="00102F71"/>
    <w:rsid w:val="00105293"/>
    <w:rsid w:val="0010743A"/>
    <w:rsid w:val="00107505"/>
    <w:rsid w:val="001106FB"/>
    <w:rsid w:val="001179D6"/>
    <w:rsid w:val="0012375E"/>
    <w:rsid w:val="00132EC5"/>
    <w:rsid w:val="001442CC"/>
    <w:rsid w:val="001557A5"/>
    <w:rsid w:val="0016305F"/>
    <w:rsid w:val="001641DB"/>
    <w:rsid w:val="001650CD"/>
    <w:rsid w:val="0016598D"/>
    <w:rsid w:val="00165FF7"/>
    <w:rsid w:val="00177C7E"/>
    <w:rsid w:val="001825CA"/>
    <w:rsid w:val="00184F53"/>
    <w:rsid w:val="0018694A"/>
    <w:rsid w:val="00187117"/>
    <w:rsid w:val="00190ACF"/>
    <w:rsid w:val="00191E0A"/>
    <w:rsid w:val="0019608D"/>
    <w:rsid w:val="001A38C5"/>
    <w:rsid w:val="001A5B29"/>
    <w:rsid w:val="001B1A10"/>
    <w:rsid w:val="001B20BB"/>
    <w:rsid w:val="001C17D0"/>
    <w:rsid w:val="001C4801"/>
    <w:rsid w:val="001C6DF1"/>
    <w:rsid w:val="001C70CD"/>
    <w:rsid w:val="001D04A8"/>
    <w:rsid w:val="001D1F55"/>
    <w:rsid w:val="001D7A95"/>
    <w:rsid w:val="001E3C68"/>
    <w:rsid w:val="001E57D3"/>
    <w:rsid w:val="001E5BB4"/>
    <w:rsid w:val="001F24FC"/>
    <w:rsid w:val="00201E58"/>
    <w:rsid w:val="00206AAB"/>
    <w:rsid w:val="002074A7"/>
    <w:rsid w:val="00211B99"/>
    <w:rsid w:val="002154BE"/>
    <w:rsid w:val="00221348"/>
    <w:rsid w:val="00223743"/>
    <w:rsid w:val="00225636"/>
    <w:rsid w:val="002271B4"/>
    <w:rsid w:val="00230872"/>
    <w:rsid w:val="00232C21"/>
    <w:rsid w:val="00235D6E"/>
    <w:rsid w:val="00236816"/>
    <w:rsid w:val="002375FC"/>
    <w:rsid w:val="00245F24"/>
    <w:rsid w:val="00246973"/>
    <w:rsid w:val="00247A54"/>
    <w:rsid w:val="00253479"/>
    <w:rsid w:val="00254762"/>
    <w:rsid w:val="00254DEE"/>
    <w:rsid w:val="00261DCC"/>
    <w:rsid w:val="002634B7"/>
    <w:rsid w:val="00264288"/>
    <w:rsid w:val="00270199"/>
    <w:rsid w:val="0027452F"/>
    <w:rsid w:val="00274C37"/>
    <w:rsid w:val="00283734"/>
    <w:rsid w:val="00284480"/>
    <w:rsid w:val="0029068E"/>
    <w:rsid w:val="0029193A"/>
    <w:rsid w:val="00291AB0"/>
    <w:rsid w:val="00292B19"/>
    <w:rsid w:val="002934B5"/>
    <w:rsid w:val="00296849"/>
    <w:rsid w:val="002A3CF1"/>
    <w:rsid w:val="002A5792"/>
    <w:rsid w:val="002A6890"/>
    <w:rsid w:val="002A7275"/>
    <w:rsid w:val="002B0109"/>
    <w:rsid w:val="002B15ED"/>
    <w:rsid w:val="002B7947"/>
    <w:rsid w:val="002B7EF4"/>
    <w:rsid w:val="002C2DA5"/>
    <w:rsid w:val="002C5F04"/>
    <w:rsid w:val="002D6344"/>
    <w:rsid w:val="002E0B88"/>
    <w:rsid w:val="002E75A6"/>
    <w:rsid w:val="002F4BE2"/>
    <w:rsid w:val="00307180"/>
    <w:rsid w:val="003173A4"/>
    <w:rsid w:val="00327E92"/>
    <w:rsid w:val="00330080"/>
    <w:rsid w:val="00335734"/>
    <w:rsid w:val="00337394"/>
    <w:rsid w:val="003419DA"/>
    <w:rsid w:val="003428A9"/>
    <w:rsid w:val="00343A6C"/>
    <w:rsid w:val="00347836"/>
    <w:rsid w:val="003565B5"/>
    <w:rsid w:val="003566EF"/>
    <w:rsid w:val="00365730"/>
    <w:rsid w:val="00366415"/>
    <w:rsid w:val="00370FA7"/>
    <w:rsid w:val="0037465F"/>
    <w:rsid w:val="00374D5D"/>
    <w:rsid w:val="0037630C"/>
    <w:rsid w:val="003764F4"/>
    <w:rsid w:val="003822DB"/>
    <w:rsid w:val="00385B36"/>
    <w:rsid w:val="00397667"/>
    <w:rsid w:val="003A1BC5"/>
    <w:rsid w:val="003A2BB4"/>
    <w:rsid w:val="003A3207"/>
    <w:rsid w:val="003A39E8"/>
    <w:rsid w:val="003A508A"/>
    <w:rsid w:val="003A6A3A"/>
    <w:rsid w:val="003A6DF3"/>
    <w:rsid w:val="003B2EE0"/>
    <w:rsid w:val="003C04A8"/>
    <w:rsid w:val="003C2671"/>
    <w:rsid w:val="003C49BD"/>
    <w:rsid w:val="003C4E58"/>
    <w:rsid w:val="003D13EF"/>
    <w:rsid w:val="003D3000"/>
    <w:rsid w:val="003D6F87"/>
    <w:rsid w:val="003D7586"/>
    <w:rsid w:val="003E5C97"/>
    <w:rsid w:val="003E7690"/>
    <w:rsid w:val="003F3F82"/>
    <w:rsid w:val="003F7996"/>
    <w:rsid w:val="00404B7F"/>
    <w:rsid w:val="00405207"/>
    <w:rsid w:val="00406029"/>
    <w:rsid w:val="00406613"/>
    <w:rsid w:val="00407046"/>
    <w:rsid w:val="00410624"/>
    <w:rsid w:val="00412492"/>
    <w:rsid w:val="004137F6"/>
    <w:rsid w:val="004144FE"/>
    <w:rsid w:val="00423099"/>
    <w:rsid w:val="00424C63"/>
    <w:rsid w:val="004257B2"/>
    <w:rsid w:val="00437E9C"/>
    <w:rsid w:val="004423B9"/>
    <w:rsid w:val="00443576"/>
    <w:rsid w:val="00443C7A"/>
    <w:rsid w:val="00444EF4"/>
    <w:rsid w:val="00446191"/>
    <w:rsid w:val="00446857"/>
    <w:rsid w:val="004508F4"/>
    <w:rsid w:val="004543C3"/>
    <w:rsid w:val="004544FB"/>
    <w:rsid w:val="00461DED"/>
    <w:rsid w:val="0046228E"/>
    <w:rsid w:val="004655DD"/>
    <w:rsid w:val="00466A27"/>
    <w:rsid w:val="004673D5"/>
    <w:rsid w:val="00470340"/>
    <w:rsid w:val="00470D76"/>
    <w:rsid w:val="00480E02"/>
    <w:rsid w:val="00481B57"/>
    <w:rsid w:val="0048345E"/>
    <w:rsid w:val="00492625"/>
    <w:rsid w:val="00496F49"/>
    <w:rsid w:val="004A08F5"/>
    <w:rsid w:val="004A5577"/>
    <w:rsid w:val="004A5D9F"/>
    <w:rsid w:val="004A61E9"/>
    <w:rsid w:val="004B2E59"/>
    <w:rsid w:val="004B2F2B"/>
    <w:rsid w:val="004C198B"/>
    <w:rsid w:val="004C2FEC"/>
    <w:rsid w:val="004C4FCF"/>
    <w:rsid w:val="004C5535"/>
    <w:rsid w:val="004C7386"/>
    <w:rsid w:val="004D1849"/>
    <w:rsid w:val="004D2786"/>
    <w:rsid w:val="004D3341"/>
    <w:rsid w:val="004D4581"/>
    <w:rsid w:val="004D6821"/>
    <w:rsid w:val="004E256A"/>
    <w:rsid w:val="004E5A31"/>
    <w:rsid w:val="004F0990"/>
    <w:rsid w:val="004F17DE"/>
    <w:rsid w:val="004F320D"/>
    <w:rsid w:val="004F63A9"/>
    <w:rsid w:val="00500BDC"/>
    <w:rsid w:val="005025B7"/>
    <w:rsid w:val="005037A2"/>
    <w:rsid w:val="00507E1B"/>
    <w:rsid w:val="00510FD9"/>
    <w:rsid w:val="005112F9"/>
    <w:rsid w:val="00513725"/>
    <w:rsid w:val="005158E4"/>
    <w:rsid w:val="00517098"/>
    <w:rsid w:val="00517BA8"/>
    <w:rsid w:val="00520BBC"/>
    <w:rsid w:val="00527FE6"/>
    <w:rsid w:val="00531D6C"/>
    <w:rsid w:val="00534E3B"/>
    <w:rsid w:val="00540B60"/>
    <w:rsid w:val="00540DD7"/>
    <w:rsid w:val="005414CF"/>
    <w:rsid w:val="0054232D"/>
    <w:rsid w:val="00544BF1"/>
    <w:rsid w:val="0054650E"/>
    <w:rsid w:val="00547D82"/>
    <w:rsid w:val="00547E4C"/>
    <w:rsid w:val="00550FC8"/>
    <w:rsid w:val="0055114C"/>
    <w:rsid w:val="00552651"/>
    <w:rsid w:val="005543D0"/>
    <w:rsid w:val="00554632"/>
    <w:rsid w:val="00557BA2"/>
    <w:rsid w:val="00560D72"/>
    <w:rsid w:val="00560F67"/>
    <w:rsid w:val="00561800"/>
    <w:rsid w:val="005648B3"/>
    <w:rsid w:val="0057002F"/>
    <w:rsid w:val="0057009E"/>
    <w:rsid w:val="0057364E"/>
    <w:rsid w:val="00574B80"/>
    <w:rsid w:val="00576619"/>
    <w:rsid w:val="00577183"/>
    <w:rsid w:val="00583592"/>
    <w:rsid w:val="005835A6"/>
    <w:rsid w:val="00590561"/>
    <w:rsid w:val="005921C6"/>
    <w:rsid w:val="0059255A"/>
    <w:rsid w:val="005932BE"/>
    <w:rsid w:val="00597B68"/>
    <w:rsid w:val="00597C72"/>
    <w:rsid w:val="005A3894"/>
    <w:rsid w:val="005A4C3B"/>
    <w:rsid w:val="005A504E"/>
    <w:rsid w:val="005A5E37"/>
    <w:rsid w:val="005C1DDE"/>
    <w:rsid w:val="005C63DE"/>
    <w:rsid w:val="005C7A84"/>
    <w:rsid w:val="005C7E32"/>
    <w:rsid w:val="005D080A"/>
    <w:rsid w:val="005D0967"/>
    <w:rsid w:val="005D3345"/>
    <w:rsid w:val="005D3E22"/>
    <w:rsid w:val="005D419B"/>
    <w:rsid w:val="005E1C80"/>
    <w:rsid w:val="005F13DF"/>
    <w:rsid w:val="005F1C7A"/>
    <w:rsid w:val="005F6687"/>
    <w:rsid w:val="005F6D6F"/>
    <w:rsid w:val="00602021"/>
    <w:rsid w:val="00604BD0"/>
    <w:rsid w:val="00605368"/>
    <w:rsid w:val="00611FB8"/>
    <w:rsid w:val="00620882"/>
    <w:rsid w:val="00622651"/>
    <w:rsid w:val="00622CB1"/>
    <w:rsid w:val="006265BF"/>
    <w:rsid w:val="006273B1"/>
    <w:rsid w:val="0064057A"/>
    <w:rsid w:val="006438B7"/>
    <w:rsid w:val="006445EF"/>
    <w:rsid w:val="006504BC"/>
    <w:rsid w:val="0065078B"/>
    <w:rsid w:val="006526EE"/>
    <w:rsid w:val="00654837"/>
    <w:rsid w:val="00654D00"/>
    <w:rsid w:val="00655ADF"/>
    <w:rsid w:val="00661BD8"/>
    <w:rsid w:val="00663C97"/>
    <w:rsid w:val="00664660"/>
    <w:rsid w:val="006714C6"/>
    <w:rsid w:val="00671ADC"/>
    <w:rsid w:val="00673360"/>
    <w:rsid w:val="006753FC"/>
    <w:rsid w:val="00684AFE"/>
    <w:rsid w:val="00690A71"/>
    <w:rsid w:val="0069181F"/>
    <w:rsid w:val="00692868"/>
    <w:rsid w:val="006956F9"/>
    <w:rsid w:val="006A25AB"/>
    <w:rsid w:val="006A2B8B"/>
    <w:rsid w:val="006A439B"/>
    <w:rsid w:val="006A6424"/>
    <w:rsid w:val="006A73FB"/>
    <w:rsid w:val="006B690D"/>
    <w:rsid w:val="006B6D1F"/>
    <w:rsid w:val="006C118F"/>
    <w:rsid w:val="006C1417"/>
    <w:rsid w:val="006C1C15"/>
    <w:rsid w:val="006C2E3A"/>
    <w:rsid w:val="006C4C4C"/>
    <w:rsid w:val="006C4DD1"/>
    <w:rsid w:val="006C62C4"/>
    <w:rsid w:val="006D1BBB"/>
    <w:rsid w:val="006D2593"/>
    <w:rsid w:val="006D5317"/>
    <w:rsid w:val="006E11AF"/>
    <w:rsid w:val="006E554F"/>
    <w:rsid w:val="006E59F5"/>
    <w:rsid w:val="006E6F21"/>
    <w:rsid w:val="006F0A4A"/>
    <w:rsid w:val="00700D9C"/>
    <w:rsid w:val="007141DF"/>
    <w:rsid w:val="00717DAC"/>
    <w:rsid w:val="00724D94"/>
    <w:rsid w:val="00735899"/>
    <w:rsid w:val="00737B15"/>
    <w:rsid w:val="00740A05"/>
    <w:rsid w:val="007412EE"/>
    <w:rsid w:val="00746C3C"/>
    <w:rsid w:val="007478DF"/>
    <w:rsid w:val="007560D8"/>
    <w:rsid w:val="00756DEC"/>
    <w:rsid w:val="00757596"/>
    <w:rsid w:val="00764AAC"/>
    <w:rsid w:val="00765ACA"/>
    <w:rsid w:val="00767230"/>
    <w:rsid w:val="00770715"/>
    <w:rsid w:val="00772564"/>
    <w:rsid w:val="0077585C"/>
    <w:rsid w:val="00776746"/>
    <w:rsid w:val="00780A7B"/>
    <w:rsid w:val="0078448B"/>
    <w:rsid w:val="00796E44"/>
    <w:rsid w:val="007A46A2"/>
    <w:rsid w:val="007B1AD1"/>
    <w:rsid w:val="007B2958"/>
    <w:rsid w:val="007C0D0A"/>
    <w:rsid w:val="007C2E57"/>
    <w:rsid w:val="007E2592"/>
    <w:rsid w:val="007E7EED"/>
    <w:rsid w:val="007F06D2"/>
    <w:rsid w:val="007F198C"/>
    <w:rsid w:val="007F6036"/>
    <w:rsid w:val="00801097"/>
    <w:rsid w:val="00804BB0"/>
    <w:rsid w:val="0080699C"/>
    <w:rsid w:val="00807681"/>
    <w:rsid w:val="00807A0D"/>
    <w:rsid w:val="00811CF0"/>
    <w:rsid w:val="0081453A"/>
    <w:rsid w:val="00817A7D"/>
    <w:rsid w:val="00820344"/>
    <w:rsid w:val="0082483B"/>
    <w:rsid w:val="008337A4"/>
    <w:rsid w:val="008353D9"/>
    <w:rsid w:val="00837429"/>
    <w:rsid w:val="00840D98"/>
    <w:rsid w:val="00842390"/>
    <w:rsid w:val="0084446D"/>
    <w:rsid w:val="00845C0D"/>
    <w:rsid w:val="008531CE"/>
    <w:rsid w:val="00855A16"/>
    <w:rsid w:val="00855DF3"/>
    <w:rsid w:val="00856A3D"/>
    <w:rsid w:val="008634EF"/>
    <w:rsid w:val="00873E78"/>
    <w:rsid w:val="008759FD"/>
    <w:rsid w:val="00881A38"/>
    <w:rsid w:val="0088338C"/>
    <w:rsid w:val="00887E60"/>
    <w:rsid w:val="00890B55"/>
    <w:rsid w:val="0089275E"/>
    <w:rsid w:val="00896DDE"/>
    <w:rsid w:val="00897571"/>
    <w:rsid w:val="008A643A"/>
    <w:rsid w:val="008A7F78"/>
    <w:rsid w:val="008B10B9"/>
    <w:rsid w:val="008B4AF8"/>
    <w:rsid w:val="008B662C"/>
    <w:rsid w:val="008C4240"/>
    <w:rsid w:val="008C49DD"/>
    <w:rsid w:val="008C5FC9"/>
    <w:rsid w:val="008C6F7E"/>
    <w:rsid w:val="008D1121"/>
    <w:rsid w:val="008D5C05"/>
    <w:rsid w:val="008E0F3D"/>
    <w:rsid w:val="008F5C08"/>
    <w:rsid w:val="008F7814"/>
    <w:rsid w:val="00901B3A"/>
    <w:rsid w:val="00906942"/>
    <w:rsid w:val="009074DF"/>
    <w:rsid w:val="00910AE7"/>
    <w:rsid w:val="009143B4"/>
    <w:rsid w:val="009245F6"/>
    <w:rsid w:val="00924F5B"/>
    <w:rsid w:val="009259E0"/>
    <w:rsid w:val="00927376"/>
    <w:rsid w:val="009276C0"/>
    <w:rsid w:val="00931A4C"/>
    <w:rsid w:val="0093701B"/>
    <w:rsid w:val="00937A8B"/>
    <w:rsid w:val="009429B6"/>
    <w:rsid w:val="009438D4"/>
    <w:rsid w:val="00952868"/>
    <w:rsid w:val="00953FBA"/>
    <w:rsid w:val="00955FB2"/>
    <w:rsid w:val="00957D54"/>
    <w:rsid w:val="00961474"/>
    <w:rsid w:val="00962AED"/>
    <w:rsid w:val="009631B5"/>
    <w:rsid w:val="009655B7"/>
    <w:rsid w:val="009723B3"/>
    <w:rsid w:val="00973ED6"/>
    <w:rsid w:val="00974634"/>
    <w:rsid w:val="00974701"/>
    <w:rsid w:val="00976935"/>
    <w:rsid w:val="00981F60"/>
    <w:rsid w:val="00982F02"/>
    <w:rsid w:val="00986375"/>
    <w:rsid w:val="00993743"/>
    <w:rsid w:val="00993B56"/>
    <w:rsid w:val="009A01AA"/>
    <w:rsid w:val="009A063D"/>
    <w:rsid w:val="009A1CA2"/>
    <w:rsid w:val="009A3484"/>
    <w:rsid w:val="009A4AAD"/>
    <w:rsid w:val="009A597B"/>
    <w:rsid w:val="009A5E8C"/>
    <w:rsid w:val="009B00B7"/>
    <w:rsid w:val="009B3AE8"/>
    <w:rsid w:val="009B672D"/>
    <w:rsid w:val="009B792B"/>
    <w:rsid w:val="009C0D3E"/>
    <w:rsid w:val="009C1CA3"/>
    <w:rsid w:val="009C2E65"/>
    <w:rsid w:val="009E074C"/>
    <w:rsid w:val="009E7ACA"/>
    <w:rsid w:val="009F0864"/>
    <w:rsid w:val="009F1719"/>
    <w:rsid w:val="009F460F"/>
    <w:rsid w:val="009F735A"/>
    <w:rsid w:val="00A01677"/>
    <w:rsid w:val="00A06A01"/>
    <w:rsid w:val="00A11371"/>
    <w:rsid w:val="00A127D6"/>
    <w:rsid w:val="00A1584E"/>
    <w:rsid w:val="00A16D80"/>
    <w:rsid w:val="00A30AA8"/>
    <w:rsid w:val="00A455F1"/>
    <w:rsid w:val="00A45DAA"/>
    <w:rsid w:val="00A527B1"/>
    <w:rsid w:val="00A55010"/>
    <w:rsid w:val="00A56F36"/>
    <w:rsid w:val="00A653D4"/>
    <w:rsid w:val="00A6648E"/>
    <w:rsid w:val="00A664E3"/>
    <w:rsid w:val="00A73474"/>
    <w:rsid w:val="00A8404C"/>
    <w:rsid w:val="00A86560"/>
    <w:rsid w:val="00A92A0E"/>
    <w:rsid w:val="00AA2D3C"/>
    <w:rsid w:val="00AA3115"/>
    <w:rsid w:val="00AA4419"/>
    <w:rsid w:val="00AB0724"/>
    <w:rsid w:val="00AB163C"/>
    <w:rsid w:val="00AB33E5"/>
    <w:rsid w:val="00AB5DF5"/>
    <w:rsid w:val="00AD16F4"/>
    <w:rsid w:val="00AD441B"/>
    <w:rsid w:val="00AD4F04"/>
    <w:rsid w:val="00AE6D3B"/>
    <w:rsid w:val="00AF3C0D"/>
    <w:rsid w:val="00AF4628"/>
    <w:rsid w:val="00AF668C"/>
    <w:rsid w:val="00AF756A"/>
    <w:rsid w:val="00B04F76"/>
    <w:rsid w:val="00B15A35"/>
    <w:rsid w:val="00B16793"/>
    <w:rsid w:val="00B174EE"/>
    <w:rsid w:val="00B17C12"/>
    <w:rsid w:val="00B20B52"/>
    <w:rsid w:val="00B215C6"/>
    <w:rsid w:val="00B31368"/>
    <w:rsid w:val="00B31860"/>
    <w:rsid w:val="00B43769"/>
    <w:rsid w:val="00B43A9E"/>
    <w:rsid w:val="00B50BB8"/>
    <w:rsid w:val="00B51688"/>
    <w:rsid w:val="00B57255"/>
    <w:rsid w:val="00B57C43"/>
    <w:rsid w:val="00B63B73"/>
    <w:rsid w:val="00B63BA4"/>
    <w:rsid w:val="00B646BB"/>
    <w:rsid w:val="00B718FD"/>
    <w:rsid w:val="00B719DC"/>
    <w:rsid w:val="00B71B90"/>
    <w:rsid w:val="00B7681E"/>
    <w:rsid w:val="00B77E49"/>
    <w:rsid w:val="00B825B6"/>
    <w:rsid w:val="00B82C63"/>
    <w:rsid w:val="00B9135C"/>
    <w:rsid w:val="00B92EDD"/>
    <w:rsid w:val="00B97A04"/>
    <w:rsid w:val="00B97DB2"/>
    <w:rsid w:val="00BA0A93"/>
    <w:rsid w:val="00BA5640"/>
    <w:rsid w:val="00BB268F"/>
    <w:rsid w:val="00BB2FBF"/>
    <w:rsid w:val="00BB4585"/>
    <w:rsid w:val="00BB6E4E"/>
    <w:rsid w:val="00BC280C"/>
    <w:rsid w:val="00BC2B41"/>
    <w:rsid w:val="00BC332A"/>
    <w:rsid w:val="00BC428C"/>
    <w:rsid w:val="00BD16FD"/>
    <w:rsid w:val="00BE21C2"/>
    <w:rsid w:val="00BE6B40"/>
    <w:rsid w:val="00BE78B4"/>
    <w:rsid w:val="00BF45A0"/>
    <w:rsid w:val="00BF4C74"/>
    <w:rsid w:val="00BF6992"/>
    <w:rsid w:val="00C00B00"/>
    <w:rsid w:val="00C05927"/>
    <w:rsid w:val="00C06D42"/>
    <w:rsid w:val="00C075F7"/>
    <w:rsid w:val="00C07769"/>
    <w:rsid w:val="00C20E6F"/>
    <w:rsid w:val="00C2127C"/>
    <w:rsid w:val="00C273EB"/>
    <w:rsid w:val="00C31F43"/>
    <w:rsid w:val="00C45058"/>
    <w:rsid w:val="00C45AD0"/>
    <w:rsid w:val="00C461D6"/>
    <w:rsid w:val="00C46F16"/>
    <w:rsid w:val="00C5386F"/>
    <w:rsid w:val="00C53D28"/>
    <w:rsid w:val="00C55957"/>
    <w:rsid w:val="00C56EDF"/>
    <w:rsid w:val="00C62E43"/>
    <w:rsid w:val="00C637F2"/>
    <w:rsid w:val="00C65C10"/>
    <w:rsid w:val="00C752EC"/>
    <w:rsid w:val="00C75D56"/>
    <w:rsid w:val="00C8110D"/>
    <w:rsid w:val="00C82F75"/>
    <w:rsid w:val="00C9082C"/>
    <w:rsid w:val="00C909FB"/>
    <w:rsid w:val="00C9106D"/>
    <w:rsid w:val="00C91621"/>
    <w:rsid w:val="00C93C58"/>
    <w:rsid w:val="00C9489F"/>
    <w:rsid w:val="00C95DDD"/>
    <w:rsid w:val="00CA014C"/>
    <w:rsid w:val="00CA1564"/>
    <w:rsid w:val="00CA68E5"/>
    <w:rsid w:val="00CA7EF1"/>
    <w:rsid w:val="00CB2111"/>
    <w:rsid w:val="00CB2115"/>
    <w:rsid w:val="00CB4077"/>
    <w:rsid w:val="00CB4E04"/>
    <w:rsid w:val="00CB74F8"/>
    <w:rsid w:val="00CB77E9"/>
    <w:rsid w:val="00CC4751"/>
    <w:rsid w:val="00CC4FBE"/>
    <w:rsid w:val="00CC69DB"/>
    <w:rsid w:val="00CD3A16"/>
    <w:rsid w:val="00CD4BF0"/>
    <w:rsid w:val="00CE209A"/>
    <w:rsid w:val="00CE232C"/>
    <w:rsid w:val="00CE5806"/>
    <w:rsid w:val="00CE6A99"/>
    <w:rsid w:val="00CE6BBC"/>
    <w:rsid w:val="00CF5C9E"/>
    <w:rsid w:val="00D0066E"/>
    <w:rsid w:val="00D0318F"/>
    <w:rsid w:val="00D04E63"/>
    <w:rsid w:val="00D1021F"/>
    <w:rsid w:val="00D126B1"/>
    <w:rsid w:val="00D15E4B"/>
    <w:rsid w:val="00D215FD"/>
    <w:rsid w:val="00D22347"/>
    <w:rsid w:val="00D247BB"/>
    <w:rsid w:val="00D25A16"/>
    <w:rsid w:val="00D3178A"/>
    <w:rsid w:val="00D33F1D"/>
    <w:rsid w:val="00D342E4"/>
    <w:rsid w:val="00D34ADE"/>
    <w:rsid w:val="00D36EF6"/>
    <w:rsid w:val="00D375E3"/>
    <w:rsid w:val="00D40F1D"/>
    <w:rsid w:val="00D42C26"/>
    <w:rsid w:val="00D43D3F"/>
    <w:rsid w:val="00D467F8"/>
    <w:rsid w:val="00D4685C"/>
    <w:rsid w:val="00D50015"/>
    <w:rsid w:val="00D51BA9"/>
    <w:rsid w:val="00D52563"/>
    <w:rsid w:val="00D528F4"/>
    <w:rsid w:val="00D60137"/>
    <w:rsid w:val="00D6194D"/>
    <w:rsid w:val="00D63D3F"/>
    <w:rsid w:val="00D6449B"/>
    <w:rsid w:val="00D64767"/>
    <w:rsid w:val="00D71AAB"/>
    <w:rsid w:val="00D71F8D"/>
    <w:rsid w:val="00D72549"/>
    <w:rsid w:val="00D74E4B"/>
    <w:rsid w:val="00D754B5"/>
    <w:rsid w:val="00D92197"/>
    <w:rsid w:val="00D92780"/>
    <w:rsid w:val="00D938E3"/>
    <w:rsid w:val="00D9418C"/>
    <w:rsid w:val="00D975B0"/>
    <w:rsid w:val="00D97979"/>
    <w:rsid w:val="00DA1360"/>
    <w:rsid w:val="00DA19A5"/>
    <w:rsid w:val="00DA56D5"/>
    <w:rsid w:val="00DB112E"/>
    <w:rsid w:val="00DB1BC0"/>
    <w:rsid w:val="00DB4D8E"/>
    <w:rsid w:val="00DB4F5E"/>
    <w:rsid w:val="00DB5262"/>
    <w:rsid w:val="00DB544F"/>
    <w:rsid w:val="00DC1A41"/>
    <w:rsid w:val="00DC63C5"/>
    <w:rsid w:val="00DD0200"/>
    <w:rsid w:val="00DD4761"/>
    <w:rsid w:val="00DD7117"/>
    <w:rsid w:val="00DD7803"/>
    <w:rsid w:val="00DE6653"/>
    <w:rsid w:val="00DE7EB3"/>
    <w:rsid w:val="00DF1A83"/>
    <w:rsid w:val="00DF4F90"/>
    <w:rsid w:val="00DF6E87"/>
    <w:rsid w:val="00DF6EBE"/>
    <w:rsid w:val="00E04CF8"/>
    <w:rsid w:val="00E14662"/>
    <w:rsid w:val="00E15EC8"/>
    <w:rsid w:val="00E1696F"/>
    <w:rsid w:val="00E20674"/>
    <w:rsid w:val="00E23F95"/>
    <w:rsid w:val="00E270A3"/>
    <w:rsid w:val="00E30AFE"/>
    <w:rsid w:val="00E31045"/>
    <w:rsid w:val="00E3318F"/>
    <w:rsid w:val="00E3556A"/>
    <w:rsid w:val="00E358C2"/>
    <w:rsid w:val="00E35E2E"/>
    <w:rsid w:val="00E36EDB"/>
    <w:rsid w:val="00E430F8"/>
    <w:rsid w:val="00E43329"/>
    <w:rsid w:val="00E43E67"/>
    <w:rsid w:val="00E44196"/>
    <w:rsid w:val="00E50C8A"/>
    <w:rsid w:val="00E53A1C"/>
    <w:rsid w:val="00E545C6"/>
    <w:rsid w:val="00E55EAD"/>
    <w:rsid w:val="00E57D12"/>
    <w:rsid w:val="00E612F6"/>
    <w:rsid w:val="00E62038"/>
    <w:rsid w:val="00E623E8"/>
    <w:rsid w:val="00E65C44"/>
    <w:rsid w:val="00E67109"/>
    <w:rsid w:val="00E73600"/>
    <w:rsid w:val="00E73DDB"/>
    <w:rsid w:val="00E817D0"/>
    <w:rsid w:val="00E81CDB"/>
    <w:rsid w:val="00E94338"/>
    <w:rsid w:val="00E94BE1"/>
    <w:rsid w:val="00E94D3D"/>
    <w:rsid w:val="00EA2130"/>
    <w:rsid w:val="00EA63B9"/>
    <w:rsid w:val="00EA7187"/>
    <w:rsid w:val="00EC266A"/>
    <w:rsid w:val="00EC3017"/>
    <w:rsid w:val="00EC5526"/>
    <w:rsid w:val="00EC5DB1"/>
    <w:rsid w:val="00EC69E1"/>
    <w:rsid w:val="00ED1353"/>
    <w:rsid w:val="00ED4672"/>
    <w:rsid w:val="00ED53CD"/>
    <w:rsid w:val="00F00F06"/>
    <w:rsid w:val="00F07386"/>
    <w:rsid w:val="00F11166"/>
    <w:rsid w:val="00F118AB"/>
    <w:rsid w:val="00F13298"/>
    <w:rsid w:val="00F22DFE"/>
    <w:rsid w:val="00F233EE"/>
    <w:rsid w:val="00F346DA"/>
    <w:rsid w:val="00F61472"/>
    <w:rsid w:val="00F62159"/>
    <w:rsid w:val="00F65649"/>
    <w:rsid w:val="00F67BBD"/>
    <w:rsid w:val="00F70115"/>
    <w:rsid w:val="00F7033B"/>
    <w:rsid w:val="00F759AA"/>
    <w:rsid w:val="00F75A19"/>
    <w:rsid w:val="00F76871"/>
    <w:rsid w:val="00F80BD3"/>
    <w:rsid w:val="00F83AEC"/>
    <w:rsid w:val="00F84042"/>
    <w:rsid w:val="00F84329"/>
    <w:rsid w:val="00F9364D"/>
    <w:rsid w:val="00F93FBE"/>
    <w:rsid w:val="00F96B74"/>
    <w:rsid w:val="00FA0F94"/>
    <w:rsid w:val="00FA18B1"/>
    <w:rsid w:val="00FA3E27"/>
    <w:rsid w:val="00FB3971"/>
    <w:rsid w:val="00FB3A5F"/>
    <w:rsid w:val="00FB5FB4"/>
    <w:rsid w:val="00FB6F1E"/>
    <w:rsid w:val="00FC4939"/>
    <w:rsid w:val="00FD3320"/>
    <w:rsid w:val="00FD5D24"/>
    <w:rsid w:val="00FD5E92"/>
    <w:rsid w:val="00FD73A0"/>
    <w:rsid w:val="00FE2764"/>
    <w:rsid w:val="00FE3C0B"/>
    <w:rsid w:val="00FE4205"/>
    <w:rsid w:val="00FF58D0"/>
    <w:rsid w:val="00FF6067"/>
    <w:rsid w:val="00FF738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873EE4"/>
  <w15:docId w15:val="{5E5D15C1-52FF-4709-A6DF-B112CC9639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3D28"/>
  </w:style>
  <w:style w:type="paragraph" w:styleId="Heading1">
    <w:name w:val="heading 1"/>
    <w:basedOn w:val="Normal"/>
    <w:next w:val="Normal"/>
    <w:link w:val="Heading1Char"/>
    <w:uiPriority w:val="9"/>
    <w:qFormat/>
    <w:rsid w:val="00C53D2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53D2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53D2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3D2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53D2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53D28"/>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C53D28"/>
    <w:pPr>
      <w:ind w:left="720"/>
      <w:contextualSpacing/>
    </w:pPr>
  </w:style>
  <w:style w:type="character" w:styleId="Hyperlink">
    <w:name w:val="Hyperlink"/>
    <w:basedOn w:val="DefaultParagraphFont"/>
    <w:uiPriority w:val="99"/>
    <w:unhideWhenUsed/>
    <w:rsid w:val="00C53D28"/>
    <w:rPr>
      <w:color w:val="0563C1" w:themeColor="hyperlink"/>
      <w:u w:val="single"/>
    </w:rPr>
  </w:style>
  <w:style w:type="character" w:styleId="CommentReference">
    <w:name w:val="annotation reference"/>
    <w:basedOn w:val="DefaultParagraphFont"/>
    <w:uiPriority w:val="99"/>
    <w:semiHidden/>
    <w:unhideWhenUsed/>
    <w:rsid w:val="00C53D28"/>
    <w:rPr>
      <w:sz w:val="16"/>
      <w:szCs w:val="16"/>
    </w:rPr>
  </w:style>
  <w:style w:type="paragraph" w:styleId="CommentText">
    <w:name w:val="annotation text"/>
    <w:basedOn w:val="Normal"/>
    <w:link w:val="CommentTextChar"/>
    <w:uiPriority w:val="99"/>
    <w:unhideWhenUsed/>
    <w:rsid w:val="00C53D28"/>
    <w:pPr>
      <w:spacing w:line="240" w:lineRule="auto"/>
    </w:pPr>
    <w:rPr>
      <w:sz w:val="20"/>
      <w:szCs w:val="20"/>
    </w:rPr>
  </w:style>
  <w:style w:type="character" w:customStyle="1" w:styleId="CommentTextChar">
    <w:name w:val="Comment Text Char"/>
    <w:basedOn w:val="DefaultParagraphFont"/>
    <w:link w:val="CommentText"/>
    <w:uiPriority w:val="99"/>
    <w:rsid w:val="00C53D28"/>
    <w:rPr>
      <w:sz w:val="20"/>
      <w:szCs w:val="20"/>
    </w:rPr>
  </w:style>
  <w:style w:type="paragraph" w:styleId="CommentSubject">
    <w:name w:val="annotation subject"/>
    <w:basedOn w:val="CommentText"/>
    <w:next w:val="CommentText"/>
    <w:link w:val="CommentSubjectChar"/>
    <w:uiPriority w:val="99"/>
    <w:semiHidden/>
    <w:unhideWhenUsed/>
    <w:rsid w:val="00C53D28"/>
    <w:rPr>
      <w:b/>
      <w:bCs/>
    </w:rPr>
  </w:style>
  <w:style w:type="character" w:customStyle="1" w:styleId="CommentSubjectChar">
    <w:name w:val="Comment Subject Char"/>
    <w:basedOn w:val="CommentTextChar"/>
    <w:link w:val="CommentSubject"/>
    <w:uiPriority w:val="99"/>
    <w:semiHidden/>
    <w:rsid w:val="00C53D28"/>
    <w:rPr>
      <w:b/>
      <w:bCs/>
      <w:sz w:val="20"/>
      <w:szCs w:val="20"/>
    </w:rPr>
  </w:style>
  <w:style w:type="paragraph" w:styleId="BalloonText">
    <w:name w:val="Balloon Text"/>
    <w:basedOn w:val="Normal"/>
    <w:link w:val="BalloonTextChar"/>
    <w:uiPriority w:val="99"/>
    <w:semiHidden/>
    <w:unhideWhenUsed/>
    <w:rsid w:val="00C53D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3D28"/>
    <w:rPr>
      <w:rFonts w:ascii="Segoe UI" w:hAnsi="Segoe UI" w:cs="Segoe UI"/>
      <w:sz w:val="18"/>
      <w:szCs w:val="18"/>
    </w:rPr>
  </w:style>
  <w:style w:type="table" w:styleId="TableGrid">
    <w:name w:val="Table Grid"/>
    <w:basedOn w:val="TableNormal"/>
    <w:uiPriority w:val="39"/>
    <w:rsid w:val="00C53D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53D2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53D28"/>
    <w:rPr>
      <w:rFonts w:ascii="Calibri" w:hAnsi="Calibri"/>
      <w:noProof/>
      <w:lang w:val="en-US"/>
    </w:rPr>
  </w:style>
  <w:style w:type="paragraph" w:customStyle="1" w:styleId="EndNoteBibliographyTitle">
    <w:name w:val="EndNote Bibliography Title"/>
    <w:basedOn w:val="Normal"/>
    <w:link w:val="EndNoteBibliographyTitleChar"/>
    <w:rsid w:val="00C53D2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53D28"/>
    <w:rPr>
      <w:rFonts w:ascii="Calibri" w:hAnsi="Calibri"/>
      <w:noProof/>
      <w:lang w:val="en-US"/>
    </w:rPr>
  </w:style>
  <w:style w:type="character" w:styleId="Strong">
    <w:name w:val="Strong"/>
    <w:basedOn w:val="DefaultParagraphFont"/>
    <w:uiPriority w:val="22"/>
    <w:qFormat/>
    <w:rsid w:val="00CA014C"/>
    <w:rPr>
      <w:b/>
      <w:bCs/>
    </w:rPr>
  </w:style>
  <w:style w:type="character" w:customStyle="1" w:styleId="gen">
    <w:name w:val="gen"/>
    <w:basedOn w:val="DefaultParagraphFont"/>
    <w:rsid w:val="00CA014C"/>
  </w:style>
  <w:style w:type="paragraph" w:styleId="Header">
    <w:name w:val="header"/>
    <w:basedOn w:val="Normal"/>
    <w:link w:val="HeaderChar"/>
    <w:uiPriority w:val="99"/>
    <w:unhideWhenUsed/>
    <w:rsid w:val="00F132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3298"/>
  </w:style>
  <w:style w:type="paragraph" w:styleId="Footer">
    <w:name w:val="footer"/>
    <w:basedOn w:val="Normal"/>
    <w:link w:val="FooterChar"/>
    <w:uiPriority w:val="99"/>
    <w:unhideWhenUsed/>
    <w:rsid w:val="00F132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3298"/>
  </w:style>
  <w:style w:type="paragraph" w:styleId="PlainText">
    <w:name w:val="Plain Text"/>
    <w:basedOn w:val="Normal"/>
    <w:link w:val="PlainTextChar"/>
    <w:uiPriority w:val="99"/>
    <w:semiHidden/>
    <w:unhideWhenUsed/>
    <w:rsid w:val="00B9135C"/>
    <w:pPr>
      <w:spacing w:after="0" w:line="240" w:lineRule="auto"/>
    </w:pPr>
    <w:rPr>
      <w:rFonts w:ascii="Calibri" w:hAnsi="Calibri"/>
      <w:szCs w:val="21"/>
      <w:lang w:val="en-CA"/>
    </w:rPr>
  </w:style>
  <w:style w:type="character" w:customStyle="1" w:styleId="PlainTextChar">
    <w:name w:val="Plain Text Char"/>
    <w:basedOn w:val="DefaultParagraphFont"/>
    <w:link w:val="PlainText"/>
    <w:uiPriority w:val="99"/>
    <w:semiHidden/>
    <w:rsid w:val="00B9135C"/>
    <w:rPr>
      <w:rFonts w:ascii="Calibri" w:hAnsi="Calibri"/>
      <w:szCs w:val="21"/>
      <w:lang w:val="en-CA"/>
    </w:rPr>
  </w:style>
  <w:style w:type="paragraph" w:styleId="Revision">
    <w:name w:val="Revision"/>
    <w:hidden/>
    <w:uiPriority w:val="99"/>
    <w:semiHidden/>
    <w:rsid w:val="00BE6B40"/>
    <w:pPr>
      <w:spacing w:after="0" w:line="240" w:lineRule="auto"/>
    </w:pPr>
  </w:style>
  <w:style w:type="character" w:styleId="FollowedHyperlink">
    <w:name w:val="FollowedHyperlink"/>
    <w:basedOn w:val="DefaultParagraphFont"/>
    <w:uiPriority w:val="99"/>
    <w:semiHidden/>
    <w:unhideWhenUsed/>
    <w:rsid w:val="00D22347"/>
    <w:rPr>
      <w:color w:val="954F72" w:themeColor="followedHyperlink"/>
      <w:u w:val="single"/>
    </w:rPr>
  </w:style>
  <w:style w:type="character" w:customStyle="1" w:styleId="show">
    <w:name w:val="show"/>
    <w:basedOn w:val="DefaultParagraphFont"/>
    <w:rsid w:val="00AD16F4"/>
  </w:style>
  <w:style w:type="character" w:customStyle="1" w:styleId="article-headerpublish-datelabel">
    <w:name w:val="article-header__publish-date__label"/>
    <w:basedOn w:val="DefaultParagraphFont"/>
    <w:rsid w:val="00AD16F4"/>
  </w:style>
  <w:style w:type="character" w:customStyle="1" w:styleId="article-headerpublish-datevalue">
    <w:name w:val="article-header__publish-date__value"/>
    <w:basedOn w:val="DefaultParagraphFont"/>
    <w:rsid w:val="00AD16F4"/>
  </w:style>
  <w:style w:type="character" w:customStyle="1" w:styleId="article-headerjournal">
    <w:name w:val="article-header__journal"/>
    <w:basedOn w:val="DefaultParagraphFont"/>
    <w:rsid w:val="00AD16F4"/>
  </w:style>
  <w:style w:type="character" w:customStyle="1" w:styleId="article-headersep">
    <w:name w:val="article-header__sep"/>
    <w:basedOn w:val="DefaultParagraphFont"/>
    <w:rsid w:val="00AD16F4"/>
  </w:style>
  <w:style w:type="character" w:customStyle="1" w:styleId="article-headerpages">
    <w:name w:val="article-header__pages"/>
    <w:basedOn w:val="DefaultParagraphFont"/>
    <w:rsid w:val="00AD16F4"/>
  </w:style>
  <w:style w:type="character" w:customStyle="1" w:styleId="article-headerdate">
    <w:name w:val="article-header__date"/>
    <w:basedOn w:val="DefaultParagraphFont"/>
    <w:rsid w:val="00AD16F4"/>
  </w:style>
  <w:style w:type="character" w:customStyle="1" w:styleId="article-headerdoi">
    <w:name w:val="article-header__doi"/>
    <w:basedOn w:val="DefaultParagraphFont"/>
    <w:rsid w:val="00AD16F4"/>
  </w:style>
  <w:style w:type="character" w:customStyle="1" w:styleId="article-headerdoilabel">
    <w:name w:val="article-header__doi__label"/>
    <w:basedOn w:val="DefaultParagraphFont"/>
    <w:rsid w:val="00AD16F4"/>
  </w:style>
  <w:style w:type="paragraph" w:customStyle="1" w:styleId="desc">
    <w:name w:val="desc"/>
    <w:basedOn w:val="Normal"/>
    <w:rsid w:val="00550FC8"/>
    <w:pPr>
      <w:spacing w:before="100" w:beforeAutospacing="1" w:after="100" w:afterAutospacing="1" w:line="240" w:lineRule="auto"/>
    </w:pPr>
    <w:rPr>
      <w:rFonts w:ascii="Arial" w:eastAsia="Wingdings" w:hAnsi="Arial" w:cs="Wingdings"/>
      <w:sz w:val="24"/>
      <w:szCs w:val="24"/>
      <w:lang w:eastAsia="en-GB"/>
    </w:rPr>
  </w:style>
  <w:style w:type="character" w:customStyle="1" w:styleId="jrnl">
    <w:name w:val="jrnl"/>
    <w:basedOn w:val="DefaultParagraphFont"/>
    <w:rsid w:val="00550FC8"/>
  </w:style>
  <w:style w:type="character" w:customStyle="1" w:styleId="titleauthoretc">
    <w:name w:val="titleauthoretc"/>
    <w:basedOn w:val="DefaultParagraphFont"/>
    <w:rsid w:val="00D04E63"/>
  </w:style>
  <w:style w:type="character" w:styleId="LineNumber">
    <w:name w:val="line number"/>
    <w:basedOn w:val="DefaultParagraphFont"/>
    <w:uiPriority w:val="99"/>
    <w:semiHidden/>
    <w:unhideWhenUsed/>
    <w:rsid w:val="003822DB"/>
  </w:style>
  <w:style w:type="paragraph" w:customStyle="1" w:styleId="Default">
    <w:name w:val="Default"/>
    <w:rsid w:val="00D0318F"/>
    <w:pPr>
      <w:widowControl w:val="0"/>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8711808">
      <w:bodyDiv w:val="1"/>
      <w:marLeft w:val="0"/>
      <w:marRight w:val="0"/>
      <w:marTop w:val="0"/>
      <w:marBottom w:val="0"/>
      <w:divBdr>
        <w:top w:val="none" w:sz="0" w:space="0" w:color="auto"/>
        <w:left w:val="none" w:sz="0" w:space="0" w:color="auto"/>
        <w:bottom w:val="none" w:sz="0" w:space="0" w:color="auto"/>
        <w:right w:val="none" w:sz="0" w:space="0" w:color="auto"/>
      </w:divBdr>
      <w:divsChild>
        <w:div w:id="1399089161">
          <w:marLeft w:val="720"/>
          <w:marRight w:val="0"/>
          <w:marTop w:val="0"/>
          <w:marBottom w:val="0"/>
          <w:divBdr>
            <w:top w:val="none" w:sz="0" w:space="0" w:color="auto"/>
            <w:left w:val="none" w:sz="0" w:space="0" w:color="auto"/>
            <w:bottom w:val="none" w:sz="0" w:space="0" w:color="auto"/>
            <w:right w:val="none" w:sz="0" w:space="0" w:color="auto"/>
          </w:divBdr>
        </w:div>
        <w:div w:id="946961562">
          <w:marLeft w:val="720"/>
          <w:marRight w:val="0"/>
          <w:marTop w:val="0"/>
          <w:marBottom w:val="0"/>
          <w:divBdr>
            <w:top w:val="none" w:sz="0" w:space="0" w:color="auto"/>
            <w:left w:val="none" w:sz="0" w:space="0" w:color="auto"/>
            <w:bottom w:val="none" w:sz="0" w:space="0" w:color="auto"/>
            <w:right w:val="none" w:sz="0" w:space="0" w:color="auto"/>
          </w:divBdr>
        </w:div>
        <w:div w:id="1136527464">
          <w:marLeft w:val="720"/>
          <w:marRight w:val="0"/>
          <w:marTop w:val="0"/>
          <w:marBottom w:val="0"/>
          <w:divBdr>
            <w:top w:val="none" w:sz="0" w:space="0" w:color="auto"/>
            <w:left w:val="none" w:sz="0" w:space="0" w:color="auto"/>
            <w:bottom w:val="none" w:sz="0" w:space="0" w:color="auto"/>
            <w:right w:val="none" w:sz="0" w:space="0" w:color="auto"/>
          </w:divBdr>
        </w:div>
      </w:divsChild>
    </w:div>
    <w:div w:id="762529907">
      <w:bodyDiv w:val="1"/>
      <w:marLeft w:val="0"/>
      <w:marRight w:val="0"/>
      <w:marTop w:val="0"/>
      <w:marBottom w:val="0"/>
      <w:divBdr>
        <w:top w:val="none" w:sz="0" w:space="0" w:color="auto"/>
        <w:left w:val="none" w:sz="0" w:space="0" w:color="auto"/>
        <w:bottom w:val="none" w:sz="0" w:space="0" w:color="auto"/>
        <w:right w:val="none" w:sz="0" w:space="0" w:color="auto"/>
      </w:divBdr>
      <w:divsChild>
        <w:div w:id="872765527">
          <w:marLeft w:val="-240"/>
          <w:marRight w:val="-240"/>
          <w:marTop w:val="0"/>
          <w:marBottom w:val="0"/>
          <w:divBdr>
            <w:top w:val="none" w:sz="0" w:space="0" w:color="auto"/>
            <w:left w:val="none" w:sz="0" w:space="0" w:color="auto"/>
            <w:bottom w:val="none" w:sz="0" w:space="0" w:color="auto"/>
            <w:right w:val="none" w:sz="0" w:space="0" w:color="auto"/>
          </w:divBdr>
          <w:divsChild>
            <w:div w:id="1718119349">
              <w:marLeft w:val="0"/>
              <w:marRight w:val="0"/>
              <w:marTop w:val="0"/>
              <w:marBottom w:val="0"/>
              <w:divBdr>
                <w:top w:val="none" w:sz="0" w:space="0" w:color="auto"/>
                <w:left w:val="none" w:sz="0" w:space="0" w:color="auto"/>
                <w:bottom w:val="none" w:sz="0" w:space="0" w:color="auto"/>
                <w:right w:val="none" w:sz="0" w:space="0" w:color="auto"/>
              </w:divBdr>
              <w:divsChild>
                <w:div w:id="120579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132702">
          <w:marLeft w:val="0"/>
          <w:marRight w:val="0"/>
          <w:marTop w:val="0"/>
          <w:marBottom w:val="0"/>
          <w:divBdr>
            <w:top w:val="none" w:sz="0" w:space="0" w:color="auto"/>
            <w:left w:val="none" w:sz="0" w:space="0" w:color="auto"/>
            <w:bottom w:val="none" w:sz="0" w:space="0" w:color="auto"/>
            <w:right w:val="none" w:sz="0" w:space="0" w:color="auto"/>
          </w:divBdr>
          <w:divsChild>
            <w:div w:id="134034409">
              <w:marLeft w:val="0"/>
              <w:marRight w:val="0"/>
              <w:marTop w:val="0"/>
              <w:marBottom w:val="0"/>
              <w:divBdr>
                <w:top w:val="none" w:sz="0" w:space="0" w:color="auto"/>
                <w:left w:val="none" w:sz="0" w:space="0" w:color="auto"/>
                <w:bottom w:val="none" w:sz="0" w:space="0" w:color="auto"/>
                <w:right w:val="none" w:sz="0" w:space="0" w:color="auto"/>
              </w:divBdr>
            </w:div>
            <w:div w:id="407852317">
              <w:marLeft w:val="0"/>
              <w:marRight w:val="150"/>
              <w:marTop w:val="0"/>
              <w:marBottom w:val="0"/>
              <w:divBdr>
                <w:top w:val="none" w:sz="0" w:space="0" w:color="auto"/>
                <w:left w:val="none" w:sz="0" w:space="0" w:color="auto"/>
                <w:bottom w:val="none" w:sz="0" w:space="0" w:color="auto"/>
                <w:right w:val="none" w:sz="0" w:space="0" w:color="auto"/>
              </w:divBdr>
            </w:div>
            <w:div w:id="658113730">
              <w:marLeft w:val="0"/>
              <w:marRight w:val="0"/>
              <w:marTop w:val="0"/>
              <w:marBottom w:val="0"/>
              <w:divBdr>
                <w:top w:val="none" w:sz="0" w:space="0" w:color="auto"/>
                <w:left w:val="none" w:sz="0" w:space="0" w:color="auto"/>
                <w:bottom w:val="none" w:sz="0" w:space="0" w:color="auto"/>
                <w:right w:val="none" w:sz="0" w:space="0" w:color="auto"/>
              </w:divBdr>
            </w:div>
          </w:divsChild>
        </w:div>
        <w:div w:id="1387996504">
          <w:marLeft w:val="0"/>
          <w:marRight w:val="0"/>
          <w:marTop w:val="0"/>
          <w:marBottom w:val="0"/>
          <w:divBdr>
            <w:top w:val="none" w:sz="0" w:space="0" w:color="auto"/>
            <w:left w:val="none" w:sz="0" w:space="0" w:color="auto"/>
            <w:bottom w:val="none" w:sz="0" w:space="0" w:color="auto"/>
            <w:right w:val="none" w:sz="0" w:space="0" w:color="auto"/>
          </w:divBdr>
          <w:divsChild>
            <w:div w:id="771511270">
              <w:marLeft w:val="-240"/>
              <w:marRight w:val="-240"/>
              <w:marTop w:val="0"/>
              <w:marBottom w:val="0"/>
              <w:divBdr>
                <w:top w:val="none" w:sz="0" w:space="0" w:color="auto"/>
                <w:left w:val="none" w:sz="0" w:space="0" w:color="auto"/>
                <w:bottom w:val="none" w:sz="0" w:space="0" w:color="auto"/>
                <w:right w:val="none" w:sz="0" w:space="0" w:color="auto"/>
              </w:divBdr>
              <w:divsChild>
                <w:div w:id="1622032317">
                  <w:marLeft w:val="0"/>
                  <w:marRight w:val="0"/>
                  <w:marTop w:val="0"/>
                  <w:marBottom w:val="0"/>
                  <w:divBdr>
                    <w:top w:val="none" w:sz="0" w:space="0" w:color="auto"/>
                    <w:left w:val="none" w:sz="0" w:space="0" w:color="auto"/>
                    <w:bottom w:val="none" w:sz="0" w:space="0" w:color="auto"/>
                    <w:right w:val="none" w:sz="0" w:space="0" w:color="auto"/>
                  </w:divBdr>
                  <w:divsChild>
                    <w:div w:id="323976183">
                      <w:marLeft w:val="0"/>
                      <w:marRight w:val="0"/>
                      <w:marTop w:val="0"/>
                      <w:marBottom w:val="180"/>
                      <w:divBdr>
                        <w:top w:val="none" w:sz="0" w:space="0" w:color="auto"/>
                        <w:left w:val="none" w:sz="0" w:space="0" w:color="auto"/>
                        <w:bottom w:val="none" w:sz="0" w:space="0" w:color="auto"/>
                        <w:right w:val="none" w:sz="0" w:space="0" w:color="auto"/>
                      </w:divBdr>
                    </w:div>
                  </w:divsChild>
                </w:div>
                <w:div w:id="2145072750">
                  <w:marLeft w:val="0"/>
                  <w:marRight w:val="0"/>
                  <w:marTop w:val="0"/>
                  <w:marBottom w:val="0"/>
                  <w:divBdr>
                    <w:top w:val="none" w:sz="0" w:space="0" w:color="auto"/>
                    <w:left w:val="none" w:sz="0" w:space="0" w:color="auto"/>
                    <w:bottom w:val="none" w:sz="0" w:space="0" w:color="auto"/>
                    <w:right w:val="none" w:sz="0" w:space="0" w:color="auto"/>
                  </w:divBdr>
                  <w:divsChild>
                    <w:div w:id="245774810">
                      <w:marLeft w:val="0"/>
                      <w:marRight w:val="0"/>
                      <w:marTop w:val="0"/>
                      <w:marBottom w:val="0"/>
                      <w:divBdr>
                        <w:top w:val="none" w:sz="0" w:space="0" w:color="auto"/>
                        <w:left w:val="none" w:sz="0" w:space="0" w:color="auto"/>
                        <w:bottom w:val="none" w:sz="0" w:space="0" w:color="auto"/>
                        <w:right w:val="none" w:sz="0" w:space="0" w:color="auto"/>
                      </w:divBdr>
                      <w:divsChild>
                        <w:div w:id="1992326847">
                          <w:marLeft w:val="0"/>
                          <w:marRight w:val="0"/>
                          <w:marTop w:val="0"/>
                          <w:marBottom w:val="0"/>
                          <w:divBdr>
                            <w:top w:val="none" w:sz="0" w:space="0" w:color="auto"/>
                            <w:left w:val="none" w:sz="0" w:space="0" w:color="auto"/>
                            <w:bottom w:val="none" w:sz="0" w:space="0" w:color="auto"/>
                            <w:right w:val="none" w:sz="0" w:space="0" w:color="auto"/>
                          </w:divBdr>
                          <w:divsChild>
                            <w:div w:id="2058235987">
                              <w:marLeft w:val="0"/>
                              <w:marRight w:val="0"/>
                              <w:marTop w:val="0"/>
                              <w:marBottom w:val="0"/>
                              <w:divBdr>
                                <w:top w:val="none" w:sz="0" w:space="0" w:color="auto"/>
                                <w:left w:val="none" w:sz="0" w:space="0" w:color="auto"/>
                                <w:bottom w:val="none" w:sz="0" w:space="0" w:color="auto"/>
                                <w:right w:val="none" w:sz="0" w:space="0" w:color="auto"/>
                              </w:divBdr>
                              <w:divsChild>
                                <w:div w:id="709577465">
                                  <w:marLeft w:val="0"/>
                                  <w:marRight w:val="0"/>
                                  <w:marTop w:val="0"/>
                                  <w:marBottom w:val="0"/>
                                  <w:divBdr>
                                    <w:top w:val="none" w:sz="0" w:space="0" w:color="auto"/>
                                    <w:left w:val="none" w:sz="0" w:space="0" w:color="auto"/>
                                    <w:bottom w:val="none" w:sz="0" w:space="0" w:color="auto"/>
                                    <w:right w:val="none" w:sz="0" w:space="0" w:color="auto"/>
                                  </w:divBdr>
                                </w:div>
                                <w:div w:id="802187815">
                                  <w:marLeft w:val="0"/>
                                  <w:marRight w:val="0"/>
                                  <w:marTop w:val="0"/>
                                  <w:marBottom w:val="0"/>
                                  <w:divBdr>
                                    <w:top w:val="none" w:sz="0" w:space="0" w:color="auto"/>
                                    <w:left w:val="none" w:sz="0" w:space="0" w:color="auto"/>
                                    <w:bottom w:val="none" w:sz="0" w:space="0" w:color="auto"/>
                                    <w:right w:val="none" w:sz="0" w:space="0" w:color="auto"/>
                                  </w:divBdr>
                                </w:div>
                                <w:div w:id="1297223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70742361">
      <w:bodyDiv w:val="1"/>
      <w:marLeft w:val="0"/>
      <w:marRight w:val="0"/>
      <w:marTop w:val="0"/>
      <w:marBottom w:val="0"/>
      <w:divBdr>
        <w:top w:val="none" w:sz="0" w:space="0" w:color="auto"/>
        <w:left w:val="none" w:sz="0" w:space="0" w:color="auto"/>
        <w:bottom w:val="none" w:sz="0" w:space="0" w:color="auto"/>
        <w:right w:val="none" w:sz="0" w:space="0" w:color="auto"/>
      </w:divBdr>
    </w:div>
    <w:div w:id="1345591539">
      <w:bodyDiv w:val="1"/>
      <w:marLeft w:val="0"/>
      <w:marRight w:val="0"/>
      <w:marTop w:val="0"/>
      <w:marBottom w:val="0"/>
      <w:divBdr>
        <w:top w:val="none" w:sz="0" w:space="0" w:color="auto"/>
        <w:left w:val="none" w:sz="0" w:space="0" w:color="auto"/>
        <w:bottom w:val="none" w:sz="0" w:space="0" w:color="auto"/>
        <w:right w:val="none" w:sz="0" w:space="0" w:color="auto"/>
      </w:divBdr>
      <w:divsChild>
        <w:div w:id="564534790">
          <w:marLeft w:val="720"/>
          <w:marRight w:val="0"/>
          <w:marTop w:val="0"/>
          <w:marBottom w:val="0"/>
          <w:divBdr>
            <w:top w:val="none" w:sz="0" w:space="0" w:color="auto"/>
            <w:left w:val="none" w:sz="0" w:space="0" w:color="auto"/>
            <w:bottom w:val="none" w:sz="0" w:space="0" w:color="auto"/>
            <w:right w:val="none" w:sz="0" w:space="0" w:color="auto"/>
          </w:divBdr>
        </w:div>
        <w:div w:id="174342126">
          <w:marLeft w:val="720"/>
          <w:marRight w:val="0"/>
          <w:marTop w:val="0"/>
          <w:marBottom w:val="0"/>
          <w:divBdr>
            <w:top w:val="none" w:sz="0" w:space="0" w:color="auto"/>
            <w:left w:val="none" w:sz="0" w:space="0" w:color="auto"/>
            <w:bottom w:val="none" w:sz="0" w:space="0" w:color="auto"/>
            <w:right w:val="none" w:sz="0" w:space="0" w:color="auto"/>
          </w:divBdr>
        </w:div>
        <w:div w:id="918296613">
          <w:marLeft w:val="720"/>
          <w:marRight w:val="0"/>
          <w:marTop w:val="0"/>
          <w:marBottom w:val="0"/>
          <w:divBdr>
            <w:top w:val="none" w:sz="0" w:space="0" w:color="auto"/>
            <w:left w:val="none" w:sz="0" w:space="0" w:color="auto"/>
            <w:bottom w:val="none" w:sz="0" w:space="0" w:color="auto"/>
            <w:right w:val="none" w:sz="0" w:space="0" w:color="auto"/>
          </w:divBdr>
        </w:div>
      </w:divsChild>
    </w:div>
    <w:div w:id="1664236034">
      <w:bodyDiv w:val="1"/>
      <w:marLeft w:val="0"/>
      <w:marRight w:val="0"/>
      <w:marTop w:val="0"/>
      <w:marBottom w:val="0"/>
      <w:divBdr>
        <w:top w:val="none" w:sz="0" w:space="0" w:color="auto"/>
        <w:left w:val="none" w:sz="0" w:space="0" w:color="auto"/>
        <w:bottom w:val="none" w:sz="0" w:space="0" w:color="auto"/>
        <w:right w:val="none" w:sz="0" w:space="0" w:color="auto"/>
      </w:divBdr>
    </w:div>
    <w:div w:id="1853063014">
      <w:bodyDiv w:val="1"/>
      <w:marLeft w:val="0"/>
      <w:marRight w:val="0"/>
      <w:marTop w:val="0"/>
      <w:marBottom w:val="0"/>
      <w:divBdr>
        <w:top w:val="none" w:sz="0" w:space="0" w:color="auto"/>
        <w:left w:val="none" w:sz="0" w:space="0" w:color="auto"/>
        <w:bottom w:val="none" w:sz="0" w:space="0" w:color="auto"/>
        <w:right w:val="none" w:sz="0" w:space="0" w:color="auto"/>
      </w:divBdr>
      <w:divsChild>
        <w:div w:id="207884926">
          <w:marLeft w:val="0"/>
          <w:marRight w:val="0"/>
          <w:marTop w:val="0"/>
          <w:marBottom w:val="0"/>
          <w:divBdr>
            <w:top w:val="none" w:sz="0" w:space="0" w:color="auto"/>
            <w:left w:val="none" w:sz="0" w:space="0" w:color="auto"/>
            <w:bottom w:val="none" w:sz="0" w:space="0" w:color="auto"/>
            <w:right w:val="none" w:sz="0" w:space="0" w:color="auto"/>
          </w:divBdr>
        </w:div>
        <w:div w:id="588737209">
          <w:marLeft w:val="0"/>
          <w:marRight w:val="0"/>
          <w:marTop w:val="0"/>
          <w:marBottom w:val="0"/>
          <w:divBdr>
            <w:top w:val="none" w:sz="0" w:space="0" w:color="auto"/>
            <w:left w:val="none" w:sz="0" w:space="0" w:color="auto"/>
            <w:bottom w:val="none" w:sz="0" w:space="0" w:color="auto"/>
            <w:right w:val="none" w:sz="0" w:space="0" w:color="auto"/>
          </w:divBdr>
        </w:div>
        <w:div w:id="707685080">
          <w:marLeft w:val="0"/>
          <w:marRight w:val="0"/>
          <w:marTop w:val="0"/>
          <w:marBottom w:val="0"/>
          <w:divBdr>
            <w:top w:val="none" w:sz="0" w:space="0" w:color="auto"/>
            <w:left w:val="none" w:sz="0" w:space="0" w:color="auto"/>
            <w:bottom w:val="none" w:sz="0" w:space="0" w:color="auto"/>
            <w:right w:val="none" w:sz="0" w:space="0" w:color="auto"/>
          </w:divBdr>
        </w:div>
        <w:div w:id="824203915">
          <w:marLeft w:val="0"/>
          <w:marRight w:val="0"/>
          <w:marTop w:val="0"/>
          <w:marBottom w:val="0"/>
          <w:divBdr>
            <w:top w:val="none" w:sz="0" w:space="0" w:color="auto"/>
            <w:left w:val="none" w:sz="0" w:space="0" w:color="auto"/>
            <w:bottom w:val="none" w:sz="0" w:space="0" w:color="auto"/>
            <w:right w:val="none" w:sz="0" w:space="0" w:color="auto"/>
          </w:divBdr>
        </w:div>
        <w:div w:id="837844542">
          <w:marLeft w:val="0"/>
          <w:marRight w:val="0"/>
          <w:marTop w:val="0"/>
          <w:marBottom w:val="0"/>
          <w:divBdr>
            <w:top w:val="none" w:sz="0" w:space="0" w:color="auto"/>
            <w:left w:val="none" w:sz="0" w:space="0" w:color="auto"/>
            <w:bottom w:val="none" w:sz="0" w:space="0" w:color="auto"/>
            <w:right w:val="none" w:sz="0" w:space="0" w:color="auto"/>
          </w:divBdr>
        </w:div>
        <w:div w:id="1158424750">
          <w:marLeft w:val="0"/>
          <w:marRight w:val="0"/>
          <w:marTop w:val="0"/>
          <w:marBottom w:val="0"/>
          <w:divBdr>
            <w:top w:val="none" w:sz="0" w:space="0" w:color="auto"/>
            <w:left w:val="none" w:sz="0" w:space="0" w:color="auto"/>
            <w:bottom w:val="none" w:sz="0" w:space="0" w:color="auto"/>
            <w:right w:val="none" w:sz="0" w:space="0" w:color="auto"/>
          </w:divBdr>
        </w:div>
        <w:div w:id="1550461369">
          <w:marLeft w:val="0"/>
          <w:marRight w:val="0"/>
          <w:marTop w:val="0"/>
          <w:marBottom w:val="0"/>
          <w:divBdr>
            <w:top w:val="none" w:sz="0" w:space="0" w:color="auto"/>
            <w:left w:val="none" w:sz="0" w:space="0" w:color="auto"/>
            <w:bottom w:val="none" w:sz="0" w:space="0" w:color="auto"/>
            <w:right w:val="none" w:sz="0" w:space="0" w:color="auto"/>
          </w:divBdr>
        </w:div>
        <w:div w:id="1734546343">
          <w:marLeft w:val="0"/>
          <w:marRight w:val="150"/>
          <w:marTop w:val="0"/>
          <w:marBottom w:val="0"/>
          <w:divBdr>
            <w:top w:val="none" w:sz="0" w:space="0" w:color="auto"/>
            <w:left w:val="none" w:sz="0" w:space="0" w:color="auto"/>
            <w:bottom w:val="none" w:sz="0" w:space="0" w:color="auto"/>
            <w:right w:val="none" w:sz="0" w:space="0" w:color="auto"/>
          </w:divBdr>
        </w:div>
        <w:div w:id="19493174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king@uottawa.ca" TargetMode="External"/><Relationship Id="rId13" Type="http://schemas.openxmlformats.org/officeDocument/2006/relationships/hyperlink" Target="mailto:jgo22@cam.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ia.medniuk@nbt.nhs.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Linden@qub.ac.u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p.ramsay@napier.ac.uk" TargetMode="External"/><Relationship Id="rId4" Type="http://schemas.openxmlformats.org/officeDocument/2006/relationships/settings" Target="settings.xml"/><Relationship Id="rId9" Type="http://schemas.openxmlformats.org/officeDocument/2006/relationships/hyperlink" Target="mailto:b.oneill@ulster.ac.uk" TargetMode="External"/><Relationship Id="rId14" Type="http://schemas.openxmlformats.org/officeDocument/2006/relationships/hyperlink" Target="mailto:b.blackwood@qub.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00D986-E831-9F41-B10F-8A828A0AC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8597</Words>
  <Characters>106004</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Medicine, Dentistry and Biomedical Sciences</Company>
  <LinksUpToDate>false</LinksUpToDate>
  <CharactersWithSpaces>124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nagh Blackwood</dc:creator>
  <cp:keywords/>
  <dc:description/>
  <cp:lastModifiedBy>O'Neill, Brenda</cp:lastModifiedBy>
  <cp:revision>2</cp:revision>
  <cp:lastPrinted>2018-12-31T14:58:00Z</cp:lastPrinted>
  <dcterms:created xsi:type="dcterms:W3CDTF">2019-04-15T20:36:00Z</dcterms:created>
  <dcterms:modified xsi:type="dcterms:W3CDTF">2019-04-15T20:36:00Z</dcterms:modified>
</cp:coreProperties>
</file>